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3CED" w:rsidRPr="00E50276" w:rsidRDefault="00CA3CED" w:rsidP="00CA3CED">
      <w:pPr>
        <w:spacing w:after="0" w:line="259" w:lineRule="auto"/>
        <w:ind w:left="2912" w:right="0" w:firstLine="0"/>
        <w:jc w:val="left"/>
        <w:rPr>
          <w:lang w:val="en-US"/>
        </w:rPr>
      </w:pPr>
      <w:r w:rsidRPr="00E50276">
        <w:rPr>
          <w:noProof/>
          <w:lang w:val="en-US"/>
        </w:rPr>
        <w:drawing>
          <wp:inline distT="0" distB="0" distL="0" distR="0" wp14:anchorId="31C4D6F6" wp14:editId="6777762E">
            <wp:extent cx="1700530" cy="647586"/>
            <wp:effectExtent l="0" t="0" r="0" b="0"/>
            <wp:docPr id="163" name="Picture 163"/>
            <wp:cNvGraphicFramePr/>
            <a:graphic xmlns:a="http://schemas.openxmlformats.org/drawingml/2006/main">
              <a:graphicData uri="http://schemas.openxmlformats.org/drawingml/2006/picture">
                <pic:pic xmlns:pic="http://schemas.openxmlformats.org/drawingml/2006/picture">
                  <pic:nvPicPr>
                    <pic:cNvPr id="163" name="Picture 163"/>
                    <pic:cNvPicPr/>
                  </pic:nvPicPr>
                  <pic:blipFill>
                    <a:blip r:embed="rId8"/>
                    <a:stretch>
                      <a:fillRect/>
                    </a:stretch>
                  </pic:blipFill>
                  <pic:spPr>
                    <a:xfrm>
                      <a:off x="0" y="0"/>
                      <a:ext cx="1700530" cy="647586"/>
                    </a:xfrm>
                    <a:prstGeom prst="rect">
                      <a:avLst/>
                    </a:prstGeom>
                  </pic:spPr>
                </pic:pic>
              </a:graphicData>
            </a:graphic>
          </wp:inline>
        </w:drawing>
      </w:r>
    </w:p>
    <w:p w:rsidR="00CA3CED" w:rsidRPr="00E50276" w:rsidRDefault="00CA3CED" w:rsidP="00CA3CED">
      <w:pPr>
        <w:spacing w:after="160" w:line="259" w:lineRule="auto"/>
        <w:ind w:left="0" w:right="2918" w:firstLine="0"/>
        <w:jc w:val="left"/>
        <w:rPr>
          <w:lang w:val="en-US"/>
        </w:rPr>
      </w:pPr>
      <w:r w:rsidRPr="00E50276">
        <w:rPr>
          <w:lang w:val="en-US"/>
        </w:rPr>
        <w:t xml:space="preserve"> </w:t>
      </w:r>
      <w:r w:rsidRPr="00E50276">
        <w:rPr>
          <w:lang w:val="en-US"/>
        </w:rPr>
        <w:tab/>
        <w:t xml:space="preserve"> </w:t>
      </w:r>
      <w:r w:rsidRPr="00E50276">
        <w:rPr>
          <w:lang w:val="en-US"/>
        </w:rPr>
        <w:tab/>
        <w:t xml:space="preserve"> </w:t>
      </w:r>
      <w:r w:rsidRPr="00E50276">
        <w:rPr>
          <w:lang w:val="en-US"/>
        </w:rPr>
        <w:tab/>
        <w:t xml:space="preserve"> </w:t>
      </w:r>
    </w:p>
    <w:p w:rsidR="00CA3CED" w:rsidRPr="00E50276" w:rsidRDefault="00CA3CED" w:rsidP="00CA3CED">
      <w:pPr>
        <w:spacing w:after="0" w:line="259" w:lineRule="auto"/>
        <w:jc w:val="center"/>
        <w:rPr>
          <w:lang w:val="en-US"/>
        </w:rPr>
      </w:pPr>
      <w:r w:rsidRPr="00E50276">
        <w:rPr>
          <w:lang w:val="en-US"/>
        </w:rPr>
        <w:t xml:space="preserve">ISEP|LAPR2|GROUP: Make </w:t>
      </w:r>
      <w:proofErr w:type="spellStart"/>
      <w:r w:rsidRPr="00E50276">
        <w:rPr>
          <w:lang w:val="en-US"/>
        </w:rPr>
        <w:t>Sedun</w:t>
      </w:r>
      <w:proofErr w:type="spellEnd"/>
      <w:r w:rsidRPr="00E50276">
        <w:rPr>
          <w:lang w:val="en-US"/>
        </w:rPr>
        <w:t xml:space="preserve"> Great Again| TEACHER: SANDRA LUNA|CLASS: 1DKL </w:t>
      </w:r>
    </w:p>
    <w:p w:rsidR="00CA3CED" w:rsidRPr="00E50276" w:rsidRDefault="00CA3CED" w:rsidP="00CA3CED">
      <w:pPr>
        <w:spacing w:after="141" w:line="259" w:lineRule="auto"/>
        <w:ind w:left="2406" w:right="0" w:firstLine="0"/>
        <w:jc w:val="left"/>
        <w:rPr>
          <w:lang w:val="en-US"/>
        </w:rPr>
      </w:pPr>
      <w:r w:rsidRPr="00E50276">
        <w:rPr>
          <w:noProof/>
          <w:lang w:val="en-US"/>
        </w:rPr>
        <w:drawing>
          <wp:inline distT="0" distB="0" distL="0" distR="0" wp14:anchorId="6CFDA23E" wp14:editId="59461511">
            <wp:extent cx="2343150" cy="2788920"/>
            <wp:effectExtent l="0" t="0" r="0" b="0"/>
            <wp:docPr id="165" name="Picture 165"/>
            <wp:cNvGraphicFramePr/>
            <a:graphic xmlns:a="http://schemas.openxmlformats.org/drawingml/2006/main">
              <a:graphicData uri="http://schemas.openxmlformats.org/drawingml/2006/picture">
                <pic:pic xmlns:pic="http://schemas.openxmlformats.org/drawingml/2006/picture">
                  <pic:nvPicPr>
                    <pic:cNvPr id="165" name="Picture 165"/>
                    <pic:cNvPicPr/>
                  </pic:nvPicPr>
                  <pic:blipFill>
                    <a:blip r:embed="rId9"/>
                    <a:stretch>
                      <a:fillRect/>
                    </a:stretch>
                  </pic:blipFill>
                  <pic:spPr>
                    <a:xfrm>
                      <a:off x="0" y="0"/>
                      <a:ext cx="2343150" cy="2788920"/>
                    </a:xfrm>
                    <a:prstGeom prst="rect">
                      <a:avLst/>
                    </a:prstGeom>
                  </pic:spPr>
                </pic:pic>
              </a:graphicData>
            </a:graphic>
          </wp:inline>
        </w:drawing>
      </w:r>
    </w:p>
    <w:p w:rsidR="00CA3CED" w:rsidRPr="00E50276" w:rsidRDefault="00CA3CED" w:rsidP="00CA3CED">
      <w:pPr>
        <w:spacing w:after="288" w:line="259" w:lineRule="auto"/>
        <w:ind w:left="0" w:right="0" w:firstLine="0"/>
        <w:jc w:val="left"/>
        <w:rPr>
          <w:lang w:val="en-US"/>
        </w:rPr>
      </w:pPr>
      <w:r w:rsidRPr="00E50276">
        <w:rPr>
          <w:noProof/>
          <w:lang w:val="en-US"/>
        </w:rPr>
        <mc:AlternateContent>
          <mc:Choice Requires="wpg">
            <w:drawing>
              <wp:inline distT="0" distB="0" distL="0" distR="0" wp14:anchorId="70A3006B" wp14:editId="38540182">
                <wp:extent cx="3211525" cy="1149223"/>
                <wp:effectExtent l="0" t="0" r="0" b="0"/>
                <wp:docPr id="2637" name="Group 2637"/>
                <wp:cNvGraphicFramePr/>
                <a:graphic xmlns:a="http://schemas.openxmlformats.org/drawingml/2006/main">
                  <a:graphicData uri="http://schemas.microsoft.com/office/word/2010/wordprocessingGroup">
                    <wpg:wgp>
                      <wpg:cNvGrpSpPr/>
                      <wpg:grpSpPr>
                        <a:xfrm>
                          <a:off x="0" y="0"/>
                          <a:ext cx="3211525" cy="1149223"/>
                          <a:chOff x="0" y="0"/>
                          <a:chExt cx="3211525" cy="1149223"/>
                        </a:xfrm>
                      </wpg:grpSpPr>
                      <wps:wsp>
                        <wps:cNvPr id="29" name="Rectangle 29"/>
                        <wps:cNvSpPr/>
                        <wps:spPr>
                          <a:xfrm>
                            <a:off x="0" y="0"/>
                            <a:ext cx="42144" cy="189937"/>
                          </a:xfrm>
                          <a:prstGeom prst="rect">
                            <a:avLst/>
                          </a:prstGeom>
                          <a:ln>
                            <a:noFill/>
                          </a:ln>
                        </wps:spPr>
                        <wps:txbx>
                          <w:txbxContent>
                            <w:p w:rsidR="00CA3CED" w:rsidRDefault="00CA3CED" w:rsidP="00CA3CED">
                              <w:pPr>
                                <w:spacing w:after="160" w:line="259" w:lineRule="auto"/>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31" name="Picture 31"/>
                          <pic:cNvPicPr/>
                        </pic:nvPicPr>
                        <pic:blipFill>
                          <a:blip r:embed="rId10"/>
                          <a:stretch>
                            <a:fillRect/>
                          </a:stretch>
                        </pic:blipFill>
                        <pic:spPr>
                          <a:xfrm>
                            <a:off x="7315" y="345313"/>
                            <a:ext cx="1568196" cy="233172"/>
                          </a:xfrm>
                          <a:prstGeom prst="rect">
                            <a:avLst/>
                          </a:prstGeom>
                        </pic:spPr>
                      </pic:pic>
                      <wps:wsp>
                        <wps:cNvPr id="32" name="Shape 32"/>
                        <wps:cNvSpPr/>
                        <wps:spPr>
                          <a:xfrm>
                            <a:off x="403428" y="463989"/>
                            <a:ext cx="60579" cy="87445"/>
                          </a:xfrm>
                          <a:custGeom>
                            <a:avLst/>
                            <a:gdLst/>
                            <a:ahLst/>
                            <a:cxnLst/>
                            <a:rect l="0" t="0" r="0" b="0"/>
                            <a:pathLst>
                              <a:path w="60579" h="87445">
                                <a:moveTo>
                                  <a:pt x="60579" y="0"/>
                                </a:moveTo>
                                <a:lnTo>
                                  <a:pt x="60579" y="23418"/>
                                </a:lnTo>
                                <a:lnTo>
                                  <a:pt x="54737" y="23945"/>
                                </a:lnTo>
                                <a:cubicBezTo>
                                  <a:pt x="50546" y="24834"/>
                                  <a:pt x="47117" y="26104"/>
                                  <a:pt x="44323" y="27882"/>
                                </a:cubicBezTo>
                                <a:cubicBezTo>
                                  <a:pt x="41656" y="29660"/>
                                  <a:pt x="39751" y="31819"/>
                                  <a:pt x="38481" y="34359"/>
                                </a:cubicBezTo>
                                <a:cubicBezTo>
                                  <a:pt x="37211" y="36899"/>
                                  <a:pt x="36576" y="39820"/>
                                  <a:pt x="36576" y="43122"/>
                                </a:cubicBezTo>
                                <a:cubicBezTo>
                                  <a:pt x="36576" y="48583"/>
                                  <a:pt x="38354" y="53028"/>
                                  <a:pt x="41910" y="56203"/>
                                </a:cubicBezTo>
                                <a:cubicBezTo>
                                  <a:pt x="45466" y="59378"/>
                                  <a:pt x="50292" y="60902"/>
                                  <a:pt x="56642" y="60902"/>
                                </a:cubicBezTo>
                                <a:lnTo>
                                  <a:pt x="60579" y="59831"/>
                                </a:lnTo>
                                <a:lnTo>
                                  <a:pt x="60579" y="84847"/>
                                </a:lnTo>
                                <a:lnTo>
                                  <a:pt x="48387" y="87445"/>
                                </a:lnTo>
                                <a:cubicBezTo>
                                  <a:pt x="41402" y="87445"/>
                                  <a:pt x="34925" y="86556"/>
                                  <a:pt x="28956" y="84651"/>
                                </a:cubicBezTo>
                                <a:cubicBezTo>
                                  <a:pt x="23114" y="82873"/>
                                  <a:pt x="17907" y="80079"/>
                                  <a:pt x="13589" y="76523"/>
                                </a:cubicBezTo>
                                <a:cubicBezTo>
                                  <a:pt x="9271" y="72840"/>
                                  <a:pt x="5969" y="68395"/>
                                  <a:pt x="3556" y="63061"/>
                                </a:cubicBezTo>
                                <a:cubicBezTo>
                                  <a:pt x="1270" y="57727"/>
                                  <a:pt x="0" y="51377"/>
                                  <a:pt x="0" y="44265"/>
                                </a:cubicBezTo>
                                <a:cubicBezTo>
                                  <a:pt x="0" y="36518"/>
                                  <a:pt x="1524" y="29787"/>
                                  <a:pt x="4572" y="24072"/>
                                </a:cubicBezTo>
                                <a:cubicBezTo>
                                  <a:pt x="7620" y="18357"/>
                                  <a:pt x="12065" y="13658"/>
                                  <a:pt x="18161" y="9975"/>
                                </a:cubicBezTo>
                                <a:cubicBezTo>
                                  <a:pt x="24130" y="6292"/>
                                  <a:pt x="31623" y="3498"/>
                                  <a:pt x="40513" y="1720"/>
                                </a:cubicBezTo>
                                <a:lnTo>
                                  <a:pt x="60579"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33" name="Shape 33"/>
                        <wps:cNvSpPr/>
                        <wps:spPr>
                          <a:xfrm>
                            <a:off x="410794" y="401877"/>
                            <a:ext cx="53213" cy="41607"/>
                          </a:xfrm>
                          <a:custGeom>
                            <a:avLst/>
                            <a:gdLst/>
                            <a:ahLst/>
                            <a:cxnLst/>
                            <a:rect l="0" t="0" r="0" b="0"/>
                            <a:pathLst>
                              <a:path w="53213" h="41607">
                                <a:moveTo>
                                  <a:pt x="53213" y="0"/>
                                </a:moveTo>
                                <a:lnTo>
                                  <a:pt x="53213" y="28418"/>
                                </a:lnTo>
                                <a:lnTo>
                                  <a:pt x="52070" y="28272"/>
                                </a:lnTo>
                                <a:cubicBezTo>
                                  <a:pt x="45847" y="28272"/>
                                  <a:pt x="40259" y="28907"/>
                                  <a:pt x="35306" y="30304"/>
                                </a:cubicBezTo>
                                <a:cubicBezTo>
                                  <a:pt x="30353" y="31701"/>
                                  <a:pt x="26035" y="33225"/>
                                  <a:pt x="22225" y="35003"/>
                                </a:cubicBezTo>
                                <a:cubicBezTo>
                                  <a:pt x="18542" y="36654"/>
                                  <a:pt x="15367" y="38178"/>
                                  <a:pt x="12827" y="39575"/>
                                </a:cubicBezTo>
                                <a:cubicBezTo>
                                  <a:pt x="10287" y="40972"/>
                                  <a:pt x="8255" y="41607"/>
                                  <a:pt x="6604" y="41607"/>
                                </a:cubicBezTo>
                                <a:cubicBezTo>
                                  <a:pt x="5588" y="41607"/>
                                  <a:pt x="4572" y="41353"/>
                                  <a:pt x="3810" y="40591"/>
                                </a:cubicBezTo>
                                <a:cubicBezTo>
                                  <a:pt x="2921" y="39956"/>
                                  <a:pt x="2159" y="38940"/>
                                  <a:pt x="1651" y="37670"/>
                                </a:cubicBezTo>
                                <a:cubicBezTo>
                                  <a:pt x="1143" y="36400"/>
                                  <a:pt x="635" y="34749"/>
                                  <a:pt x="381" y="32844"/>
                                </a:cubicBezTo>
                                <a:cubicBezTo>
                                  <a:pt x="127" y="30939"/>
                                  <a:pt x="0" y="28907"/>
                                  <a:pt x="0" y="26621"/>
                                </a:cubicBezTo>
                                <a:cubicBezTo>
                                  <a:pt x="0" y="23573"/>
                                  <a:pt x="254" y="21160"/>
                                  <a:pt x="635" y="19382"/>
                                </a:cubicBezTo>
                                <a:cubicBezTo>
                                  <a:pt x="1143" y="17477"/>
                                  <a:pt x="2159" y="15953"/>
                                  <a:pt x="3556" y="14429"/>
                                </a:cubicBezTo>
                                <a:cubicBezTo>
                                  <a:pt x="4953" y="13032"/>
                                  <a:pt x="7366" y="11508"/>
                                  <a:pt x="10795" y="9730"/>
                                </a:cubicBezTo>
                                <a:cubicBezTo>
                                  <a:pt x="14351" y="7952"/>
                                  <a:pt x="18415" y="6428"/>
                                  <a:pt x="22987" y="4904"/>
                                </a:cubicBezTo>
                                <a:cubicBezTo>
                                  <a:pt x="27686" y="3380"/>
                                  <a:pt x="32766" y="2237"/>
                                  <a:pt x="38227" y="1221"/>
                                </a:cubicBezTo>
                                <a:lnTo>
                                  <a:pt x="53213"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34" name="Shape 34"/>
                        <wps:cNvSpPr/>
                        <wps:spPr>
                          <a:xfrm>
                            <a:off x="163233" y="401701"/>
                            <a:ext cx="211239" cy="147193"/>
                          </a:xfrm>
                          <a:custGeom>
                            <a:avLst/>
                            <a:gdLst/>
                            <a:ahLst/>
                            <a:cxnLst/>
                            <a:rect l="0" t="0" r="0" b="0"/>
                            <a:pathLst>
                              <a:path w="211239" h="147193">
                                <a:moveTo>
                                  <a:pt x="76746" y="0"/>
                                </a:moveTo>
                                <a:cubicBezTo>
                                  <a:pt x="82207" y="0"/>
                                  <a:pt x="87160" y="635"/>
                                  <a:pt x="91478" y="1778"/>
                                </a:cubicBezTo>
                                <a:cubicBezTo>
                                  <a:pt x="95923" y="2921"/>
                                  <a:pt x="99733" y="4445"/>
                                  <a:pt x="103162" y="6604"/>
                                </a:cubicBezTo>
                                <a:cubicBezTo>
                                  <a:pt x="106591" y="8763"/>
                                  <a:pt x="109639" y="11303"/>
                                  <a:pt x="112052" y="14351"/>
                                </a:cubicBezTo>
                                <a:cubicBezTo>
                                  <a:pt x="114592" y="17272"/>
                                  <a:pt x="116624" y="20574"/>
                                  <a:pt x="118275" y="24257"/>
                                </a:cubicBezTo>
                                <a:cubicBezTo>
                                  <a:pt x="122339" y="19939"/>
                                  <a:pt x="126149" y="16383"/>
                                  <a:pt x="129959" y="13208"/>
                                </a:cubicBezTo>
                                <a:cubicBezTo>
                                  <a:pt x="133769" y="10160"/>
                                  <a:pt x="137579" y="7620"/>
                                  <a:pt x="141262" y="5715"/>
                                </a:cubicBezTo>
                                <a:cubicBezTo>
                                  <a:pt x="145072" y="3810"/>
                                  <a:pt x="148755" y="2413"/>
                                  <a:pt x="152438" y="1397"/>
                                </a:cubicBezTo>
                                <a:cubicBezTo>
                                  <a:pt x="156248" y="508"/>
                                  <a:pt x="159931" y="0"/>
                                  <a:pt x="163868" y="0"/>
                                </a:cubicBezTo>
                                <a:cubicBezTo>
                                  <a:pt x="172631" y="0"/>
                                  <a:pt x="180124" y="1524"/>
                                  <a:pt x="186220" y="4445"/>
                                </a:cubicBezTo>
                                <a:cubicBezTo>
                                  <a:pt x="192189" y="7493"/>
                                  <a:pt x="197142" y="11430"/>
                                  <a:pt x="200825" y="16637"/>
                                </a:cubicBezTo>
                                <a:cubicBezTo>
                                  <a:pt x="204508" y="21717"/>
                                  <a:pt x="207175" y="27686"/>
                                  <a:pt x="208826" y="34544"/>
                                </a:cubicBezTo>
                                <a:cubicBezTo>
                                  <a:pt x="210350" y="41402"/>
                                  <a:pt x="211239" y="48641"/>
                                  <a:pt x="211239" y="56261"/>
                                </a:cubicBezTo>
                                <a:lnTo>
                                  <a:pt x="211239" y="141224"/>
                                </a:lnTo>
                                <a:cubicBezTo>
                                  <a:pt x="211239" y="142240"/>
                                  <a:pt x="210858" y="143129"/>
                                  <a:pt x="210350" y="143891"/>
                                </a:cubicBezTo>
                                <a:cubicBezTo>
                                  <a:pt x="209715" y="144653"/>
                                  <a:pt x="208699" y="145161"/>
                                  <a:pt x="207302" y="145669"/>
                                </a:cubicBezTo>
                                <a:cubicBezTo>
                                  <a:pt x="205905" y="146177"/>
                                  <a:pt x="204000" y="146558"/>
                                  <a:pt x="201714" y="146812"/>
                                </a:cubicBezTo>
                                <a:cubicBezTo>
                                  <a:pt x="199301" y="147066"/>
                                  <a:pt x="196253" y="147193"/>
                                  <a:pt x="192570" y="147193"/>
                                </a:cubicBezTo>
                                <a:cubicBezTo>
                                  <a:pt x="188760" y="147193"/>
                                  <a:pt x="185712" y="147066"/>
                                  <a:pt x="183299" y="146812"/>
                                </a:cubicBezTo>
                                <a:cubicBezTo>
                                  <a:pt x="181013" y="146558"/>
                                  <a:pt x="179108" y="146177"/>
                                  <a:pt x="177584" y="145669"/>
                                </a:cubicBezTo>
                                <a:cubicBezTo>
                                  <a:pt x="176187" y="145161"/>
                                  <a:pt x="175171" y="144653"/>
                                  <a:pt x="174663" y="143891"/>
                                </a:cubicBezTo>
                                <a:cubicBezTo>
                                  <a:pt x="174155" y="143129"/>
                                  <a:pt x="173774" y="142240"/>
                                  <a:pt x="173774" y="141224"/>
                                </a:cubicBezTo>
                                <a:lnTo>
                                  <a:pt x="173774" y="62484"/>
                                </a:lnTo>
                                <a:cubicBezTo>
                                  <a:pt x="173774" y="58039"/>
                                  <a:pt x="173393" y="53975"/>
                                  <a:pt x="172504" y="50292"/>
                                </a:cubicBezTo>
                                <a:cubicBezTo>
                                  <a:pt x="171742" y="46609"/>
                                  <a:pt x="170472" y="43434"/>
                                  <a:pt x="168694" y="40894"/>
                                </a:cubicBezTo>
                                <a:cubicBezTo>
                                  <a:pt x="166916" y="38227"/>
                                  <a:pt x="164757" y="36195"/>
                                  <a:pt x="162090" y="34798"/>
                                </a:cubicBezTo>
                                <a:cubicBezTo>
                                  <a:pt x="159550" y="33274"/>
                                  <a:pt x="156375" y="32639"/>
                                  <a:pt x="152692" y="32639"/>
                                </a:cubicBezTo>
                                <a:cubicBezTo>
                                  <a:pt x="148247" y="32639"/>
                                  <a:pt x="143675" y="34290"/>
                                  <a:pt x="139103" y="37846"/>
                                </a:cubicBezTo>
                                <a:cubicBezTo>
                                  <a:pt x="134531" y="41275"/>
                                  <a:pt x="129578" y="46355"/>
                                  <a:pt x="124244" y="52959"/>
                                </a:cubicBezTo>
                                <a:lnTo>
                                  <a:pt x="124244" y="141224"/>
                                </a:lnTo>
                                <a:cubicBezTo>
                                  <a:pt x="124244" y="142240"/>
                                  <a:pt x="123990" y="143129"/>
                                  <a:pt x="123355" y="143891"/>
                                </a:cubicBezTo>
                                <a:cubicBezTo>
                                  <a:pt x="122720" y="144653"/>
                                  <a:pt x="121704" y="145161"/>
                                  <a:pt x="120307" y="145669"/>
                                </a:cubicBezTo>
                                <a:cubicBezTo>
                                  <a:pt x="118910" y="146177"/>
                                  <a:pt x="117005" y="146558"/>
                                  <a:pt x="114592" y="146812"/>
                                </a:cubicBezTo>
                                <a:cubicBezTo>
                                  <a:pt x="112179" y="147066"/>
                                  <a:pt x="109258" y="147193"/>
                                  <a:pt x="105702" y="147193"/>
                                </a:cubicBezTo>
                                <a:cubicBezTo>
                                  <a:pt x="102019" y="147193"/>
                                  <a:pt x="98971" y="147066"/>
                                  <a:pt x="96558" y="146812"/>
                                </a:cubicBezTo>
                                <a:cubicBezTo>
                                  <a:pt x="94145" y="146558"/>
                                  <a:pt x="92240" y="146177"/>
                                  <a:pt x="90843" y="145669"/>
                                </a:cubicBezTo>
                                <a:cubicBezTo>
                                  <a:pt x="89446" y="145161"/>
                                  <a:pt x="88430" y="144653"/>
                                  <a:pt x="87795" y="143891"/>
                                </a:cubicBezTo>
                                <a:cubicBezTo>
                                  <a:pt x="87160" y="143129"/>
                                  <a:pt x="86906" y="142240"/>
                                  <a:pt x="86906" y="141224"/>
                                </a:cubicBezTo>
                                <a:lnTo>
                                  <a:pt x="86906" y="62484"/>
                                </a:lnTo>
                                <a:cubicBezTo>
                                  <a:pt x="86906" y="58039"/>
                                  <a:pt x="86525" y="53975"/>
                                  <a:pt x="85636" y="50292"/>
                                </a:cubicBezTo>
                                <a:cubicBezTo>
                                  <a:pt x="84747" y="46609"/>
                                  <a:pt x="83477" y="43434"/>
                                  <a:pt x="81826" y="40894"/>
                                </a:cubicBezTo>
                                <a:cubicBezTo>
                                  <a:pt x="80175" y="38227"/>
                                  <a:pt x="78016" y="36195"/>
                                  <a:pt x="75349" y="34798"/>
                                </a:cubicBezTo>
                                <a:cubicBezTo>
                                  <a:pt x="72682" y="33274"/>
                                  <a:pt x="69507" y="32639"/>
                                  <a:pt x="65951" y="32639"/>
                                </a:cubicBezTo>
                                <a:cubicBezTo>
                                  <a:pt x="61379" y="32639"/>
                                  <a:pt x="56807" y="34290"/>
                                  <a:pt x="52235" y="37846"/>
                                </a:cubicBezTo>
                                <a:cubicBezTo>
                                  <a:pt x="47663" y="41275"/>
                                  <a:pt x="42710" y="46355"/>
                                  <a:pt x="37503" y="52959"/>
                                </a:cubicBezTo>
                                <a:lnTo>
                                  <a:pt x="37503" y="141224"/>
                                </a:lnTo>
                                <a:cubicBezTo>
                                  <a:pt x="37503" y="142240"/>
                                  <a:pt x="37249" y="143129"/>
                                  <a:pt x="36614" y="143891"/>
                                </a:cubicBezTo>
                                <a:cubicBezTo>
                                  <a:pt x="35979" y="144653"/>
                                  <a:pt x="34963" y="145161"/>
                                  <a:pt x="33566" y="145669"/>
                                </a:cubicBezTo>
                                <a:cubicBezTo>
                                  <a:pt x="32169" y="146177"/>
                                  <a:pt x="30264" y="146558"/>
                                  <a:pt x="27851" y="146812"/>
                                </a:cubicBezTo>
                                <a:cubicBezTo>
                                  <a:pt x="25438" y="147066"/>
                                  <a:pt x="22415" y="147193"/>
                                  <a:pt x="18745" y="147193"/>
                                </a:cubicBezTo>
                                <a:cubicBezTo>
                                  <a:pt x="15075" y="147193"/>
                                  <a:pt x="12052" y="147066"/>
                                  <a:pt x="9665" y="146812"/>
                                </a:cubicBezTo>
                                <a:cubicBezTo>
                                  <a:pt x="7290" y="146558"/>
                                  <a:pt x="5372" y="146177"/>
                                  <a:pt x="3937" y="145669"/>
                                </a:cubicBezTo>
                                <a:cubicBezTo>
                                  <a:pt x="2502" y="145161"/>
                                  <a:pt x="1486" y="144653"/>
                                  <a:pt x="889" y="143891"/>
                                </a:cubicBezTo>
                                <a:cubicBezTo>
                                  <a:pt x="292" y="143129"/>
                                  <a:pt x="0" y="142240"/>
                                  <a:pt x="0" y="141224"/>
                                </a:cubicBezTo>
                                <a:lnTo>
                                  <a:pt x="0" y="8509"/>
                                </a:lnTo>
                                <a:cubicBezTo>
                                  <a:pt x="0" y="7493"/>
                                  <a:pt x="241" y="6604"/>
                                  <a:pt x="737" y="5842"/>
                                </a:cubicBezTo>
                                <a:cubicBezTo>
                                  <a:pt x="1232" y="5080"/>
                                  <a:pt x="2134" y="4572"/>
                                  <a:pt x="3416" y="4064"/>
                                </a:cubicBezTo>
                                <a:cubicBezTo>
                                  <a:pt x="4712" y="3556"/>
                                  <a:pt x="6375" y="3175"/>
                                  <a:pt x="8407" y="2921"/>
                                </a:cubicBezTo>
                                <a:cubicBezTo>
                                  <a:pt x="10439" y="2667"/>
                                  <a:pt x="12992" y="2540"/>
                                  <a:pt x="16065" y="2540"/>
                                </a:cubicBezTo>
                                <a:cubicBezTo>
                                  <a:pt x="19240" y="2540"/>
                                  <a:pt x="21869" y="2667"/>
                                  <a:pt x="23952" y="2921"/>
                                </a:cubicBezTo>
                                <a:cubicBezTo>
                                  <a:pt x="26073" y="3175"/>
                                  <a:pt x="27597" y="3556"/>
                                  <a:pt x="28740" y="4064"/>
                                </a:cubicBezTo>
                                <a:cubicBezTo>
                                  <a:pt x="29883" y="4572"/>
                                  <a:pt x="30772" y="5080"/>
                                  <a:pt x="31280" y="5842"/>
                                </a:cubicBezTo>
                                <a:cubicBezTo>
                                  <a:pt x="31788" y="6604"/>
                                  <a:pt x="32042" y="7493"/>
                                  <a:pt x="32042" y="8509"/>
                                </a:cubicBezTo>
                                <a:lnTo>
                                  <a:pt x="32042" y="23876"/>
                                </a:lnTo>
                                <a:cubicBezTo>
                                  <a:pt x="39281" y="15875"/>
                                  <a:pt x="46647" y="9906"/>
                                  <a:pt x="53886" y="5969"/>
                                </a:cubicBezTo>
                                <a:cubicBezTo>
                                  <a:pt x="61252" y="2032"/>
                                  <a:pt x="68872" y="0"/>
                                  <a:pt x="76746"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35" name="Shape 35"/>
                        <wps:cNvSpPr/>
                        <wps:spPr>
                          <a:xfrm>
                            <a:off x="9068" y="352044"/>
                            <a:ext cx="125768" cy="199390"/>
                          </a:xfrm>
                          <a:custGeom>
                            <a:avLst/>
                            <a:gdLst/>
                            <a:ahLst/>
                            <a:cxnLst/>
                            <a:rect l="0" t="0" r="0" b="0"/>
                            <a:pathLst>
                              <a:path w="125768" h="199390">
                                <a:moveTo>
                                  <a:pt x="67869" y="0"/>
                                </a:moveTo>
                                <a:cubicBezTo>
                                  <a:pt x="72428" y="0"/>
                                  <a:pt x="77000" y="254"/>
                                  <a:pt x="81559" y="1016"/>
                                </a:cubicBezTo>
                                <a:cubicBezTo>
                                  <a:pt x="86131" y="1651"/>
                                  <a:pt x="90386" y="2667"/>
                                  <a:pt x="94361" y="3810"/>
                                </a:cubicBezTo>
                                <a:cubicBezTo>
                                  <a:pt x="98323" y="4953"/>
                                  <a:pt x="101854" y="6350"/>
                                  <a:pt x="104927" y="7874"/>
                                </a:cubicBezTo>
                                <a:cubicBezTo>
                                  <a:pt x="108001" y="9271"/>
                                  <a:pt x="110033" y="10541"/>
                                  <a:pt x="111023" y="11557"/>
                                </a:cubicBezTo>
                                <a:cubicBezTo>
                                  <a:pt x="112027" y="12573"/>
                                  <a:pt x="112687" y="13335"/>
                                  <a:pt x="113043" y="14097"/>
                                </a:cubicBezTo>
                                <a:cubicBezTo>
                                  <a:pt x="113386" y="14732"/>
                                  <a:pt x="113678" y="15748"/>
                                  <a:pt x="113932" y="16891"/>
                                </a:cubicBezTo>
                                <a:cubicBezTo>
                                  <a:pt x="114186" y="18034"/>
                                  <a:pt x="114351" y="19431"/>
                                  <a:pt x="114452" y="21209"/>
                                </a:cubicBezTo>
                                <a:cubicBezTo>
                                  <a:pt x="114554" y="22860"/>
                                  <a:pt x="114605" y="25019"/>
                                  <a:pt x="114605" y="27686"/>
                                </a:cubicBezTo>
                                <a:cubicBezTo>
                                  <a:pt x="114605" y="30480"/>
                                  <a:pt x="114529" y="32893"/>
                                  <a:pt x="114376" y="34925"/>
                                </a:cubicBezTo>
                                <a:cubicBezTo>
                                  <a:pt x="114224" y="36957"/>
                                  <a:pt x="113982" y="38608"/>
                                  <a:pt x="113640" y="39878"/>
                                </a:cubicBezTo>
                                <a:cubicBezTo>
                                  <a:pt x="113284" y="41148"/>
                                  <a:pt x="112789" y="42037"/>
                                  <a:pt x="112141" y="42672"/>
                                </a:cubicBezTo>
                                <a:cubicBezTo>
                                  <a:pt x="111506" y="43307"/>
                                  <a:pt x="110630" y="43561"/>
                                  <a:pt x="109538" y="43561"/>
                                </a:cubicBezTo>
                                <a:cubicBezTo>
                                  <a:pt x="108445" y="43561"/>
                                  <a:pt x="106718" y="42926"/>
                                  <a:pt x="104330" y="41529"/>
                                </a:cubicBezTo>
                                <a:cubicBezTo>
                                  <a:pt x="101956" y="40132"/>
                                  <a:pt x="99022" y="38608"/>
                                  <a:pt x="95555" y="36957"/>
                                </a:cubicBezTo>
                                <a:cubicBezTo>
                                  <a:pt x="92075" y="35306"/>
                                  <a:pt x="88062" y="33782"/>
                                  <a:pt x="83490" y="32512"/>
                                </a:cubicBezTo>
                                <a:cubicBezTo>
                                  <a:pt x="78930" y="31115"/>
                                  <a:pt x="73927" y="30480"/>
                                  <a:pt x="68466" y="30480"/>
                                </a:cubicBezTo>
                                <a:cubicBezTo>
                                  <a:pt x="64199" y="30480"/>
                                  <a:pt x="60477" y="30988"/>
                                  <a:pt x="57302" y="32004"/>
                                </a:cubicBezTo>
                                <a:cubicBezTo>
                                  <a:pt x="54127" y="33020"/>
                                  <a:pt x="51473" y="34544"/>
                                  <a:pt x="49340" y="36322"/>
                                </a:cubicBezTo>
                                <a:cubicBezTo>
                                  <a:pt x="47206" y="38227"/>
                                  <a:pt x="45618" y="40386"/>
                                  <a:pt x="44577" y="42926"/>
                                </a:cubicBezTo>
                                <a:cubicBezTo>
                                  <a:pt x="43536" y="45593"/>
                                  <a:pt x="43015" y="48260"/>
                                  <a:pt x="43015" y="51181"/>
                                </a:cubicBezTo>
                                <a:cubicBezTo>
                                  <a:pt x="43015" y="55372"/>
                                  <a:pt x="44183" y="59055"/>
                                  <a:pt x="46507" y="62230"/>
                                </a:cubicBezTo>
                                <a:cubicBezTo>
                                  <a:pt x="48844" y="65405"/>
                                  <a:pt x="51968" y="68199"/>
                                  <a:pt x="55893" y="70612"/>
                                </a:cubicBezTo>
                                <a:cubicBezTo>
                                  <a:pt x="59804" y="73025"/>
                                  <a:pt x="64249" y="75311"/>
                                  <a:pt x="69202" y="77470"/>
                                </a:cubicBezTo>
                                <a:cubicBezTo>
                                  <a:pt x="74168" y="79502"/>
                                  <a:pt x="79235" y="81788"/>
                                  <a:pt x="84391" y="84201"/>
                                </a:cubicBezTo>
                                <a:cubicBezTo>
                                  <a:pt x="89548" y="86614"/>
                                  <a:pt x="94615" y="89281"/>
                                  <a:pt x="99568" y="92329"/>
                                </a:cubicBezTo>
                                <a:cubicBezTo>
                                  <a:pt x="104534" y="95377"/>
                                  <a:pt x="108941" y="98933"/>
                                  <a:pt x="112814" y="103124"/>
                                </a:cubicBezTo>
                                <a:cubicBezTo>
                                  <a:pt x="116688" y="107442"/>
                                  <a:pt x="119812" y="112395"/>
                                  <a:pt x="122187" y="118110"/>
                                </a:cubicBezTo>
                                <a:cubicBezTo>
                                  <a:pt x="124574" y="123698"/>
                                  <a:pt x="125768" y="130429"/>
                                  <a:pt x="125768" y="138176"/>
                                </a:cubicBezTo>
                                <a:cubicBezTo>
                                  <a:pt x="125768" y="148336"/>
                                  <a:pt x="123876" y="157226"/>
                                  <a:pt x="120104" y="164846"/>
                                </a:cubicBezTo>
                                <a:cubicBezTo>
                                  <a:pt x="116332" y="172466"/>
                                  <a:pt x="111227" y="178816"/>
                                  <a:pt x="104775" y="184023"/>
                                </a:cubicBezTo>
                                <a:cubicBezTo>
                                  <a:pt x="98323" y="189103"/>
                                  <a:pt x="90792" y="192913"/>
                                  <a:pt x="82156" y="195453"/>
                                </a:cubicBezTo>
                                <a:cubicBezTo>
                                  <a:pt x="73520" y="198120"/>
                                  <a:pt x="64300" y="199390"/>
                                  <a:pt x="54470" y="199390"/>
                                </a:cubicBezTo>
                                <a:cubicBezTo>
                                  <a:pt x="47828" y="199390"/>
                                  <a:pt x="41656" y="198882"/>
                                  <a:pt x="35941" y="197739"/>
                                </a:cubicBezTo>
                                <a:cubicBezTo>
                                  <a:pt x="30239" y="196596"/>
                                  <a:pt x="25210" y="195326"/>
                                  <a:pt x="20841" y="193802"/>
                                </a:cubicBezTo>
                                <a:cubicBezTo>
                                  <a:pt x="16472" y="192278"/>
                                  <a:pt x="12827" y="190627"/>
                                  <a:pt x="9906" y="188976"/>
                                </a:cubicBezTo>
                                <a:cubicBezTo>
                                  <a:pt x="6972" y="187325"/>
                                  <a:pt x="4864" y="185801"/>
                                  <a:pt x="3581" y="184531"/>
                                </a:cubicBezTo>
                                <a:cubicBezTo>
                                  <a:pt x="2286" y="183261"/>
                                  <a:pt x="1372" y="181356"/>
                                  <a:pt x="826" y="178943"/>
                                </a:cubicBezTo>
                                <a:cubicBezTo>
                                  <a:pt x="279" y="176530"/>
                                  <a:pt x="0" y="172974"/>
                                  <a:pt x="0" y="168402"/>
                                </a:cubicBezTo>
                                <a:cubicBezTo>
                                  <a:pt x="0" y="165354"/>
                                  <a:pt x="102" y="162814"/>
                                  <a:pt x="305" y="160655"/>
                                </a:cubicBezTo>
                                <a:cubicBezTo>
                                  <a:pt x="495" y="158623"/>
                                  <a:pt x="826" y="156972"/>
                                  <a:pt x="1270" y="155575"/>
                                </a:cubicBezTo>
                                <a:cubicBezTo>
                                  <a:pt x="1715" y="154305"/>
                                  <a:pt x="2311" y="153416"/>
                                  <a:pt x="3061" y="152908"/>
                                </a:cubicBezTo>
                                <a:cubicBezTo>
                                  <a:pt x="3797" y="152273"/>
                                  <a:pt x="4661" y="152019"/>
                                  <a:pt x="5664" y="152019"/>
                                </a:cubicBezTo>
                                <a:cubicBezTo>
                                  <a:pt x="7049" y="152019"/>
                                  <a:pt x="9004" y="152908"/>
                                  <a:pt x="11532" y="154559"/>
                                </a:cubicBezTo>
                                <a:cubicBezTo>
                                  <a:pt x="14072" y="156210"/>
                                  <a:pt x="17323" y="157988"/>
                                  <a:pt x="21285" y="159893"/>
                                </a:cubicBezTo>
                                <a:cubicBezTo>
                                  <a:pt x="25260" y="161925"/>
                                  <a:pt x="29997" y="163703"/>
                                  <a:pt x="35496" y="165354"/>
                                </a:cubicBezTo>
                                <a:cubicBezTo>
                                  <a:pt x="41008" y="167005"/>
                                  <a:pt x="47384" y="167894"/>
                                  <a:pt x="54623" y="167894"/>
                                </a:cubicBezTo>
                                <a:cubicBezTo>
                                  <a:pt x="59385" y="167894"/>
                                  <a:pt x="63652" y="167259"/>
                                  <a:pt x="67424" y="166116"/>
                                </a:cubicBezTo>
                                <a:cubicBezTo>
                                  <a:pt x="71196" y="164973"/>
                                  <a:pt x="74397" y="163322"/>
                                  <a:pt x="77026" y="161290"/>
                                </a:cubicBezTo>
                                <a:cubicBezTo>
                                  <a:pt x="79654" y="159258"/>
                                  <a:pt x="81661" y="156591"/>
                                  <a:pt x="83045" y="153543"/>
                                </a:cubicBezTo>
                                <a:cubicBezTo>
                                  <a:pt x="84442" y="150495"/>
                                  <a:pt x="85128" y="147066"/>
                                  <a:pt x="85128" y="143256"/>
                                </a:cubicBezTo>
                                <a:cubicBezTo>
                                  <a:pt x="85128" y="138938"/>
                                  <a:pt x="83947" y="135128"/>
                                  <a:pt x="81559" y="132080"/>
                                </a:cubicBezTo>
                                <a:cubicBezTo>
                                  <a:pt x="79185" y="128905"/>
                                  <a:pt x="76086" y="126111"/>
                                  <a:pt x="72263" y="123698"/>
                                </a:cubicBezTo>
                                <a:cubicBezTo>
                                  <a:pt x="68440" y="121285"/>
                                  <a:pt x="64097" y="118999"/>
                                  <a:pt x="59233" y="116840"/>
                                </a:cubicBezTo>
                                <a:cubicBezTo>
                                  <a:pt x="54381" y="114681"/>
                                  <a:pt x="49365" y="112522"/>
                                  <a:pt x="44209" y="110109"/>
                                </a:cubicBezTo>
                                <a:cubicBezTo>
                                  <a:pt x="39052" y="107696"/>
                                  <a:pt x="34036" y="105029"/>
                                  <a:pt x="29172" y="101981"/>
                                </a:cubicBezTo>
                                <a:cubicBezTo>
                                  <a:pt x="24308" y="98933"/>
                                  <a:pt x="19977" y="95377"/>
                                  <a:pt x="16154" y="91059"/>
                                </a:cubicBezTo>
                                <a:cubicBezTo>
                                  <a:pt x="12332" y="86868"/>
                                  <a:pt x="9233" y="81915"/>
                                  <a:pt x="6845" y="76200"/>
                                </a:cubicBezTo>
                                <a:cubicBezTo>
                                  <a:pt x="4470" y="70358"/>
                                  <a:pt x="3277" y="63500"/>
                                  <a:pt x="3277" y="55499"/>
                                </a:cubicBezTo>
                                <a:cubicBezTo>
                                  <a:pt x="3277" y="46228"/>
                                  <a:pt x="4991" y="38100"/>
                                  <a:pt x="8407" y="31115"/>
                                </a:cubicBezTo>
                                <a:cubicBezTo>
                                  <a:pt x="11836" y="24130"/>
                                  <a:pt x="16446" y="18288"/>
                                  <a:pt x="22250" y="13716"/>
                                </a:cubicBezTo>
                                <a:cubicBezTo>
                                  <a:pt x="28054" y="9144"/>
                                  <a:pt x="34900" y="5715"/>
                                  <a:pt x="42786" y="3429"/>
                                </a:cubicBezTo>
                                <a:cubicBezTo>
                                  <a:pt x="50686" y="1143"/>
                                  <a:pt x="59042" y="0"/>
                                  <a:pt x="67869"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36" name="Shape 36"/>
                        <wps:cNvSpPr/>
                        <wps:spPr>
                          <a:xfrm>
                            <a:off x="1152347" y="404241"/>
                            <a:ext cx="37465" cy="144653"/>
                          </a:xfrm>
                          <a:custGeom>
                            <a:avLst/>
                            <a:gdLst/>
                            <a:ahLst/>
                            <a:cxnLst/>
                            <a:rect l="0" t="0" r="0" b="0"/>
                            <a:pathLst>
                              <a:path w="37465" h="144653">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207"/>
                                  <a:pt x="37465" y="6223"/>
                                </a:cubicBezTo>
                                <a:lnTo>
                                  <a:pt x="37465" y="138684"/>
                                </a:lnTo>
                                <a:cubicBezTo>
                                  <a:pt x="37465" y="139700"/>
                                  <a:pt x="37211" y="140589"/>
                                  <a:pt x="36576" y="141351"/>
                                </a:cubicBezTo>
                                <a:cubicBezTo>
                                  <a:pt x="35941" y="142113"/>
                                  <a:pt x="34925" y="142621"/>
                                  <a:pt x="33528" y="143129"/>
                                </a:cubicBezTo>
                                <a:cubicBezTo>
                                  <a:pt x="32131" y="143637"/>
                                  <a:pt x="30226" y="144018"/>
                                  <a:pt x="27813" y="144272"/>
                                </a:cubicBezTo>
                                <a:cubicBezTo>
                                  <a:pt x="25400" y="144526"/>
                                  <a:pt x="22352" y="144653"/>
                                  <a:pt x="18669" y="144653"/>
                                </a:cubicBezTo>
                                <a:cubicBezTo>
                                  <a:pt x="14986" y="144653"/>
                                  <a:pt x="12065" y="144526"/>
                                  <a:pt x="9652" y="144272"/>
                                </a:cubicBezTo>
                                <a:cubicBezTo>
                                  <a:pt x="7239" y="144018"/>
                                  <a:pt x="5334" y="143637"/>
                                  <a:pt x="3937" y="143129"/>
                                </a:cubicBezTo>
                                <a:cubicBezTo>
                                  <a:pt x="2413" y="142621"/>
                                  <a:pt x="1397" y="142113"/>
                                  <a:pt x="889" y="141351"/>
                                </a:cubicBezTo>
                                <a:cubicBezTo>
                                  <a:pt x="254" y="140589"/>
                                  <a:pt x="0" y="139700"/>
                                  <a:pt x="0" y="138684"/>
                                </a:cubicBezTo>
                                <a:lnTo>
                                  <a:pt x="0" y="6223"/>
                                </a:lnTo>
                                <a:cubicBezTo>
                                  <a:pt x="0" y="5207"/>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37" name="Shape 37"/>
                        <wps:cNvSpPr/>
                        <wps:spPr>
                          <a:xfrm>
                            <a:off x="972515" y="404241"/>
                            <a:ext cx="37465" cy="144653"/>
                          </a:xfrm>
                          <a:custGeom>
                            <a:avLst/>
                            <a:gdLst/>
                            <a:ahLst/>
                            <a:cxnLst/>
                            <a:rect l="0" t="0" r="0" b="0"/>
                            <a:pathLst>
                              <a:path w="37465" h="144653">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207"/>
                                  <a:pt x="37465" y="6223"/>
                                </a:cubicBezTo>
                                <a:lnTo>
                                  <a:pt x="37465" y="138684"/>
                                </a:lnTo>
                                <a:cubicBezTo>
                                  <a:pt x="37465" y="139700"/>
                                  <a:pt x="37211" y="140589"/>
                                  <a:pt x="36576" y="141351"/>
                                </a:cubicBezTo>
                                <a:cubicBezTo>
                                  <a:pt x="35941" y="142113"/>
                                  <a:pt x="34925" y="142621"/>
                                  <a:pt x="33528" y="143129"/>
                                </a:cubicBezTo>
                                <a:cubicBezTo>
                                  <a:pt x="32131" y="143637"/>
                                  <a:pt x="30226" y="144018"/>
                                  <a:pt x="27813" y="144272"/>
                                </a:cubicBezTo>
                                <a:cubicBezTo>
                                  <a:pt x="25400" y="144526"/>
                                  <a:pt x="22352" y="144653"/>
                                  <a:pt x="18669" y="144653"/>
                                </a:cubicBezTo>
                                <a:cubicBezTo>
                                  <a:pt x="14986" y="144653"/>
                                  <a:pt x="12065" y="144526"/>
                                  <a:pt x="9652" y="144272"/>
                                </a:cubicBezTo>
                                <a:cubicBezTo>
                                  <a:pt x="7239" y="144018"/>
                                  <a:pt x="5334" y="143637"/>
                                  <a:pt x="3937" y="143129"/>
                                </a:cubicBezTo>
                                <a:cubicBezTo>
                                  <a:pt x="2413" y="142621"/>
                                  <a:pt x="1397" y="142113"/>
                                  <a:pt x="889" y="141351"/>
                                </a:cubicBezTo>
                                <a:cubicBezTo>
                                  <a:pt x="254" y="140589"/>
                                  <a:pt x="0" y="139700"/>
                                  <a:pt x="0" y="138684"/>
                                </a:cubicBezTo>
                                <a:lnTo>
                                  <a:pt x="0" y="6223"/>
                                </a:lnTo>
                                <a:cubicBezTo>
                                  <a:pt x="0" y="5207"/>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38" name="Shape 38"/>
                        <wps:cNvSpPr/>
                        <wps:spPr>
                          <a:xfrm>
                            <a:off x="1219276" y="402001"/>
                            <a:ext cx="66061" cy="148729"/>
                          </a:xfrm>
                          <a:custGeom>
                            <a:avLst/>
                            <a:gdLst/>
                            <a:ahLst/>
                            <a:cxnLst/>
                            <a:rect l="0" t="0" r="0" b="0"/>
                            <a:pathLst>
                              <a:path w="66061" h="148729">
                                <a:moveTo>
                                  <a:pt x="66061" y="0"/>
                                </a:moveTo>
                                <a:lnTo>
                                  <a:pt x="66061" y="26402"/>
                                </a:lnTo>
                                <a:lnTo>
                                  <a:pt x="54356" y="28910"/>
                                </a:lnTo>
                                <a:cubicBezTo>
                                  <a:pt x="50800" y="30688"/>
                                  <a:pt x="47879" y="33101"/>
                                  <a:pt x="45593" y="36149"/>
                                </a:cubicBezTo>
                                <a:cubicBezTo>
                                  <a:pt x="43307" y="39070"/>
                                  <a:pt x="41402" y="42753"/>
                                  <a:pt x="40259" y="46817"/>
                                </a:cubicBezTo>
                                <a:cubicBezTo>
                                  <a:pt x="38989" y="50881"/>
                                  <a:pt x="38227" y="55326"/>
                                  <a:pt x="38100" y="60025"/>
                                </a:cubicBezTo>
                                <a:lnTo>
                                  <a:pt x="66061" y="60025"/>
                                </a:lnTo>
                                <a:lnTo>
                                  <a:pt x="66061" y="84028"/>
                                </a:lnTo>
                                <a:lnTo>
                                  <a:pt x="38100" y="84028"/>
                                </a:lnTo>
                                <a:cubicBezTo>
                                  <a:pt x="38100" y="89743"/>
                                  <a:pt x="38735" y="94823"/>
                                  <a:pt x="40132" y="99522"/>
                                </a:cubicBezTo>
                                <a:cubicBezTo>
                                  <a:pt x="41402" y="104094"/>
                                  <a:pt x="43561" y="108031"/>
                                  <a:pt x="46482" y="111206"/>
                                </a:cubicBezTo>
                                <a:cubicBezTo>
                                  <a:pt x="49403" y="114509"/>
                                  <a:pt x="53213" y="116921"/>
                                  <a:pt x="57785" y="118572"/>
                                </a:cubicBezTo>
                                <a:lnTo>
                                  <a:pt x="66061" y="119836"/>
                                </a:lnTo>
                                <a:lnTo>
                                  <a:pt x="66061" y="148729"/>
                                </a:lnTo>
                                <a:lnTo>
                                  <a:pt x="39878" y="144988"/>
                                </a:lnTo>
                                <a:cubicBezTo>
                                  <a:pt x="30988" y="141940"/>
                                  <a:pt x="23622" y="137495"/>
                                  <a:pt x="17653" y="131399"/>
                                </a:cubicBezTo>
                                <a:cubicBezTo>
                                  <a:pt x="11684" y="125303"/>
                                  <a:pt x="7239" y="117684"/>
                                  <a:pt x="4318" y="108540"/>
                                </a:cubicBezTo>
                                <a:cubicBezTo>
                                  <a:pt x="1397" y="99268"/>
                                  <a:pt x="0" y="88473"/>
                                  <a:pt x="0" y="76027"/>
                                </a:cubicBezTo>
                                <a:cubicBezTo>
                                  <a:pt x="0" y="64216"/>
                                  <a:pt x="1524" y="53548"/>
                                  <a:pt x="4572" y="44150"/>
                                </a:cubicBezTo>
                                <a:cubicBezTo>
                                  <a:pt x="7620" y="34625"/>
                                  <a:pt x="12065" y="26624"/>
                                  <a:pt x="18034" y="20020"/>
                                </a:cubicBezTo>
                                <a:cubicBezTo>
                                  <a:pt x="23876" y="13416"/>
                                  <a:pt x="30988" y="8336"/>
                                  <a:pt x="39370" y="4907"/>
                                </a:cubicBezTo>
                                <a:lnTo>
                                  <a:pt x="66061"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39" name="Shape 39"/>
                        <wps:cNvSpPr/>
                        <wps:spPr>
                          <a:xfrm>
                            <a:off x="836371" y="401828"/>
                            <a:ext cx="108585" cy="149479"/>
                          </a:xfrm>
                          <a:custGeom>
                            <a:avLst/>
                            <a:gdLst/>
                            <a:ahLst/>
                            <a:cxnLst/>
                            <a:rect l="0" t="0" r="0" b="0"/>
                            <a:pathLst>
                              <a:path w="108585" h="149479">
                                <a:moveTo>
                                  <a:pt x="66929" y="0"/>
                                </a:moveTo>
                                <a:cubicBezTo>
                                  <a:pt x="70866" y="0"/>
                                  <a:pt x="74676" y="381"/>
                                  <a:pt x="78613" y="1016"/>
                                </a:cubicBezTo>
                                <a:cubicBezTo>
                                  <a:pt x="82423" y="1778"/>
                                  <a:pt x="85979" y="2667"/>
                                  <a:pt x="89281" y="3937"/>
                                </a:cubicBezTo>
                                <a:cubicBezTo>
                                  <a:pt x="92583" y="5080"/>
                                  <a:pt x="95631" y="6477"/>
                                  <a:pt x="98171" y="7874"/>
                                </a:cubicBezTo>
                                <a:cubicBezTo>
                                  <a:pt x="100838" y="9398"/>
                                  <a:pt x="102743" y="10668"/>
                                  <a:pt x="103759" y="11811"/>
                                </a:cubicBezTo>
                                <a:cubicBezTo>
                                  <a:pt x="104902" y="12827"/>
                                  <a:pt x="105664" y="13843"/>
                                  <a:pt x="106045" y="14478"/>
                                </a:cubicBezTo>
                                <a:cubicBezTo>
                                  <a:pt x="106553" y="15240"/>
                                  <a:pt x="106934" y="16256"/>
                                  <a:pt x="107188" y="17399"/>
                                </a:cubicBezTo>
                                <a:cubicBezTo>
                                  <a:pt x="107315" y="18669"/>
                                  <a:pt x="107569" y="20066"/>
                                  <a:pt x="107696" y="21844"/>
                                </a:cubicBezTo>
                                <a:cubicBezTo>
                                  <a:pt x="107823" y="23622"/>
                                  <a:pt x="107950" y="25654"/>
                                  <a:pt x="107950" y="28194"/>
                                </a:cubicBezTo>
                                <a:cubicBezTo>
                                  <a:pt x="107950" y="33909"/>
                                  <a:pt x="107442" y="37973"/>
                                  <a:pt x="106426" y="40259"/>
                                </a:cubicBezTo>
                                <a:cubicBezTo>
                                  <a:pt x="105410" y="42672"/>
                                  <a:pt x="104140" y="43815"/>
                                  <a:pt x="102616" y="43815"/>
                                </a:cubicBezTo>
                                <a:cubicBezTo>
                                  <a:pt x="100965" y="43815"/>
                                  <a:pt x="99060" y="43053"/>
                                  <a:pt x="97282" y="41656"/>
                                </a:cubicBezTo>
                                <a:cubicBezTo>
                                  <a:pt x="95377" y="40259"/>
                                  <a:pt x="93091" y="38735"/>
                                  <a:pt x="90551" y="37084"/>
                                </a:cubicBezTo>
                                <a:cubicBezTo>
                                  <a:pt x="88011" y="35433"/>
                                  <a:pt x="84836" y="33909"/>
                                  <a:pt x="81280" y="32512"/>
                                </a:cubicBezTo>
                                <a:cubicBezTo>
                                  <a:pt x="77724" y="31115"/>
                                  <a:pt x="73406" y="30353"/>
                                  <a:pt x="68453" y="30353"/>
                                </a:cubicBezTo>
                                <a:cubicBezTo>
                                  <a:pt x="58801" y="30353"/>
                                  <a:pt x="51308" y="34163"/>
                                  <a:pt x="46228" y="41656"/>
                                </a:cubicBezTo>
                                <a:cubicBezTo>
                                  <a:pt x="41021" y="49149"/>
                                  <a:pt x="38481" y="60071"/>
                                  <a:pt x="38481" y="74549"/>
                                </a:cubicBezTo>
                                <a:cubicBezTo>
                                  <a:pt x="38481" y="81788"/>
                                  <a:pt x="39116" y="88011"/>
                                  <a:pt x="40386" y="93472"/>
                                </a:cubicBezTo>
                                <a:cubicBezTo>
                                  <a:pt x="41656" y="98933"/>
                                  <a:pt x="43561" y="103505"/>
                                  <a:pt x="46101" y="107188"/>
                                </a:cubicBezTo>
                                <a:cubicBezTo>
                                  <a:pt x="48641" y="110871"/>
                                  <a:pt x="51816" y="113665"/>
                                  <a:pt x="55626" y="115443"/>
                                </a:cubicBezTo>
                                <a:cubicBezTo>
                                  <a:pt x="59436" y="117221"/>
                                  <a:pt x="63881" y="118237"/>
                                  <a:pt x="68961" y="118237"/>
                                </a:cubicBezTo>
                                <a:cubicBezTo>
                                  <a:pt x="74168" y="118237"/>
                                  <a:pt x="78613" y="117475"/>
                                  <a:pt x="82296" y="115951"/>
                                </a:cubicBezTo>
                                <a:cubicBezTo>
                                  <a:pt x="85979" y="114300"/>
                                  <a:pt x="89281" y="112649"/>
                                  <a:pt x="92075" y="110744"/>
                                </a:cubicBezTo>
                                <a:cubicBezTo>
                                  <a:pt x="94742" y="108839"/>
                                  <a:pt x="97155" y="107188"/>
                                  <a:pt x="99060" y="105664"/>
                                </a:cubicBezTo>
                                <a:cubicBezTo>
                                  <a:pt x="100965" y="104140"/>
                                  <a:pt x="102489" y="103251"/>
                                  <a:pt x="103759" y="103251"/>
                                </a:cubicBezTo>
                                <a:cubicBezTo>
                                  <a:pt x="104648" y="103251"/>
                                  <a:pt x="105410" y="103505"/>
                                  <a:pt x="106045" y="104013"/>
                                </a:cubicBezTo>
                                <a:cubicBezTo>
                                  <a:pt x="106553" y="104521"/>
                                  <a:pt x="107061" y="105410"/>
                                  <a:pt x="107442" y="106807"/>
                                </a:cubicBezTo>
                                <a:cubicBezTo>
                                  <a:pt x="107823" y="108204"/>
                                  <a:pt x="108077" y="109855"/>
                                  <a:pt x="108204" y="111887"/>
                                </a:cubicBezTo>
                                <a:cubicBezTo>
                                  <a:pt x="108458" y="114046"/>
                                  <a:pt x="108585" y="116713"/>
                                  <a:pt x="108585" y="120015"/>
                                </a:cubicBezTo>
                                <a:cubicBezTo>
                                  <a:pt x="108585" y="122555"/>
                                  <a:pt x="108458" y="124714"/>
                                  <a:pt x="108331" y="126492"/>
                                </a:cubicBezTo>
                                <a:cubicBezTo>
                                  <a:pt x="108204" y="128143"/>
                                  <a:pt x="107950" y="129667"/>
                                  <a:pt x="107696" y="130810"/>
                                </a:cubicBezTo>
                                <a:cubicBezTo>
                                  <a:pt x="107442" y="132080"/>
                                  <a:pt x="107188" y="132969"/>
                                  <a:pt x="106807" y="133731"/>
                                </a:cubicBezTo>
                                <a:cubicBezTo>
                                  <a:pt x="106426" y="134493"/>
                                  <a:pt x="105664" y="135382"/>
                                  <a:pt x="104521" y="136525"/>
                                </a:cubicBezTo>
                                <a:cubicBezTo>
                                  <a:pt x="103378" y="137668"/>
                                  <a:pt x="101346" y="139065"/>
                                  <a:pt x="98425" y="140716"/>
                                </a:cubicBezTo>
                                <a:cubicBezTo>
                                  <a:pt x="95504" y="142367"/>
                                  <a:pt x="92329" y="143891"/>
                                  <a:pt x="88646" y="145161"/>
                                </a:cubicBezTo>
                                <a:cubicBezTo>
                                  <a:pt x="84963" y="146431"/>
                                  <a:pt x="80899" y="147447"/>
                                  <a:pt x="76581" y="148209"/>
                                </a:cubicBezTo>
                                <a:cubicBezTo>
                                  <a:pt x="72263" y="149098"/>
                                  <a:pt x="67818" y="149479"/>
                                  <a:pt x="63246" y="149479"/>
                                </a:cubicBezTo>
                                <a:cubicBezTo>
                                  <a:pt x="53086" y="149479"/>
                                  <a:pt x="44069" y="147828"/>
                                  <a:pt x="36195" y="144653"/>
                                </a:cubicBezTo>
                                <a:cubicBezTo>
                                  <a:pt x="28194" y="141478"/>
                                  <a:pt x="21590" y="136779"/>
                                  <a:pt x="16256" y="130683"/>
                                </a:cubicBezTo>
                                <a:cubicBezTo>
                                  <a:pt x="10922" y="124460"/>
                                  <a:pt x="6858" y="116840"/>
                                  <a:pt x="4191" y="107950"/>
                                </a:cubicBezTo>
                                <a:cubicBezTo>
                                  <a:pt x="1397" y="99060"/>
                                  <a:pt x="0" y="88773"/>
                                  <a:pt x="0" y="77216"/>
                                </a:cubicBezTo>
                                <a:cubicBezTo>
                                  <a:pt x="0" y="64008"/>
                                  <a:pt x="1651" y="52451"/>
                                  <a:pt x="5080" y="42799"/>
                                </a:cubicBezTo>
                                <a:cubicBezTo>
                                  <a:pt x="8382" y="33147"/>
                                  <a:pt x="12954" y="25146"/>
                                  <a:pt x="18923" y="18796"/>
                                </a:cubicBezTo>
                                <a:cubicBezTo>
                                  <a:pt x="24892" y="12446"/>
                                  <a:pt x="32004" y="7747"/>
                                  <a:pt x="40132" y="4699"/>
                                </a:cubicBezTo>
                                <a:cubicBezTo>
                                  <a:pt x="48260" y="1524"/>
                                  <a:pt x="57150" y="0"/>
                                  <a:pt x="66929"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0" name="Shape 40"/>
                        <wps:cNvSpPr/>
                        <wps:spPr>
                          <a:xfrm>
                            <a:off x="562559" y="401701"/>
                            <a:ext cx="85217" cy="147193"/>
                          </a:xfrm>
                          <a:custGeom>
                            <a:avLst/>
                            <a:gdLst/>
                            <a:ahLst/>
                            <a:cxnLst/>
                            <a:rect l="0" t="0" r="0" b="0"/>
                            <a:pathLst>
                              <a:path w="85217" h="147193">
                                <a:moveTo>
                                  <a:pt x="67183" y="0"/>
                                </a:moveTo>
                                <a:cubicBezTo>
                                  <a:pt x="68580" y="0"/>
                                  <a:pt x="69850" y="127"/>
                                  <a:pt x="71374" y="254"/>
                                </a:cubicBezTo>
                                <a:cubicBezTo>
                                  <a:pt x="72898" y="381"/>
                                  <a:pt x="74422" y="635"/>
                                  <a:pt x="75946" y="1016"/>
                                </a:cubicBezTo>
                                <a:cubicBezTo>
                                  <a:pt x="77597" y="1270"/>
                                  <a:pt x="78994" y="1778"/>
                                  <a:pt x="80137" y="2159"/>
                                </a:cubicBezTo>
                                <a:cubicBezTo>
                                  <a:pt x="81407" y="2667"/>
                                  <a:pt x="82296" y="3048"/>
                                  <a:pt x="82804" y="3556"/>
                                </a:cubicBezTo>
                                <a:cubicBezTo>
                                  <a:pt x="83312" y="4064"/>
                                  <a:pt x="83693" y="4572"/>
                                  <a:pt x="83947" y="5207"/>
                                </a:cubicBezTo>
                                <a:cubicBezTo>
                                  <a:pt x="84201" y="5842"/>
                                  <a:pt x="84455" y="6604"/>
                                  <a:pt x="84582" y="7620"/>
                                </a:cubicBezTo>
                                <a:cubicBezTo>
                                  <a:pt x="84836" y="8763"/>
                                  <a:pt x="84963" y="10287"/>
                                  <a:pt x="85090" y="12319"/>
                                </a:cubicBezTo>
                                <a:cubicBezTo>
                                  <a:pt x="85217" y="14478"/>
                                  <a:pt x="85217" y="17272"/>
                                  <a:pt x="85217" y="20828"/>
                                </a:cubicBezTo>
                                <a:cubicBezTo>
                                  <a:pt x="85217" y="24384"/>
                                  <a:pt x="85090" y="27305"/>
                                  <a:pt x="84963" y="29591"/>
                                </a:cubicBezTo>
                                <a:cubicBezTo>
                                  <a:pt x="84709" y="31877"/>
                                  <a:pt x="84455" y="33655"/>
                                  <a:pt x="84074" y="34925"/>
                                </a:cubicBezTo>
                                <a:cubicBezTo>
                                  <a:pt x="83693" y="36322"/>
                                  <a:pt x="83185" y="37211"/>
                                  <a:pt x="82423" y="37719"/>
                                </a:cubicBezTo>
                                <a:cubicBezTo>
                                  <a:pt x="81788" y="38100"/>
                                  <a:pt x="81026" y="38354"/>
                                  <a:pt x="80010" y="38354"/>
                                </a:cubicBezTo>
                                <a:cubicBezTo>
                                  <a:pt x="79248" y="38354"/>
                                  <a:pt x="78359" y="38227"/>
                                  <a:pt x="77343" y="37846"/>
                                </a:cubicBezTo>
                                <a:cubicBezTo>
                                  <a:pt x="76327" y="37592"/>
                                  <a:pt x="75184" y="37211"/>
                                  <a:pt x="74041" y="36703"/>
                                </a:cubicBezTo>
                                <a:cubicBezTo>
                                  <a:pt x="72771" y="36322"/>
                                  <a:pt x="71374" y="35941"/>
                                  <a:pt x="69850" y="35687"/>
                                </a:cubicBezTo>
                                <a:cubicBezTo>
                                  <a:pt x="68453" y="35306"/>
                                  <a:pt x="66802" y="35179"/>
                                  <a:pt x="65024" y="35179"/>
                                </a:cubicBezTo>
                                <a:cubicBezTo>
                                  <a:pt x="62865" y="35179"/>
                                  <a:pt x="60833" y="35560"/>
                                  <a:pt x="58801" y="36449"/>
                                </a:cubicBezTo>
                                <a:cubicBezTo>
                                  <a:pt x="56642" y="37211"/>
                                  <a:pt x="54483" y="38608"/>
                                  <a:pt x="52324" y="40386"/>
                                </a:cubicBezTo>
                                <a:cubicBezTo>
                                  <a:pt x="50038" y="42164"/>
                                  <a:pt x="47752" y="44450"/>
                                  <a:pt x="45212" y="47498"/>
                                </a:cubicBezTo>
                                <a:cubicBezTo>
                                  <a:pt x="42799" y="50419"/>
                                  <a:pt x="40259" y="54102"/>
                                  <a:pt x="37465" y="58547"/>
                                </a:cubicBezTo>
                                <a:lnTo>
                                  <a:pt x="37465" y="141224"/>
                                </a:lnTo>
                                <a:cubicBezTo>
                                  <a:pt x="37465" y="142240"/>
                                  <a:pt x="37211" y="143129"/>
                                  <a:pt x="36576" y="143891"/>
                                </a:cubicBezTo>
                                <a:cubicBezTo>
                                  <a:pt x="35941" y="144653"/>
                                  <a:pt x="34925" y="145161"/>
                                  <a:pt x="33528" y="145669"/>
                                </a:cubicBezTo>
                                <a:cubicBezTo>
                                  <a:pt x="32131" y="146177"/>
                                  <a:pt x="30226" y="146558"/>
                                  <a:pt x="27813" y="146812"/>
                                </a:cubicBezTo>
                                <a:cubicBezTo>
                                  <a:pt x="25400" y="147066"/>
                                  <a:pt x="22352" y="147193"/>
                                  <a:pt x="18669" y="147193"/>
                                </a:cubicBezTo>
                                <a:cubicBezTo>
                                  <a:pt x="14986" y="147193"/>
                                  <a:pt x="12065" y="147066"/>
                                  <a:pt x="9652" y="146812"/>
                                </a:cubicBezTo>
                                <a:cubicBezTo>
                                  <a:pt x="7239" y="146558"/>
                                  <a:pt x="5334" y="146177"/>
                                  <a:pt x="3937" y="145669"/>
                                </a:cubicBezTo>
                                <a:cubicBezTo>
                                  <a:pt x="2413" y="145161"/>
                                  <a:pt x="1397" y="144653"/>
                                  <a:pt x="889" y="143891"/>
                                </a:cubicBezTo>
                                <a:cubicBezTo>
                                  <a:pt x="254" y="143129"/>
                                  <a:pt x="0" y="142240"/>
                                  <a:pt x="0" y="141224"/>
                                </a:cubicBezTo>
                                <a:lnTo>
                                  <a:pt x="0" y="8509"/>
                                </a:lnTo>
                                <a:cubicBezTo>
                                  <a:pt x="0" y="7493"/>
                                  <a:pt x="254" y="6604"/>
                                  <a:pt x="762" y="5842"/>
                                </a:cubicBezTo>
                                <a:cubicBezTo>
                                  <a:pt x="1143" y="5080"/>
                                  <a:pt x="2032" y="4572"/>
                                  <a:pt x="3429" y="4064"/>
                                </a:cubicBezTo>
                                <a:cubicBezTo>
                                  <a:pt x="4699" y="3556"/>
                                  <a:pt x="6350" y="3175"/>
                                  <a:pt x="8382" y="2921"/>
                                </a:cubicBezTo>
                                <a:cubicBezTo>
                                  <a:pt x="10414" y="2667"/>
                                  <a:pt x="12954" y="2540"/>
                                  <a:pt x="16002" y="2540"/>
                                </a:cubicBezTo>
                                <a:cubicBezTo>
                                  <a:pt x="19177" y="2540"/>
                                  <a:pt x="21844" y="2667"/>
                                  <a:pt x="23876" y="2921"/>
                                </a:cubicBezTo>
                                <a:cubicBezTo>
                                  <a:pt x="26035" y="3175"/>
                                  <a:pt x="27559" y="3556"/>
                                  <a:pt x="28702" y="4064"/>
                                </a:cubicBezTo>
                                <a:cubicBezTo>
                                  <a:pt x="29845" y="4572"/>
                                  <a:pt x="30734" y="5080"/>
                                  <a:pt x="31242" y="5842"/>
                                </a:cubicBezTo>
                                <a:cubicBezTo>
                                  <a:pt x="31750" y="6604"/>
                                  <a:pt x="32004" y="7493"/>
                                  <a:pt x="32004" y="8509"/>
                                </a:cubicBezTo>
                                <a:lnTo>
                                  <a:pt x="32004" y="25019"/>
                                </a:lnTo>
                                <a:cubicBezTo>
                                  <a:pt x="35433" y="20066"/>
                                  <a:pt x="38735" y="16002"/>
                                  <a:pt x="41783" y="12700"/>
                                </a:cubicBezTo>
                                <a:cubicBezTo>
                                  <a:pt x="44831" y="9525"/>
                                  <a:pt x="47752" y="6985"/>
                                  <a:pt x="50546" y="5080"/>
                                </a:cubicBezTo>
                                <a:cubicBezTo>
                                  <a:pt x="53340" y="3175"/>
                                  <a:pt x="56134" y="1905"/>
                                  <a:pt x="58928" y="1143"/>
                                </a:cubicBezTo>
                                <a:cubicBezTo>
                                  <a:pt x="61722" y="381"/>
                                  <a:pt x="64389" y="0"/>
                                  <a:pt x="67183"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1" name="Shape 41"/>
                        <wps:cNvSpPr/>
                        <wps:spPr>
                          <a:xfrm>
                            <a:off x="464007" y="401701"/>
                            <a:ext cx="60706" cy="147193"/>
                          </a:xfrm>
                          <a:custGeom>
                            <a:avLst/>
                            <a:gdLst/>
                            <a:ahLst/>
                            <a:cxnLst/>
                            <a:rect l="0" t="0" r="0" b="0"/>
                            <a:pathLst>
                              <a:path w="60706" h="147193">
                                <a:moveTo>
                                  <a:pt x="2159" y="0"/>
                                </a:moveTo>
                                <a:cubicBezTo>
                                  <a:pt x="12573" y="0"/>
                                  <a:pt x="21463" y="1016"/>
                                  <a:pt x="28829" y="3048"/>
                                </a:cubicBezTo>
                                <a:cubicBezTo>
                                  <a:pt x="36195" y="5080"/>
                                  <a:pt x="42291" y="8255"/>
                                  <a:pt x="46990" y="12446"/>
                                </a:cubicBezTo>
                                <a:cubicBezTo>
                                  <a:pt x="51816" y="16637"/>
                                  <a:pt x="55245" y="22098"/>
                                  <a:pt x="57404" y="28702"/>
                                </a:cubicBezTo>
                                <a:cubicBezTo>
                                  <a:pt x="59690" y="35433"/>
                                  <a:pt x="60706" y="43307"/>
                                  <a:pt x="60706" y="52451"/>
                                </a:cubicBezTo>
                                <a:lnTo>
                                  <a:pt x="60706" y="141732"/>
                                </a:lnTo>
                                <a:cubicBezTo>
                                  <a:pt x="60706" y="143129"/>
                                  <a:pt x="60198" y="144145"/>
                                  <a:pt x="59309" y="144907"/>
                                </a:cubicBezTo>
                                <a:cubicBezTo>
                                  <a:pt x="58293" y="145796"/>
                                  <a:pt x="56642" y="146304"/>
                                  <a:pt x="54610" y="146685"/>
                                </a:cubicBezTo>
                                <a:cubicBezTo>
                                  <a:pt x="52451" y="147066"/>
                                  <a:pt x="49276" y="147193"/>
                                  <a:pt x="45085" y="147193"/>
                                </a:cubicBezTo>
                                <a:cubicBezTo>
                                  <a:pt x="40640" y="147193"/>
                                  <a:pt x="37338" y="147066"/>
                                  <a:pt x="35306" y="146685"/>
                                </a:cubicBezTo>
                                <a:cubicBezTo>
                                  <a:pt x="33274" y="146304"/>
                                  <a:pt x="31877" y="145796"/>
                                  <a:pt x="30988" y="144907"/>
                                </a:cubicBezTo>
                                <a:cubicBezTo>
                                  <a:pt x="30226" y="144145"/>
                                  <a:pt x="29845" y="143129"/>
                                  <a:pt x="29845" y="141732"/>
                                </a:cubicBezTo>
                                <a:lnTo>
                                  <a:pt x="29845" y="131064"/>
                                </a:lnTo>
                                <a:cubicBezTo>
                                  <a:pt x="24384" y="137033"/>
                                  <a:pt x="18161" y="141478"/>
                                  <a:pt x="11049" y="144780"/>
                                </a:cubicBezTo>
                                <a:lnTo>
                                  <a:pt x="0" y="147135"/>
                                </a:lnTo>
                                <a:lnTo>
                                  <a:pt x="0" y="122119"/>
                                </a:lnTo>
                                <a:lnTo>
                                  <a:pt x="10541" y="119253"/>
                                </a:lnTo>
                                <a:cubicBezTo>
                                  <a:pt x="14986" y="116586"/>
                                  <a:pt x="19431" y="112649"/>
                                  <a:pt x="24003" y="107442"/>
                                </a:cubicBezTo>
                                <a:lnTo>
                                  <a:pt x="24003" y="84836"/>
                                </a:lnTo>
                                <a:lnTo>
                                  <a:pt x="9652" y="84836"/>
                                </a:lnTo>
                                <a:lnTo>
                                  <a:pt x="0" y="85706"/>
                                </a:lnTo>
                                <a:lnTo>
                                  <a:pt x="0" y="62288"/>
                                </a:lnTo>
                                <a:lnTo>
                                  <a:pt x="11049" y="61341"/>
                                </a:lnTo>
                                <a:lnTo>
                                  <a:pt x="24003" y="61341"/>
                                </a:lnTo>
                                <a:lnTo>
                                  <a:pt x="24003" y="53340"/>
                                </a:lnTo>
                                <a:cubicBezTo>
                                  <a:pt x="24003" y="49149"/>
                                  <a:pt x="23622" y="45466"/>
                                  <a:pt x="22733" y="42291"/>
                                </a:cubicBezTo>
                                <a:cubicBezTo>
                                  <a:pt x="21844" y="39243"/>
                                  <a:pt x="20447" y="36576"/>
                                  <a:pt x="18542" y="34544"/>
                                </a:cubicBezTo>
                                <a:cubicBezTo>
                                  <a:pt x="16637" y="32512"/>
                                  <a:pt x="14097" y="30861"/>
                                  <a:pt x="10795" y="29972"/>
                                </a:cubicBezTo>
                                <a:lnTo>
                                  <a:pt x="0" y="28594"/>
                                </a:lnTo>
                                <a:lnTo>
                                  <a:pt x="0" y="176"/>
                                </a:lnTo>
                                <a:lnTo>
                                  <a:pt x="2159"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2" name="Shape 42"/>
                        <wps:cNvSpPr/>
                        <wps:spPr>
                          <a:xfrm>
                            <a:off x="1031824" y="369316"/>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345"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3" name="Shape 43"/>
                        <wps:cNvSpPr/>
                        <wps:spPr>
                          <a:xfrm>
                            <a:off x="655396" y="369316"/>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472"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4" name="Shape 44"/>
                        <wps:cNvSpPr/>
                        <wps:spPr>
                          <a:xfrm>
                            <a:off x="1149426" y="345948"/>
                            <a:ext cx="43180" cy="39243"/>
                          </a:xfrm>
                          <a:custGeom>
                            <a:avLst/>
                            <a:gdLst/>
                            <a:ahLst/>
                            <a:cxnLst/>
                            <a:rect l="0" t="0" r="0" b="0"/>
                            <a:pathLst>
                              <a:path w="43180" h="39243">
                                <a:moveTo>
                                  <a:pt x="21717" y="0"/>
                                </a:moveTo>
                                <a:cubicBezTo>
                                  <a:pt x="30099" y="0"/>
                                  <a:pt x="35814" y="1397"/>
                                  <a:pt x="38735" y="4191"/>
                                </a:cubicBezTo>
                                <a:cubicBezTo>
                                  <a:pt x="41783" y="6985"/>
                                  <a:pt x="43180" y="12065"/>
                                  <a:pt x="43180" y="19304"/>
                                </a:cubicBezTo>
                                <a:cubicBezTo>
                                  <a:pt x="43180" y="26797"/>
                                  <a:pt x="41656" y="32004"/>
                                  <a:pt x="38608" y="34925"/>
                                </a:cubicBezTo>
                                <a:cubicBezTo>
                                  <a:pt x="35560" y="37846"/>
                                  <a:pt x="29845" y="39243"/>
                                  <a:pt x="21463" y="39243"/>
                                </a:cubicBezTo>
                                <a:cubicBezTo>
                                  <a:pt x="13081" y="39243"/>
                                  <a:pt x="7366" y="37846"/>
                                  <a:pt x="4445" y="35052"/>
                                </a:cubicBezTo>
                                <a:cubicBezTo>
                                  <a:pt x="1524" y="32258"/>
                                  <a:pt x="0" y="27305"/>
                                  <a:pt x="0" y="20066"/>
                                </a:cubicBezTo>
                                <a:cubicBezTo>
                                  <a:pt x="0" y="12446"/>
                                  <a:pt x="1524" y="7239"/>
                                  <a:pt x="4572" y="4318"/>
                                </a:cubicBezTo>
                                <a:cubicBezTo>
                                  <a:pt x="7620" y="1397"/>
                                  <a:pt x="13335" y="0"/>
                                  <a:pt x="21717"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5" name="Shape 45"/>
                        <wps:cNvSpPr/>
                        <wps:spPr>
                          <a:xfrm>
                            <a:off x="969594" y="345948"/>
                            <a:ext cx="43180" cy="39243"/>
                          </a:xfrm>
                          <a:custGeom>
                            <a:avLst/>
                            <a:gdLst/>
                            <a:ahLst/>
                            <a:cxnLst/>
                            <a:rect l="0" t="0" r="0" b="0"/>
                            <a:pathLst>
                              <a:path w="43180" h="39243">
                                <a:moveTo>
                                  <a:pt x="21717" y="0"/>
                                </a:moveTo>
                                <a:cubicBezTo>
                                  <a:pt x="30099" y="0"/>
                                  <a:pt x="35814" y="1397"/>
                                  <a:pt x="38735" y="4191"/>
                                </a:cubicBezTo>
                                <a:cubicBezTo>
                                  <a:pt x="41783" y="6985"/>
                                  <a:pt x="43180" y="12065"/>
                                  <a:pt x="43180" y="19304"/>
                                </a:cubicBezTo>
                                <a:cubicBezTo>
                                  <a:pt x="43180" y="26797"/>
                                  <a:pt x="41656" y="32004"/>
                                  <a:pt x="38608" y="34925"/>
                                </a:cubicBezTo>
                                <a:cubicBezTo>
                                  <a:pt x="35560" y="37846"/>
                                  <a:pt x="29845" y="39243"/>
                                  <a:pt x="21463" y="39243"/>
                                </a:cubicBezTo>
                                <a:cubicBezTo>
                                  <a:pt x="13081" y="39243"/>
                                  <a:pt x="7366" y="37846"/>
                                  <a:pt x="4445" y="35052"/>
                                </a:cubicBezTo>
                                <a:cubicBezTo>
                                  <a:pt x="1524" y="32258"/>
                                  <a:pt x="0" y="27305"/>
                                  <a:pt x="0" y="20066"/>
                                </a:cubicBezTo>
                                <a:cubicBezTo>
                                  <a:pt x="0" y="12446"/>
                                  <a:pt x="1524" y="7239"/>
                                  <a:pt x="4572" y="4318"/>
                                </a:cubicBezTo>
                                <a:cubicBezTo>
                                  <a:pt x="7620" y="1397"/>
                                  <a:pt x="13335" y="0"/>
                                  <a:pt x="21717"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6" name="Shape 46"/>
                        <wps:cNvSpPr/>
                        <wps:spPr>
                          <a:xfrm>
                            <a:off x="1285338" y="514096"/>
                            <a:ext cx="58018" cy="37338"/>
                          </a:xfrm>
                          <a:custGeom>
                            <a:avLst/>
                            <a:gdLst/>
                            <a:ahLst/>
                            <a:cxnLst/>
                            <a:rect l="0" t="0" r="0" b="0"/>
                            <a:pathLst>
                              <a:path w="58018" h="37338">
                                <a:moveTo>
                                  <a:pt x="53318" y="0"/>
                                </a:moveTo>
                                <a:cubicBezTo>
                                  <a:pt x="54208" y="0"/>
                                  <a:pt x="54843" y="127"/>
                                  <a:pt x="55477" y="508"/>
                                </a:cubicBezTo>
                                <a:cubicBezTo>
                                  <a:pt x="56112" y="889"/>
                                  <a:pt x="56621" y="1524"/>
                                  <a:pt x="57002" y="2413"/>
                                </a:cubicBezTo>
                                <a:cubicBezTo>
                                  <a:pt x="57383" y="3302"/>
                                  <a:pt x="57637" y="4572"/>
                                  <a:pt x="57764" y="6096"/>
                                </a:cubicBezTo>
                                <a:cubicBezTo>
                                  <a:pt x="57890" y="7747"/>
                                  <a:pt x="58018" y="9906"/>
                                  <a:pt x="58018" y="12319"/>
                                </a:cubicBezTo>
                                <a:cubicBezTo>
                                  <a:pt x="58018" y="14478"/>
                                  <a:pt x="58018" y="16383"/>
                                  <a:pt x="57890" y="17907"/>
                                </a:cubicBezTo>
                                <a:cubicBezTo>
                                  <a:pt x="57764" y="19431"/>
                                  <a:pt x="57637" y="20701"/>
                                  <a:pt x="57383" y="21844"/>
                                </a:cubicBezTo>
                                <a:cubicBezTo>
                                  <a:pt x="57256" y="22987"/>
                                  <a:pt x="56874" y="23876"/>
                                  <a:pt x="56493" y="24638"/>
                                </a:cubicBezTo>
                                <a:cubicBezTo>
                                  <a:pt x="56112" y="25400"/>
                                  <a:pt x="55605" y="26035"/>
                                  <a:pt x="54970" y="26797"/>
                                </a:cubicBezTo>
                                <a:cubicBezTo>
                                  <a:pt x="54334" y="27432"/>
                                  <a:pt x="52556" y="28448"/>
                                  <a:pt x="49636" y="29591"/>
                                </a:cubicBezTo>
                                <a:cubicBezTo>
                                  <a:pt x="46842" y="30734"/>
                                  <a:pt x="43159" y="32004"/>
                                  <a:pt x="38714" y="33147"/>
                                </a:cubicBezTo>
                                <a:cubicBezTo>
                                  <a:pt x="34268" y="34290"/>
                                  <a:pt x="29062" y="35179"/>
                                  <a:pt x="23346" y="36068"/>
                                </a:cubicBezTo>
                                <a:cubicBezTo>
                                  <a:pt x="17631" y="36957"/>
                                  <a:pt x="11409" y="37338"/>
                                  <a:pt x="4931" y="37338"/>
                                </a:cubicBezTo>
                                <a:lnTo>
                                  <a:pt x="0" y="36633"/>
                                </a:lnTo>
                                <a:lnTo>
                                  <a:pt x="0" y="7740"/>
                                </a:lnTo>
                                <a:lnTo>
                                  <a:pt x="8361" y="9017"/>
                                </a:lnTo>
                                <a:cubicBezTo>
                                  <a:pt x="14837" y="9017"/>
                                  <a:pt x="20680" y="8636"/>
                                  <a:pt x="25633" y="7620"/>
                                </a:cubicBezTo>
                                <a:cubicBezTo>
                                  <a:pt x="30586" y="6731"/>
                                  <a:pt x="34777" y="5715"/>
                                  <a:pt x="38459" y="4572"/>
                                </a:cubicBezTo>
                                <a:cubicBezTo>
                                  <a:pt x="42015" y="3429"/>
                                  <a:pt x="45064" y="2286"/>
                                  <a:pt x="47477" y="1397"/>
                                </a:cubicBezTo>
                                <a:cubicBezTo>
                                  <a:pt x="49890" y="508"/>
                                  <a:pt x="51795" y="0"/>
                                  <a:pt x="53318"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7" name="Shape 47"/>
                        <wps:cNvSpPr/>
                        <wps:spPr>
                          <a:xfrm>
                            <a:off x="1506423" y="504952"/>
                            <a:ext cx="41910" cy="44958"/>
                          </a:xfrm>
                          <a:custGeom>
                            <a:avLst/>
                            <a:gdLst/>
                            <a:ahLst/>
                            <a:cxnLst/>
                            <a:rect l="0" t="0" r="0" b="0"/>
                            <a:pathLst>
                              <a:path w="41910" h="44958">
                                <a:moveTo>
                                  <a:pt x="20828" y="0"/>
                                </a:moveTo>
                                <a:cubicBezTo>
                                  <a:pt x="24892" y="0"/>
                                  <a:pt x="28194" y="381"/>
                                  <a:pt x="30861" y="1143"/>
                                </a:cubicBezTo>
                                <a:cubicBezTo>
                                  <a:pt x="33528" y="1905"/>
                                  <a:pt x="35687" y="3175"/>
                                  <a:pt x="37338" y="4953"/>
                                </a:cubicBezTo>
                                <a:cubicBezTo>
                                  <a:pt x="38989" y="6731"/>
                                  <a:pt x="40132" y="9144"/>
                                  <a:pt x="40894" y="12065"/>
                                </a:cubicBezTo>
                                <a:cubicBezTo>
                                  <a:pt x="41529" y="14986"/>
                                  <a:pt x="41910" y="18542"/>
                                  <a:pt x="41910" y="22606"/>
                                </a:cubicBezTo>
                                <a:cubicBezTo>
                                  <a:pt x="41910" y="26797"/>
                                  <a:pt x="41529" y="30353"/>
                                  <a:pt x="40894" y="33147"/>
                                </a:cubicBezTo>
                                <a:cubicBezTo>
                                  <a:pt x="40132" y="35941"/>
                                  <a:pt x="38989" y="38227"/>
                                  <a:pt x="37338" y="40132"/>
                                </a:cubicBezTo>
                                <a:cubicBezTo>
                                  <a:pt x="35687" y="41910"/>
                                  <a:pt x="33528" y="43180"/>
                                  <a:pt x="30861" y="43815"/>
                                </a:cubicBezTo>
                                <a:cubicBezTo>
                                  <a:pt x="28194" y="44577"/>
                                  <a:pt x="24892" y="44958"/>
                                  <a:pt x="20828" y="44958"/>
                                </a:cubicBezTo>
                                <a:cubicBezTo>
                                  <a:pt x="16764" y="44958"/>
                                  <a:pt x="13335" y="44577"/>
                                  <a:pt x="10668" y="43815"/>
                                </a:cubicBezTo>
                                <a:cubicBezTo>
                                  <a:pt x="8001" y="43180"/>
                                  <a:pt x="5842" y="41910"/>
                                  <a:pt x="4191" y="40132"/>
                                </a:cubicBezTo>
                                <a:cubicBezTo>
                                  <a:pt x="2540" y="38227"/>
                                  <a:pt x="1397" y="35941"/>
                                  <a:pt x="889" y="33147"/>
                                </a:cubicBezTo>
                                <a:cubicBezTo>
                                  <a:pt x="254" y="30353"/>
                                  <a:pt x="0" y="26797"/>
                                  <a:pt x="0" y="22606"/>
                                </a:cubicBezTo>
                                <a:cubicBezTo>
                                  <a:pt x="0" y="18542"/>
                                  <a:pt x="254" y="14986"/>
                                  <a:pt x="889" y="12065"/>
                                </a:cubicBezTo>
                                <a:cubicBezTo>
                                  <a:pt x="1397" y="9144"/>
                                  <a:pt x="2540" y="6731"/>
                                  <a:pt x="4191" y="4953"/>
                                </a:cubicBezTo>
                                <a:cubicBezTo>
                                  <a:pt x="5842" y="3175"/>
                                  <a:pt x="8001" y="1905"/>
                                  <a:pt x="10668" y="1143"/>
                                </a:cubicBezTo>
                                <a:cubicBezTo>
                                  <a:pt x="13335" y="381"/>
                                  <a:pt x="16764" y="0"/>
                                  <a:pt x="20828"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8" name="Shape 48"/>
                        <wps:cNvSpPr/>
                        <wps:spPr>
                          <a:xfrm>
                            <a:off x="1506423" y="407670"/>
                            <a:ext cx="41910" cy="44958"/>
                          </a:xfrm>
                          <a:custGeom>
                            <a:avLst/>
                            <a:gdLst/>
                            <a:ahLst/>
                            <a:cxnLst/>
                            <a:rect l="0" t="0" r="0" b="0"/>
                            <a:pathLst>
                              <a:path w="41910" h="44958">
                                <a:moveTo>
                                  <a:pt x="20828" y="0"/>
                                </a:moveTo>
                                <a:cubicBezTo>
                                  <a:pt x="24892" y="0"/>
                                  <a:pt x="28194" y="381"/>
                                  <a:pt x="30861" y="1143"/>
                                </a:cubicBezTo>
                                <a:cubicBezTo>
                                  <a:pt x="33528" y="2032"/>
                                  <a:pt x="35687" y="3302"/>
                                  <a:pt x="37338" y="5080"/>
                                </a:cubicBezTo>
                                <a:cubicBezTo>
                                  <a:pt x="38989" y="6858"/>
                                  <a:pt x="40132" y="9144"/>
                                  <a:pt x="40894" y="12065"/>
                                </a:cubicBezTo>
                                <a:cubicBezTo>
                                  <a:pt x="41529" y="14859"/>
                                  <a:pt x="41910" y="18542"/>
                                  <a:pt x="41910" y="22733"/>
                                </a:cubicBezTo>
                                <a:cubicBezTo>
                                  <a:pt x="41910" y="26924"/>
                                  <a:pt x="41529" y="30353"/>
                                  <a:pt x="40894" y="33147"/>
                                </a:cubicBezTo>
                                <a:cubicBezTo>
                                  <a:pt x="40132" y="35941"/>
                                  <a:pt x="38989" y="38227"/>
                                  <a:pt x="37338" y="40005"/>
                                </a:cubicBezTo>
                                <a:cubicBezTo>
                                  <a:pt x="35687" y="41783"/>
                                  <a:pt x="33528" y="43053"/>
                                  <a:pt x="30861" y="43815"/>
                                </a:cubicBezTo>
                                <a:cubicBezTo>
                                  <a:pt x="28194" y="44577"/>
                                  <a:pt x="24892" y="44958"/>
                                  <a:pt x="20828" y="44958"/>
                                </a:cubicBezTo>
                                <a:cubicBezTo>
                                  <a:pt x="16764" y="44958"/>
                                  <a:pt x="13335" y="44577"/>
                                  <a:pt x="10668" y="43815"/>
                                </a:cubicBezTo>
                                <a:cubicBezTo>
                                  <a:pt x="8001" y="43053"/>
                                  <a:pt x="5842" y="41783"/>
                                  <a:pt x="4191" y="40005"/>
                                </a:cubicBezTo>
                                <a:cubicBezTo>
                                  <a:pt x="2540" y="38227"/>
                                  <a:pt x="1397" y="35941"/>
                                  <a:pt x="889" y="33147"/>
                                </a:cubicBezTo>
                                <a:cubicBezTo>
                                  <a:pt x="254" y="30353"/>
                                  <a:pt x="0" y="26924"/>
                                  <a:pt x="0" y="22733"/>
                                </a:cubicBezTo>
                                <a:cubicBezTo>
                                  <a:pt x="0" y="18542"/>
                                  <a:pt x="254" y="14859"/>
                                  <a:pt x="889" y="12065"/>
                                </a:cubicBezTo>
                                <a:cubicBezTo>
                                  <a:pt x="1397" y="9144"/>
                                  <a:pt x="2540" y="6858"/>
                                  <a:pt x="4191" y="5080"/>
                                </a:cubicBezTo>
                                <a:cubicBezTo>
                                  <a:pt x="5842" y="3302"/>
                                  <a:pt x="8001" y="2032"/>
                                  <a:pt x="10668" y="1143"/>
                                </a:cubicBezTo>
                                <a:cubicBezTo>
                                  <a:pt x="13335" y="381"/>
                                  <a:pt x="16764" y="0"/>
                                  <a:pt x="20828"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49" name="Shape 49"/>
                        <wps:cNvSpPr/>
                        <wps:spPr>
                          <a:xfrm>
                            <a:off x="1373073" y="401701"/>
                            <a:ext cx="101346" cy="149733"/>
                          </a:xfrm>
                          <a:custGeom>
                            <a:avLst/>
                            <a:gdLst/>
                            <a:ahLst/>
                            <a:cxnLst/>
                            <a:rect l="0" t="0" r="0" b="0"/>
                            <a:pathLst>
                              <a:path w="101346" h="149733">
                                <a:moveTo>
                                  <a:pt x="54737" y="0"/>
                                </a:moveTo>
                                <a:cubicBezTo>
                                  <a:pt x="58928" y="0"/>
                                  <a:pt x="62865" y="254"/>
                                  <a:pt x="66802" y="889"/>
                                </a:cubicBezTo>
                                <a:cubicBezTo>
                                  <a:pt x="70739" y="1524"/>
                                  <a:pt x="74295" y="2286"/>
                                  <a:pt x="77470" y="3175"/>
                                </a:cubicBezTo>
                                <a:cubicBezTo>
                                  <a:pt x="80645" y="4064"/>
                                  <a:pt x="83312" y="4953"/>
                                  <a:pt x="85471" y="6096"/>
                                </a:cubicBezTo>
                                <a:cubicBezTo>
                                  <a:pt x="87757" y="7112"/>
                                  <a:pt x="89281" y="8001"/>
                                  <a:pt x="90170" y="8763"/>
                                </a:cubicBezTo>
                                <a:cubicBezTo>
                                  <a:pt x="91186" y="9398"/>
                                  <a:pt x="91821" y="10160"/>
                                  <a:pt x="92202" y="10922"/>
                                </a:cubicBezTo>
                                <a:cubicBezTo>
                                  <a:pt x="92583" y="11684"/>
                                  <a:pt x="92964" y="12573"/>
                                  <a:pt x="93091" y="13589"/>
                                </a:cubicBezTo>
                                <a:cubicBezTo>
                                  <a:pt x="93345" y="14605"/>
                                  <a:pt x="93472" y="16002"/>
                                  <a:pt x="93599" y="17526"/>
                                </a:cubicBezTo>
                                <a:cubicBezTo>
                                  <a:pt x="93726" y="19050"/>
                                  <a:pt x="93853" y="20955"/>
                                  <a:pt x="93853" y="23241"/>
                                </a:cubicBezTo>
                                <a:cubicBezTo>
                                  <a:pt x="93853" y="25908"/>
                                  <a:pt x="93726" y="28067"/>
                                  <a:pt x="93599" y="29718"/>
                                </a:cubicBezTo>
                                <a:cubicBezTo>
                                  <a:pt x="93472" y="31496"/>
                                  <a:pt x="93218" y="32766"/>
                                  <a:pt x="92837" y="33782"/>
                                </a:cubicBezTo>
                                <a:cubicBezTo>
                                  <a:pt x="92583" y="34798"/>
                                  <a:pt x="92075" y="35433"/>
                                  <a:pt x="91440" y="35814"/>
                                </a:cubicBezTo>
                                <a:cubicBezTo>
                                  <a:pt x="90932" y="36195"/>
                                  <a:pt x="90170" y="36322"/>
                                  <a:pt x="89408" y="36322"/>
                                </a:cubicBezTo>
                                <a:cubicBezTo>
                                  <a:pt x="88519" y="36322"/>
                                  <a:pt x="87122" y="35814"/>
                                  <a:pt x="85217" y="34798"/>
                                </a:cubicBezTo>
                                <a:cubicBezTo>
                                  <a:pt x="83312" y="33655"/>
                                  <a:pt x="81026" y="32639"/>
                                  <a:pt x="78105" y="31369"/>
                                </a:cubicBezTo>
                                <a:cubicBezTo>
                                  <a:pt x="75311" y="30226"/>
                                  <a:pt x="72009" y="29083"/>
                                  <a:pt x="68326" y="28067"/>
                                </a:cubicBezTo>
                                <a:cubicBezTo>
                                  <a:pt x="64643" y="27051"/>
                                  <a:pt x="60325" y="26543"/>
                                  <a:pt x="55626" y="26543"/>
                                </a:cubicBezTo>
                                <a:cubicBezTo>
                                  <a:pt x="52197" y="26543"/>
                                  <a:pt x="49276" y="26797"/>
                                  <a:pt x="46863" y="27559"/>
                                </a:cubicBezTo>
                                <a:cubicBezTo>
                                  <a:pt x="44323" y="28194"/>
                                  <a:pt x="42291" y="29210"/>
                                  <a:pt x="40767" y="30480"/>
                                </a:cubicBezTo>
                                <a:cubicBezTo>
                                  <a:pt x="39116" y="31750"/>
                                  <a:pt x="37973" y="33274"/>
                                  <a:pt x="37211" y="35052"/>
                                </a:cubicBezTo>
                                <a:cubicBezTo>
                                  <a:pt x="36322" y="36830"/>
                                  <a:pt x="35941" y="38608"/>
                                  <a:pt x="35941" y="40640"/>
                                </a:cubicBezTo>
                                <a:cubicBezTo>
                                  <a:pt x="35941" y="43688"/>
                                  <a:pt x="36957" y="46228"/>
                                  <a:pt x="38735" y="48387"/>
                                </a:cubicBezTo>
                                <a:cubicBezTo>
                                  <a:pt x="40640" y="50419"/>
                                  <a:pt x="43180" y="52324"/>
                                  <a:pt x="46228" y="53848"/>
                                </a:cubicBezTo>
                                <a:cubicBezTo>
                                  <a:pt x="49276" y="55499"/>
                                  <a:pt x="52832" y="56896"/>
                                  <a:pt x="56769" y="58293"/>
                                </a:cubicBezTo>
                                <a:cubicBezTo>
                                  <a:pt x="60579" y="59690"/>
                                  <a:pt x="64643" y="61214"/>
                                  <a:pt x="68580" y="62865"/>
                                </a:cubicBezTo>
                                <a:cubicBezTo>
                                  <a:pt x="72644" y="64516"/>
                                  <a:pt x="76581" y="66421"/>
                                  <a:pt x="80518" y="68580"/>
                                </a:cubicBezTo>
                                <a:cubicBezTo>
                                  <a:pt x="84455" y="70739"/>
                                  <a:pt x="88011" y="73533"/>
                                  <a:pt x="91059" y="76708"/>
                                </a:cubicBezTo>
                                <a:cubicBezTo>
                                  <a:pt x="94107" y="79883"/>
                                  <a:pt x="96520" y="83566"/>
                                  <a:pt x="98425" y="88011"/>
                                </a:cubicBezTo>
                                <a:cubicBezTo>
                                  <a:pt x="100330" y="92456"/>
                                  <a:pt x="101346" y="97663"/>
                                  <a:pt x="101346" y="103759"/>
                                </a:cubicBezTo>
                                <a:cubicBezTo>
                                  <a:pt x="101346" y="111252"/>
                                  <a:pt x="99822" y="117983"/>
                                  <a:pt x="97028" y="123698"/>
                                </a:cubicBezTo>
                                <a:cubicBezTo>
                                  <a:pt x="94234" y="129413"/>
                                  <a:pt x="90170" y="134239"/>
                                  <a:pt x="85090" y="138176"/>
                                </a:cubicBezTo>
                                <a:cubicBezTo>
                                  <a:pt x="79883" y="141986"/>
                                  <a:pt x="73787" y="144907"/>
                                  <a:pt x="66802" y="146812"/>
                                </a:cubicBezTo>
                                <a:cubicBezTo>
                                  <a:pt x="59690" y="148717"/>
                                  <a:pt x="52070" y="149733"/>
                                  <a:pt x="43815" y="149733"/>
                                </a:cubicBezTo>
                                <a:cubicBezTo>
                                  <a:pt x="38862" y="149733"/>
                                  <a:pt x="34163" y="149352"/>
                                  <a:pt x="29591" y="148590"/>
                                </a:cubicBezTo>
                                <a:cubicBezTo>
                                  <a:pt x="25146" y="147828"/>
                                  <a:pt x="21082" y="146939"/>
                                  <a:pt x="17526" y="145796"/>
                                </a:cubicBezTo>
                                <a:cubicBezTo>
                                  <a:pt x="13970" y="144653"/>
                                  <a:pt x="10922" y="143510"/>
                                  <a:pt x="8636" y="142240"/>
                                </a:cubicBezTo>
                                <a:cubicBezTo>
                                  <a:pt x="6223" y="141097"/>
                                  <a:pt x="4445" y="139954"/>
                                  <a:pt x="3429" y="138938"/>
                                </a:cubicBezTo>
                                <a:cubicBezTo>
                                  <a:pt x="2286" y="137922"/>
                                  <a:pt x="1397" y="136271"/>
                                  <a:pt x="889" y="133985"/>
                                </a:cubicBezTo>
                                <a:cubicBezTo>
                                  <a:pt x="254" y="131826"/>
                                  <a:pt x="0" y="128524"/>
                                  <a:pt x="0" y="124079"/>
                                </a:cubicBezTo>
                                <a:cubicBezTo>
                                  <a:pt x="0" y="121285"/>
                                  <a:pt x="0" y="118999"/>
                                  <a:pt x="254" y="117221"/>
                                </a:cubicBezTo>
                                <a:cubicBezTo>
                                  <a:pt x="381" y="115443"/>
                                  <a:pt x="762" y="114046"/>
                                  <a:pt x="1143" y="113030"/>
                                </a:cubicBezTo>
                                <a:cubicBezTo>
                                  <a:pt x="1524" y="112014"/>
                                  <a:pt x="2032" y="111252"/>
                                  <a:pt x="2667" y="110998"/>
                                </a:cubicBezTo>
                                <a:cubicBezTo>
                                  <a:pt x="3175" y="110617"/>
                                  <a:pt x="3937" y="110490"/>
                                  <a:pt x="4826" y="110490"/>
                                </a:cubicBezTo>
                                <a:cubicBezTo>
                                  <a:pt x="5969" y="110490"/>
                                  <a:pt x="7620" y="110998"/>
                                  <a:pt x="9652" y="112268"/>
                                </a:cubicBezTo>
                                <a:cubicBezTo>
                                  <a:pt x="11811" y="113538"/>
                                  <a:pt x="14478" y="114935"/>
                                  <a:pt x="17653" y="116332"/>
                                </a:cubicBezTo>
                                <a:cubicBezTo>
                                  <a:pt x="20828" y="117856"/>
                                  <a:pt x="24511" y="119253"/>
                                  <a:pt x="28702" y="120523"/>
                                </a:cubicBezTo>
                                <a:cubicBezTo>
                                  <a:pt x="33020" y="121793"/>
                                  <a:pt x="37719" y="122428"/>
                                  <a:pt x="43053" y="122428"/>
                                </a:cubicBezTo>
                                <a:cubicBezTo>
                                  <a:pt x="46482" y="122428"/>
                                  <a:pt x="49530" y="122174"/>
                                  <a:pt x="52070" y="121412"/>
                                </a:cubicBezTo>
                                <a:cubicBezTo>
                                  <a:pt x="54737" y="120777"/>
                                  <a:pt x="57023" y="119761"/>
                                  <a:pt x="58928" y="118491"/>
                                </a:cubicBezTo>
                                <a:cubicBezTo>
                                  <a:pt x="60833" y="117221"/>
                                  <a:pt x="62357" y="115570"/>
                                  <a:pt x="63373" y="113538"/>
                                </a:cubicBezTo>
                                <a:cubicBezTo>
                                  <a:pt x="64389" y="111633"/>
                                  <a:pt x="64770" y="109347"/>
                                  <a:pt x="64770" y="106680"/>
                                </a:cubicBezTo>
                                <a:cubicBezTo>
                                  <a:pt x="64770" y="103759"/>
                                  <a:pt x="63881" y="101219"/>
                                  <a:pt x="62103" y="99060"/>
                                </a:cubicBezTo>
                                <a:cubicBezTo>
                                  <a:pt x="60198" y="96901"/>
                                  <a:pt x="57785" y="94996"/>
                                  <a:pt x="54737" y="93472"/>
                                </a:cubicBezTo>
                                <a:cubicBezTo>
                                  <a:pt x="51816" y="91821"/>
                                  <a:pt x="48387" y="90424"/>
                                  <a:pt x="44577" y="89027"/>
                                </a:cubicBezTo>
                                <a:cubicBezTo>
                                  <a:pt x="40640" y="87630"/>
                                  <a:pt x="36830" y="86106"/>
                                  <a:pt x="32766" y="84328"/>
                                </a:cubicBezTo>
                                <a:cubicBezTo>
                                  <a:pt x="28702" y="82677"/>
                                  <a:pt x="24765" y="80772"/>
                                  <a:pt x="20955" y="78613"/>
                                </a:cubicBezTo>
                                <a:cubicBezTo>
                                  <a:pt x="17145" y="76454"/>
                                  <a:pt x="13716" y="73787"/>
                                  <a:pt x="10795" y="70612"/>
                                </a:cubicBezTo>
                                <a:cubicBezTo>
                                  <a:pt x="7747" y="67437"/>
                                  <a:pt x="5334" y="63500"/>
                                  <a:pt x="3429" y="59055"/>
                                </a:cubicBezTo>
                                <a:cubicBezTo>
                                  <a:pt x="1651" y="54610"/>
                                  <a:pt x="635" y="49276"/>
                                  <a:pt x="635" y="43053"/>
                                </a:cubicBezTo>
                                <a:cubicBezTo>
                                  <a:pt x="635" y="36703"/>
                                  <a:pt x="1905" y="30861"/>
                                  <a:pt x="4445" y="25527"/>
                                </a:cubicBezTo>
                                <a:cubicBezTo>
                                  <a:pt x="6858" y="20193"/>
                                  <a:pt x="10414" y="15621"/>
                                  <a:pt x="15113" y="11938"/>
                                </a:cubicBezTo>
                                <a:cubicBezTo>
                                  <a:pt x="19812" y="8128"/>
                                  <a:pt x="25527" y="5207"/>
                                  <a:pt x="32131" y="3175"/>
                                </a:cubicBezTo>
                                <a:cubicBezTo>
                                  <a:pt x="38862" y="1016"/>
                                  <a:pt x="46355" y="0"/>
                                  <a:pt x="54737" y="0"/>
                                </a:cubicBez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50" name="Shape 50"/>
                        <wps:cNvSpPr/>
                        <wps:spPr>
                          <a:xfrm>
                            <a:off x="1285338" y="401701"/>
                            <a:ext cx="64240" cy="84328"/>
                          </a:xfrm>
                          <a:custGeom>
                            <a:avLst/>
                            <a:gdLst/>
                            <a:ahLst/>
                            <a:cxnLst/>
                            <a:rect l="0" t="0" r="0" b="0"/>
                            <a:pathLst>
                              <a:path w="64240" h="84328">
                                <a:moveTo>
                                  <a:pt x="1630" y="0"/>
                                </a:moveTo>
                                <a:cubicBezTo>
                                  <a:pt x="12678" y="0"/>
                                  <a:pt x="22203" y="1651"/>
                                  <a:pt x="30077" y="4953"/>
                                </a:cubicBezTo>
                                <a:cubicBezTo>
                                  <a:pt x="37952" y="8128"/>
                                  <a:pt x="44428" y="12700"/>
                                  <a:pt x="49509" y="18542"/>
                                </a:cubicBezTo>
                                <a:cubicBezTo>
                                  <a:pt x="54589" y="24384"/>
                                  <a:pt x="58271" y="31242"/>
                                  <a:pt x="60684" y="39116"/>
                                </a:cubicBezTo>
                                <a:cubicBezTo>
                                  <a:pt x="63098" y="47117"/>
                                  <a:pt x="64240" y="55753"/>
                                  <a:pt x="64240" y="65024"/>
                                </a:cubicBezTo>
                                <a:lnTo>
                                  <a:pt x="64240" y="70993"/>
                                </a:lnTo>
                                <a:cubicBezTo>
                                  <a:pt x="64240" y="75565"/>
                                  <a:pt x="63224" y="78994"/>
                                  <a:pt x="61193" y="81153"/>
                                </a:cubicBezTo>
                                <a:cubicBezTo>
                                  <a:pt x="59161" y="83312"/>
                                  <a:pt x="56367" y="84328"/>
                                  <a:pt x="52811" y="84328"/>
                                </a:cubicBezTo>
                                <a:lnTo>
                                  <a:pt x="0" y="84328"/>
                                </a:lnTo>
                                <a:lnTo>
                                  <a:pt x="0" y="60325"/>
                                </a:lnTo>
                                <a:lnTo>
                                  <a:pt x="27918" y="60325"/>
                                </a:lnTo>
                                <a:cubicBezTo>
                                  <a:pt x="28299" y="49784"/>
                                  <a:pt x="26140" y="41529"/>
                                  <a:pt x="21696" y="35560"/>
                                </a:cubicBezTo>
                                <a:cubicBezTo>
                                  <a:pt x="17124" y="29464"/>
                                  <a:pt x="10139" y="26543"/>
                                  <a:pt x="740" y="26543"/>
                                </a:cubicBezTo>
                                <a:lnTo>
                                  <a:pt x="0" y="26701"/>
                                </a:lnTo>
                                <a:lnTo>
                                  <a:pt x="0" y="300"/>
                                </a:lnTo>
                                <a:lnTo>
                                  <a:pt x="1630" y="0"/>
                                </a:lnTo>
                                <a:close/>
                              </a:path>
                            </a:pathLst>
                          </a:custGeom>
                          <a:ln w="0" cap="flat">
                            <a:miter lim="127000"/>
                          </a:ln>
                        </wps:spPr>
                        <wps:style>
                          <a:lnRef idx="0">
                            <a:srgbClr val="000000">
                              <a:alpha val="0"/>
                            </a:srgbClr>
                          </a:lnRef>
                          <a:fillRef idx="1">
                            <a:srgbClr val="5B9BD5"/>
                          </a:fillRef>
                          <a:effectRef idx="0">
                            <a:scrgbClr r="0" g="0" b="0"/>
                          </a:effectRef>
                          <a:fontRef idx="none"/>
                        </wps:style>
                        <wps:bodyPr/>
                      </wps:wsp>
                      <wps:wsp>
                        <wps:cNvPr id="51" name="Shape 51"/>
                        <wps:cNvSpPr/>
                        <wps:spPr>
                          <a:xfrm>
                            <a:off x="1506423" y="504952"/>
                            <a:ext cx="41910" cy="44958"/>
                          </a:xfrm>
                          <a:custGeom>
                            <a:avLst/>
                            <a:gdLst/>
                            <a:ahLst/>
                            <a:cxnLst/>
                            <a:rect l="0" t="0" r="0" b="0"/>
                            <a:pathLst>
                              <a:path w="41910" h="44958">
                                <a:moveTo>
                                  <a:pt x="20828" y="0"/>
                                </a:moveTo>
                                <a:cubicBezTo>
                                  <a:pt x="24892" y="0"/>
                                  <a:pt x="28194" y="381"/>
                                  <a:pt x="30861" y="1143"/>
                                </a:cubicBezTo>
                                <a:cubicBezTo>
                                  <a:pt x="33528" y="1905"/>
                                  <a:pt x="35687" y="3175"/>
                                  <a:pt x="37338" y="4953"/>
                                </a:cubicBezTo>
                                <a:cubicBezTo>
                                  <a:pt x="38989" y="6731"/>
                                  <a:pt x="40132" y="9144"/>
                                  <a:pt x="40894" y="12065"/>
                                </a:cubicBezTo>
                                <a:cubicBezTo>
                                  <a:pt x="41529" y="14986"/>
                                  <a:pt x="41910" y="18542"/>
                                  <a:pt x="41910" y="22606"/>
                                </a:cubicBezTo>
                                <a:cubicBezTo>
                                  <a:pt x="41910" y="26797"/>
                                  <a:pt x="41529" y="30353"/>
                                  <a:pt x="40894" y="33147"/>
                                </a:cubicBezTo>
                                <a:cubicBezTo>
                                  <a:pt x="40132" y="35941"/>
                                  <a:pt x="38989" y="38227"/>
                                  <a:pt x="37338" y="40132"/>
                                </a:cubicBezTo>
                                <a:cubicBezTo>
                                  <a:pt x="35687" y="41910"/>
                                  <a:pt x="33528" y="43180"/>
                                  <a:pt x="30861" y="43815"/>
                                </a:cubicBezTo>
                                <a:cubicBezTo>
                                  <a:pt x="28194" y="44577"/>
                                  <a:pt x="24892" y="44958"/>
                                  <a:pt x="20828" y="44958"/>
                                </a:cubicBezTo>
                                <a:cubicBezTo>
                                  <a:pt x="16764" y="44958"/>
                                  <a:pt x="13335" y="44577"/>
                                  <a:pt x="10668" y="43815"/>
                                </a:cubicBezTo>
                                <a:cubicBezTo>
                                  <a:pt x="8001" y="43180"/>
                                  <a:pt x="5842" y="41910"/>
                                  <a:pt x="4191" y="40132"/>
                                </a:cubicBezTo>
                                <a:cubicBezTo>
                                  <a:pt x="2540" y="38227"/>
                                  <a:pt x="1397" y="35941"/>
                                  <a:pt x="889" y="33147"/>
                                </a:cubicBezTo>
                                <a:cubicBezTo>
                                  <a:pt x="254" y="30353"/>
                                  <a:pt x="0" y="26797"/>
                                  <a:pt x="0" y="22606"/>
                                </a:cubicBezTo>
                                <a:cubicBezTo>
                                  <a:pt x="0" y="18542"/>
                                  <a:pt x="254" y="14986"/>
                                  <a:pt x="889" y="12065"/>
                                </a:cubicBezTo>
                                <a:cubicBezTo>
                                  <a:pt x="1397" y="9144"/>
                                  <a:pt x="2540" y="6731"/>
                                  <a:pt x="4191" y="4953"/>
                                </a:cubicBezTo>
                                <a:cubicBezTo>
                                  <a:pt x="5842" y="3175"/>
                                  <a:pt x="8001" y="1905"/>
                                  <a:pt x="10668" y="1143"/>
                                </a:cubicBezTo>
                                <a:cubicBezTo>
                                  <a:pt x="13335" y="381"/>
                                  <a:pt x="16764" y="0"/>
                                  <a:pt x="20828"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2" name="Shape 52"/>
                        <wps:cNvSpPr/>
                        <wps:spPr>
                          <a:xfrm>
                            <a:off x="440004" y="486537"/>
                            <a:ext cx="48006" cy="38354"/>
                          </a:xfrm>
                          <a:custGeom>
                            <a:avLst/>
                            <a:gdLst/>
                            <a:ahLst/>
                            <a:cxnLst/>
                            <a:rect l="0" t="0" r="0" b="0"/>
                            <a:pathLst>
                              <a:path w="48006" h="38354">
                                <a:moveTo>
                                  <a:pt x="33655" y="0"/>
                                </a:moveTo>
                                <a:cubicBezTo>
                                  <a:pt x="27686" y="0"/>
                                  <a:pt x="22479" y="508"/>
                                  <a:pt x="18161" y="1397"/>
                                </a:cubicBezTo>
                                <a:cubicBezTo>
                                  <a:pt x="13970" y="2286"/>
                                  <a:pt x="10541" y="3556"/>
                                  <a:pt x="7747" y="5334"/>
                                </a:cubicBezTo>
                                <a:cubicBezTo>
                                  <a:pt x="5080" y="7112"/>
                                  <a:pt x="3175" y="9271"/>
                                  <a:pt x="1905" y="11811"/>
                                </a:cubicBezTo>
                                <a:cubicBezTo>
                                  <a:pt x="635" y="14351"/>
                                  <a:pt x="0" y="17272"/>
                                  <a:pt x="0" y="20574"/>
                                </a:cubicBezTo>
                                <a:cubicBezTo>
                                  <a:pt x="0" y="26035"/>
                                  <a:pt x="1778" y="30480"/>
                                  <a:pt x="5334" y="33655"/>
                                </a:cubicBezTo>
                                <a:cubicBezTo>
                                  <a:pt x="8890" y="36830"/>
                                  <a:pt x="13716" y="38354"/>
                                  <a:pt x="20066" y="38354"/>
                                </a:cubicBezTo>
                                <a:cubicBezTo>
                                  <a:pt x="25273" y="38354"/>
                                  <a:pt x="30099" y="37084"/>
                                  <a:pt x="34544" y="34417"/>
                                </a:cubicBezTo>
                                <a:cubicBezTo>
                                  <a:pt x="38989" y="31750"/>
                                  <a:pt x="43434" y="27813"/>
                                  <a:pt x="48006" y="22606"/>
                                </a:cubicBezTo>
                                <a:lnTo>
                                  <a:pt x="48006" y="0"/>
                                </a:ln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3" name="Shape 53"/>
                        <wps:cNvSpPr/>
                        <wps:spPr>
                          <a:xfrm>
                            <a:off x="1257376" y="428244"/>
                            <a:ext cx="56261" cy="33782"/>
                          </a:xfrm>
                          <a:custGeom>
                            <a:avLst/>
                            <a:gdLst/>
                            <a:ahLst/>
                            <a:cxnLst/>
                            <a:rect l="0" t="0" r="0" b="0"/>
                            <a:pathLst>
                              <a:path w="56261" h="33782">
                                <a:moveTo>
                                  <a:pt x="28702" y="0"/>
                                </a:moveTo>
                                <a:cubicBezTo>
                                  <a:pt x="23876" y="0"/>
                                  <a:pt x="19812" y="889"/>
                                  <a:pt x="16256" y="2667"/>
                                </a:cubicBezTo>
                                <a:cubicBezTo>
                                  <a:pt x="12700" y="4445"/>
                                  <a:pt x="9779" y="6858"/>
                                  <a:pt x="7493" y="9906"/>
                                </a:cubicBezTo>
                                <a:cubicBezTo>
                                  <a:pt x="5207" y="12827"/>
                                  <a:pt x="3302" y="16510"/>
                                  <a:pt x="2159" y="20574"/>
                                </a:cubicBezTo>
                                <a:cubicBezTo>
                                  <a:pt x="889" y="24638"/>
                                  <a:pt x="127" y="29083"/>
                                  <a:pt x="0" y="33782"/>
                                </a:cubicBezTo>
                                <a:lnTo>
                                  <a:pt x="55880" y="33782"/>
                                </a:lnTo>
                                <a:cubicBezTo>
                                  <a:pt x="56261" y="23241"/>
                                  <a:pt x="54102" y="14986"/>
                                  <a:pt x="49657" y="9017"/>
                                </a:cubicBezTo>
                                <a:cubicBezTo>
                                  <a:pt x="45085" y="2921"/>
                                  <a:pt x="38100" y="0"/>
                                  <a:pt x="28702"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4" name="Shape 54"/>
                        <wps:cNvSpPr/>
                        <wps:spPr>
                          <a:xfrm>
                            <a:off x="1506423" y="407670"/>
                            <a:ext cx="41910" cy="44958"/>
                          </a:xfrm>
                          <a:custGeom>
                            <a:avLst/>
                            <a:gdLst/>
                            <a:ahLst/>
                            <a:cxnLst/>
                            <a:rect l="0" t="0" r="0" b="0"/>
                            <a:pathLst>
                              <a:path w="41910" h="44958">
                                <a:moveTo>
                                  <a:pt x="20828" y="0"/>
                                </a:moveTo>
                                <a:cubicBezTo>
                                  <a:pt x="24892" y="0"/>
                                  <a:pt x="28194" y="381"/>
                                  <a:pt x="30861" y="1143"/>
                                </a:cubicBezTo>
                                <a:cubicBezTo>
                                  <a:pt x="33528" y="2032"/>
                                  <a:pt x="35687" y="3302"/>
                                  <a:pt x="37338" y="5080"/>
                                </a:cubicBezTo>
                                <a:cubicBezTo>
                                  <a:pt x="38989" y="6858"/>
                                  <a:pt x="40132" y="9144"/>
                                  <a:pt x="40894" y="12065"/>
                                </a:cubicBezTo>
                                <a:cubicBezTo>
                                  <a:pt x="41529" y="14859"/>
                                  <a:pt x="41910" y="18542"/>
                                  <a:pt x="41910" y="22733"/>
                                </a:cubicBezTo>
                                <a:cubicBezTo>
                                  <a:pt x="41910" y="26924"/>
                                  <a:pt x="41529" y="30353"/>
                                  <a:pt x="40894" y="33147"/>
                                </a:cubicBezTo>
                                <a:cubicBezTo>
                                  <a:pt x="40132" y="35941"/>
                                  <a:pt x="38989" y="38227"/>
                                  <a:pt x="37338" y="40005"/>
                                </a:cubicBezTo>
                                <a:cubicBezTo>
                                  <a:pt x="35687" y="41783"/>
                                  <a:pt x="33528" y="43053"/>
                                  <a:pt x="30861" y="43815"/>
                                </a:cubicBezTo>
                                <a:cubicBezTo>
                                  <a:pt x="28194" y="44577"/>
                                  <a:pt x="24892" y="44958"/>
                                  <a:pt x="20828" y="44958"/>
                                </a:cubicBezTo>
                                <a:cubicBezTo>
                                  <a:pt x="16764" y="44958"/>
                                  <a:pt x="13335" y="44577"/>
                                  <a:pt x="10668" y="43815"/>
                                </a:cubicBezTo>
                                <a:cubicBezTo>
                                  <a:pt x="8001" y="43053"/>
                                  <a:pt x="5842" y="41783"/>
                                  <a:pt x="4191" y="40005"/>
                                </a:cubicBezTo>
                                <a:cubicBezTo>
                                  <a:pt x="2540" y="38227"/>
                                  <a:pt x="1397" y="35941"/>
                                  <a:pt x="889" y="33147"/>
                                </a:cubicBezTo>
                                <a:cubicBezTo>
                                  <a:pt x="254" y="30353"/>
                                  <a:pt x="0" y="26924"/>
                                  <a:pt x="0" y="22733"/>
                                </a:cubicBezTo>
                                <a:cubicBezTo>
                                  <a:pt x="0" y="18542"/>
                                  <a:pt x="254" y="14859"/>
                                  <a:pt x="889" y="12065"/>
                                </a:cubicBezTo>
                                <a:cubicBezTo>
                                  <a:pt x="1397" y="9144"/>
                                  <a:pt x="2540" y="6858"/>
                                  <a:pt x="4191" y="5080"/>
                                </a:cubicBezTo>
                                <a:cubicBezTo>
                                  <a:pt x="5842" y="3302"/>
                                  <a:pt x="8001" y="2032"/>
                                  <a:pt x="10668" y="1143"/>
                                </a:cubicBezTo>
                                <a:cubicBezTo>
                                  <a:pt x="13335" y="381"/>
                                  <a:pt x="16764" y="0"/>
                                  <a:pt x="20828"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5" name="Shape 55"/>
                        <wps:cNvSpPr/>
                        <wps:spPr>
                          <a:xfrm>
                            <a:off x="1152347" y="404241"/>
                            <a:ext cx="37465" cy="144653"/>
                          </a:xfrm>
                          <a:custGeom>
                            <a:avLst/>
                            <a:gdLst/>
                            <a:ahLst/>
                            <a:cxnLst/>
                            <a:rect l="0" t="0" r="0" b="0"/>
                            <a:pathLst>
                              <a:path w="37465" h="144653">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207"/>
                                  <a:pt x="37465" y="6223"/>
                                </a:cubicBezTo>
                                <a:lnTo>
                                  <a:pt x="37465" y="138684"/>
                                </a:lnTo>
                                <a:cubicBezTo>
                                  <a:pt x="37465" y="139700"/>
                                  <a:pt x="37211" y="140589"/>
                                  <a:pt x="36576" y="141351"/>
                                </a:cubicBezTo>
                                <a:cubicBezTo>
                                  <a:pt x="35941" y="142113"/>
                                  <a:pt x="34925" y="142621"/>
                                  <a:pt x="33528" y="143129"/>
                                </a:cubicBezTo>
                                <a:cubicBezTo>
                                  <a:pt x="32131" y="143637"/>
                                  <a:pt x="30226" y="144018"/>
                                  <a:pt x="27813" y="144272"/>
                                </a:cubicBezTo>
                                <a:cubicBezTo>
                                  <a:pt x="25400" y="144526"/>
                                  <a:pt x="22352" y="144653"/>
                                  <a:pt x="18669" y="144653"/>
                                </a:cubicBezTo>
                                <a:cubicBezTo>
                                  <a:pt x="14986" y="144653"/>
                                  <a:pt x="12065" y="144526"/>
                                  <a:pt x="9652" y="144272"/>
                                </a:cubicBezTo>
                                <a:cubicBezTo>
                                  <a:pt x="7239" y="144018"/>
                                  <a:pt x="5334" y="143637"/>
                                  <a:pt x="3937" y="143129"/>
                                </a:cubicBezTo>
                                <a:cubicBezTo>
                                  <a:pt x="2413" y="142621"/>
                                  <a:pt x="1397" y="142113"/>
                                  <a:pt x="889" y="141351"/>
                                </a:cubicBezTo>
                                <a:cubicBezTo>
                                  <a:pt x="254" y="140589"/>
                                  <a:pt x="0" y="139700"/>
                                  <a:pt x="0" y="138684"/>
                                </a:cubicBezTo>
                                <a:lnTo>
                                  <a:pt x="0" y="6223"/>
                                </a:lnTo>
                                <a:cubicBezTo>
                                  <a:pt x="0" y="5207"/>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6" name="Shape 56"/>
                        <wps:cNvSpPr/>
                        <wps:spPr>
                          <a:xfrm>
                            <a:off x="972515" y="404241"/>
                            <a:ext cx="37465" cy="144653"/>
                          </a:xfrm>
                          <a:custGeom>
                            <a:avLst/>
                            <a:gdLst/>
                            <a:ahLst/>
                            <a:cxnLst/>
                            <a:rect l="0" t="0" r="0" b="0"/>
                            <a:pathLst>
                              <a:path w="37465" h="144653">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207"/>
                                  <a:pt x="37465" y="6223"/>
                                </a:cubicBezTo>
                                <a:lnTo>
                                  <a:pt x="37465" y="138684"/>
                                </a:lnTo>
                                <a:cubicBezTo>
                                  <a:pt x="37465" y="139700"/>
                                  <a:pt x="37211" y="140589"/>
                                  <a:pt x="36576" y="141351"/>
                                </a:cubicBezTo>
                                <a:cubicBezTo>
                                  <a:pt x="35941" y="142113"/>
                                  <a:pt x="34925" y="142621"/>
                                  <a:pt x="33528" y="143129"/>
                                </a:cubicBezTo>
                                <a:cubicBezTo>
                                  <a:pt x="32131" y="143637"/>
                                  <a:pt x="30226" y="144018"/>
                                  <a:pt x="27813" y="144272"/>
                                </a:cubicBezTo>
                                <a:cubicBezTo>
                                  <a:pt x="25400" y="144526"/>
                                  <a:pt x="22352" y="144653"/>
                                  <a:pt x="18669" y="144653"/>
                                </a:cubicBezTo>
                                <a:cubicBezTo>
                                  <a:pt x="14986" y="144653"/>
                                  <a:pt x="12065" y="144526"/>
                                  <a:pt x="9652" y="144272"/>
                                </a:cubicBezTo>
                                <a:cubicBezTo>
                                  <a:pt x="7239" y="144018"/>
                                  <a:pt x="5334" y="143637"/>
                                  <a:pt x="3937" y="143129"/>
                                </a:cubicBezTo>
                                <a:cubicBezTo>
                                  <a:pt x="2413" y="142621"/>
                                  <a:pt x="1397" y="142113"/>
                                  <a:pt x="889" y="141351"/>
                                </a:cubicBezTo>
                                <a:cubicBezTo>
                                  <a:pt x="254" y="140589"/>
                                  <a:pt x="0" y="139700"/>
                                  <a:pt x="0" y="138684"/>
                                </a:cubicBezTo>
                                <a:lnTo>
                                  <a:pt x="0" y="6223"/>
                                </a:lnTo>
                                <a:cubicBezTo>
                                  <a:pt x="0" y="5207"/>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7" name="Shape 57"/>
                        <wps:cNvSpPr/>
                        <wps:spPr>
                          <a:xfrm>
                            <a:off x="836371" y="401828"/>
                            <a:ext cx="108585" cy="149479"/>
                          </a:xfrm>
                          <a:custGeom>
                            <a:avLst/>
                            <a:gdLst/>
                            <a:ahLst/>
                            <a:cxnLst/>
                            <a:rect l="0" t="0" r="0" b="0"/>
                            <a:pathLst>
                              <a:path w="108585" h="149479">
                                <a:moveTo>
                                  <a:pt x="66929" y="0"/>
                                </a:moveTo>
                                <a:cubicBezTo>
                                  <a:pt x="70866" y="0"/>
                                  <a:pt x="74676" y="381"/>
                                  <a:pt x="78613" y="1016"/>
                                </a:cubicBezTo>
                                <a:cubicBezTo>
                                  <a:pt x="82423" y="1778"/>
                                  <a:pt x="85979" y="2667"/>
                                  <a:pt x="89281" y="3937"/>
                                </a:cubicBezTo>
                                <a:cubicBezTo>
                                  <a:pt x="92583" y="5080"/>
                                  <a:pt x="95631" y="6477"/>
                                  <a:pt x="98171" y="7874"/>
                                </a:cubicBezTo>
                                <a:cubicBezTo>
                                  <a:pt x="100838" y="9398"/>
                                  <a:pt x="102743" y="10668"/>
                                  <a:pt x="103759" y="11811"/>
                                </a:cubicBezTo>
                                <a:cubicBezTo>
                                  <a:pt x="104902" y="12827"/>
                                  <a:pt x="105664" y="13843"/>
                                  <a:pt x="106045" y="14478"/>
                                </a:cubicBezTo>
                                <a:cubicBezTo>
                                  <a:pt x="106553" y="15240"/>
                                  <a:pt x="106934" y="16256"/>
                                  <a:pt x="107188" y="17399"/>
                                </a:cubicBezTo>
                                <a:cubicBezTo>
                                  <a:pt x="107315" y="18669"/>
                                  <a:pt x="107569" y="20066"/>
                                  <a:pt x="107696" y="21844"/>
                                </a:cubicBezTo>
                                <a:cubicBezTo>
                                  <a:pt x="107823" y="23622"/>
                                  <a:pt x="107950" y="25654"/>
                                  <a:pt x="107950" y="28194"/>
                                </a:cubicBezTo>
                                <a:cubicBezTo>
                                  <a:pt x="107950" y="33909"/>
                                  <a:pt x="107442" y="37973"/>
                                  <a:pt x="106426" y="40259"/>
                                </a:cubicBezTo>
                                <a:cubicBezTo>
                                  <a:pt x="105410" y="42672"/>
                                  <a:pt x="104140" y="43815"/>
                                  <a:pt x="102616" y="43815"/>
                                </a:cubicBezTo>
                                <a:cubicBezTo>
                                  <a:pt x="100965" y="43815"/>
                                  <a:pt x="99060" y="43053"/>
                                  <a:pt x="97282" y="41656"/>
                                </a:cubicBezTo>
                                <a:cubicBezTo>
                                  <a:pt x="95377" y="40259"/>
                                  <a:pt x="93091" y="38735"/>
                                  <a:pt x="90551" y="37084"/>
                                </a:cubicBezTo>
                                <a:cubicBezTo>
                                  <a:pt x="88011" y="35433"/>
                                  <a:pt x="84836" y="33909"/>
                                  <a:pt x="81280" y="32512"/>
                                </a:cubicBezTo>
                                <a:cubicBezTo>
                                  <a:pt x="77724" y="31115"/>
                                  <a:pt x="73406" y="30353"/>
                                  <a:pt x="68453" y="30353"/>
                                </a:cubicBezTo>
                                <a:cubicBezTo>
                                  <a:pt x="58801" y="30353"/>
                                  <a:pt x="51308" y="34163"/>
                                  <a:pt x="46228" y="41656"/>
                                </a:cubicBezTo>
                                <a:cubicBezTo>
                                  <a:pt x="41021" y="49149"/>
                                  <a:pt x="38481" y="60071"/>
                                  <a:pt x="38481" y="74549"/>
                                </a:cubicBezTo>
                                <a:cubicBezTo>
                                  <a:pt x="38481" y="81788"/>
                                  <a:pt x="39116" y="88011"/>
                                  <a:pt x="40386" y="93472"/>
                                </a:cubicBezTo>
                                <a:cubicBezTo>
                                  <a:pt x="41656" y="98933"/>
                                  <a:pt x="43561" y="103505"/>
                                  <a:pt x="46101" y="107188"/>
                                </a:cubicBezTo>
                                <a:cubicBezTo>
                                  <a:pt x="48641" y="110871"/>
                                  <a:pt x="51816" y="113665"/>
                                  <a:pt x="55626" y="115443"/>
                                </a:cubicBezTo>
                                <a:cubicBezTo>
                                  <a:pt x="59436" y="117221"/>
                                  <a:pt x="63881" y="118237"/>
                                  <a:pt x="68961" y="118237"/>
                                </a:cubicBezTo>
                                <a:cubicBezTo>
                                  <a:pt x="74168" y="118237"/>
                                  <a:pt x="78613" y="117475"/>
                                  <a:pt x="82296" y="115951"/>
                                </a:cubicBezTo>
                                <a:cubicBezTo>
                                  <a:pt x="85979" y="114300"/>
                                  <a:pt x="89281" y="112649"/>
                                  <a:pt x="92075" y="110744"/>
                                </a:cubicBezTo>
                                <a:cubicBezTo>
                                  <a:pt x="94742" y="108839"/>
                                  <a:pt x="97155" y="107188"/>
                                  <a:pt x="99060" y="105664"/>
                                </a:cubicBezTo>
                                <a:cubicBezTo>
                                  <a:pt x="100965" y="104140"/>
                                  <a:pt x="102489" y="103251"/>
                                  <a:pt x="103759" y="103251"/>
                                </a:cubicBezTo>
                                <a:cubicBezTo>
                                  <a:pt x="104648" y="103251"/>
                                  <a:pt x="105410" y="103505"/>
                                  <a:pt x="106045" y="104013"/>
                                </a:cubicBezTo>
                                <a:cubicBezTo>
                                  <a:pt x="106553" y="104521"/>
                                  <a:pt x="107061" y="105410"/>
                                  <a:pt x="107442" y="106807"/>
                                </a:cubicBezTo>
                                <a:cubicBezTo>
                                  <a:pt x="107823" y="108204"/>
                                  <a:pt x="108077" y="109855"/>
                                  <a:pt x="108204" y="111887"/>
                                </a:cubicBezTo>
                                <a:cubicBezTo>
                                  <a:pt x="108458" y="114046"/>
                                  <a:pt x="108585" y="116713"/>
                                  <a:pt x="108585" y="120015"/>
                                </a:cubicBezTo>
                                <a:cubicBezTo>
                                  <a:pt x="108585" y="122555"/>
                                  <a:pt x="108458" y="124714"/>
                                  <a:pt x="108331" y="126492"/>
                                </a:cubicBezTo>
                                <a:cubicBezTo>
                                  <a:pt x="108204" y="128143"/>
                                  <a:pt x="107950" y="129667"/>
                                  <a:pt x="107696" y="130810"/>
                                </a:cubicBezTo>
                                <a:cubicBezTo>
                                  <a:pt x="107442" y="132080"/>
                                  <a:pt x="107188" y="132969"/>
                                  <a:pt x="106807" y="133731"/>
                                </a:cubicBezTo>
                                <a:cubicBezTo>
                                  <a:pt x="106426" y="134493"/>
                                  <a:pt x="105664" y="135382"/>
                                  <a:pt x="104521" y="136525"/>
                                </a:cubicBezTo>
                                <a:cubicBezTo>
                                  <a:pt x="103378" y="137668"/>
                                  <a:pt x="101346" y="139065"/>
                                  <a:pt x="98425" y="140716"/>
                                </a:cubicBezTo>
                                <a:cubicBezTo>
                                  <a:pt x="95504" y="142367"/>
                                  <a:pt x="92329" y="143891"/>
                                  <a:pt x="88646" y="145161"/>
                                </a:cubicBezTo>
                                <a:cubicBezTo>
                                  <a:pt x="84963" y="146431"/>
                                  <a:pt x="80899" y="147447"/>
                                  <a:pt x="76581" y="148209"/>
                                </a:cubicBezTo>
                                <a:cubicBezTo>
                                  <a:pt x="72263" y="149098"/>
                                  <a:pt x="67818" y="149479"/>
                                  <a:pt x="63246" y="149479"/>
                                </a:cubicBezTo>
                                <a:cubicBezTo>
                                  <a:pt x="53086" y="149479"/>
                                  <a:pt x="44069" y="147828"/>
                                  <a:pt x="36195" y="144653"/>
                                </a:cubicBezTo>
                                <a:cubicBezTo>
                                  <a:pt x="28194" y="141478"/>
                                  <a:pt x="21590" y="136779"/>
                                  <a:pt x="16256" y="130683"/>
                                </a:cubicBezTo>
                                <a:cubicBezTo>
                                  <a:pt x="10922" y="124460"/>
                                  <a:pt x="6858" y="116840"/>
                                  <a:pt x="4191" y="107950"/>
                                </a:cubicBezTo>
                                <a:cubicBezTo>
                                  <a:pt x="1397" y="99060"/>
                                  <a:pt x="0" y="88773"/>
                                  <a:pt x="0" y="77216"/>
                                </a:cubicBezTo>
                                <a:cubicBezTo>
                                  <a:pt x="0" y="64008"/>
                                  <a:pt x="1651" y="52451"/>
                                  <a:pt x="5080" y="42799"/>
                                </a:cubicBezTo>
                                <a:cubicBezTo>
                                  <a:pt x="8382" y="33147"/>
                                  <a:pt x="12954" y="25146"/>
                                  <a:pt x="18923" y="18796"/>
                                </a:cubicBezTo>
                                <a:cubicBezTo>
                                  <a:pt x="24892" y="12446"/>
                                  <a:pt x="32004" y="7747"/>
                                  <a:pt x="40132" y="4699"/>
                                </a:cubicBezTo>
                                <a:cubicBezTo>
                                  <a:pt x="48260" y="1524"/>
                                  <a:pt x="57150" y="0"/>
                                  <a:pt x="66929"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8" name="Shape 58"/>
                        <wps:cNvSpPr/>
                        <wps:spPr>
                          <a:xfrm>
                            <a:off x="1373073" y="401701"/>
                            <a:ext cx="101346" cy="149733"/>
                          </a:xfrm>
                          <a:custGeom>
                            <a:avLst/>
                            <a:gdLst/>
                            <a:ahLst/>
                            <a:cxnLst/>
                            <a:rect l="0" t="0" r="0" b="0"/>
                            <a:pathLst>
                              <a:path w="101346" h="149733">
                                <a:moveTo>
                                  <a:pt x="54737" y="0"/>
                                </a:moveTo>
                                <a:cubicBezTo>
                                  <a:pt x="58928" y="0"/>
                                  <a:pt x="62865" y="254"/>
                                  <a:pt x="66802" y="889"/>
                                </a:cubicBezTo>
                                <a:cubicBezTo>
                                  <a:pt x="70739" y="1524"/>
                                  <a:pt x="74295" y="2286"/>
                                  <a:pt x="77470" y="3175"/>
                                </a:cubicBezTo>
                                <a:cubicBezTo>
                                  <a:pt x="80645" y="4064"/>
                                  <a:pt x="83312" y="4953"/>
                                  <a:pt x="85471" y="6096"/>
                                </a:cubicBezTo>
                                <a:cubicBezTo>
                                  <a:pt x="87757" y="7112"/>
                                  <a:pt x="89281" y="8001"/>
                                  <a:pt x="90170" y="8763"/>
                                </a:cubicBezTo>
                                <a:cubicBezTo>
                                  <a:pt x="91186" y="9398"/>
                                  <a:pt x="91821" y="10160"/>
                                  <a:pt x="92202" y="10922"/>
                                </a:cubicBezTo>
                                <a:cubicBezTo>
                                  <a:pt x="92583" y="11684"/>
                                  <a:pt x="92964" y="12573"/>
                                  <a:pt x="93091" y="13589"/>
                                </a:cubicBezTo>
                                <a:cubicBezTo>
                                  <a:pt x="93345" y="14605"/>
                                  <a:pt x="93472" y="16002"/>
                                  <a:pt x="93599" y="17526"/>
                                </a:cubicBezTo>
                                <a:cubicBezTo>
                                  <a:pt x="93726" y="19050"/>
                                  <a:pt x="93853" y="20955"/>
                                  <a:pt x="93853" y="23241"/>
                                </a:cubicBezTo>
                                <a:cubicBezTo>
                                  <a:pt x="93853" y="25908"/>
                                  <a:pt x="93726" y="28067"/>
                                  <a:pt x="93599" y="29718"/>
                                </a:cubicBezTo>
                                <a:cubicBezTo>
                                  <a:pt x="93472" y="31496"/>
                                  <a:pt x="93218" y="32766"/>
                                  <a:pt x="92837" y="33782"/>
                                </a:cubicBezTo>
                                <a:cubicBezTo>
                                  <a:pt x="92583" y="34798"/>
                                  <a:pt x="92075" y="35433"/>
                                  <a:pt x="91440" y="35814"/>
                                </a:cubicBezTo>
                                <a:cubicBezTo>
                                  <a:pt x="90932" y="36195"/>
                                  <a:pt x="90170" y="36322"/>
                                  <a:pt x="89408" y="36322"/>
                                </a:cubicBezTo>
                                <a:cubicBezTo>
                                  <a:pt x="88519" y="36322"/>
                                  <a:pt x="87122" y="35814"/>
                                  <a:pt x="85217" y="34798"/>
                                </a:cubicBezTo>
                                <a:cubicBezTo>
                                  <a:pt x="83312" y="33655"/>
                                  <a:pt x="81026" y="32639"/>
                                  <a:pt x="78105" y="31369"/>
                                </a:cubicBezTo>
                                <a:cubicBezTo>
                                  <a:pt x="75311" y="30226"/>
                                  <a:pt x="72009" y="29083"/>
                                  <a:pt x="68326" y="28067"/>
                                </a:cubicBezTo>
                                <a:cubicBezTo>
                                  <a:pt x="64643" y="27051"/>
                                  <a:pt x="60325" y="26543"/>
                                  <a:pt x="55626" y="26543"/>
                                </a:cubicBezTo>
                                <a:cubicBezTo>
                                  <a:pt x="52197" y="26543"/>
                                  <a:pt x="49276" y="26797"/>
                                  <a:pt x="46863" y="27559"/>
                                </a:cubicBezTo>
                                <a:cubicBezTo>
                                  <a:pt x="44323" y="28194"/>
                                  <a:pt x="42291" y="29210"/>
                                  <a:pt x="40767" y="30480"/>
                                </a:cubicBezTo>
                                <a:cubicBezTo>
                                  <a:pt x="39116" y="31750"/>
                                  <a:pt x="37973" y="33274"/>
                                  <a:pt x="37211" y="35052"/>
                                </a:cubicBezTo>
                                <a:cubicBezTo>
                                  <a:pt x="36322" y="36830"/>
                                  <a:pt x="35941" y="38608"/>
                                  <a:pt x="35941" y="40640"/>
                                </a:cubicBezTo>
                                <a:cubicBezTo>
                                  <a:pt x="35941" y="43688"/>
                                  <a:pt x="36957" y="46228"/>
                                  <a:pt x="38735" y="48387"/>
                                </a:cubicBezTo>
                                <a:cubicBezTo>
                                  <a:pt x="40640" y="50419"/>
                                  <a:pt x="43180" y="52324"/>
                                  <a:pt x="46228" y="53848"/>
                                </a:cubicBezTo>
                                <a:cubicBezTo>
                                  <a:pt x="49276" y="55499"/>
                                  <a:pt x="52832" y="56896"/>
                                  <a:pt x="56769" y="58293"/>
                                </a:cubicBezTo>
                                <a:cubicBezTo>
                                  <a:pt x="60579" y="59690"/>
                                  <a:pt x="64643" y="61214"/>
                                  <a:pt x="68580" y="62865"/>
                                </a:cubicBezTo>
                                <a:cubicBezTo>
                                  <a:pt x="72644" y="64516"/>
                                  <a:pt x="76581" y="66421"/>
                                  <a:pt x="80518" y="68580"/>
                                </a:cubicBezTo>
                                <a:cubicBezTo>
                                  <a:pt x="84455" y="70739"/>
                                  <a:pt x="88011" y="73533"/>
                                  <a:pt x="91059" y="76708"/>
                                </a:cubicBezTo>
                                <a:cubicBezTo>
                                  <a:pt x="94107" y="79883"/>
                                  <a:pt x="96520" y="83566"/>
                                  <a:pt x="98425" y="88011"/>
                                </a:cubicBezTo>
                                <a:cubicBezTo>
                                  <a:pt x="100330" y="92456"/>
                                  <a:pt x="101346" y="97663"/>
                                  <a:pt x="101346" y="103759"/>
                                </a:cubicBezTo>
                                <a:cubicBezTo>
                                  <a:pt x="101346" y="111252"/>
                                  <a:pt x="99822" y="117983"/>
                                  <a:pt x="97028" y="123698"/>
                                </a:cubicBezTo>
                                <a:cubicBezTo>
                                  <a:pt x="94234" y="129413"/>
                                  <a:pt x="90170" y="134239"/>
                                  <a:pt x="85090" y="138176"/>
                                </a:cubicBezTo>
                                <a:cubicBezTo>
                                  <a:pt x="79883" y="141986"/>
                                  <a:pt x="73787" y="144907"/>
                                  <a:pt x="66802" y="146812"/>
                                </a:cubicBezTo>
                                <a:cubicBezTo>
                                  <a:pt x="59690" y="148717"/>
                                  <a:pt x="52070" y="149733"/>
                                  <a:pt x="43815" y="149733"/>
                                </a:cubicBezTo>
                                <a:cubicBezTo>
                                  <a:pt x="38862" y="149733"/>
                                  <a:pt x="34163" y="149352"/>
                                  <a:pt x="29591" y="148590"/>
                                </a:cubicBezTo>
                                <a:cubicBezTo>
                                  <a:pt x="25146" y="147828"/>
                                  <a:pt x="21082" y="146939"/>
                                  <a:pt x="17526" y="145796"/>
                                </a:cubicBezTo>
                                <a:cubicBezTo>
                                  <a:pt x="13970" y="144653"/>
                                  <a:pt x="10922" y="143510"/>
                                  <a:pt x="8636" y="142240"/>
                                </a:cubicBezTo>
                                <a:cubicBezTo>
                                  <a:pt x="6223" y="141097"/>
                                  <a:pt x="4445" y="139954"/>
                                  <a:pt x="3429" y="138938"/>
                                </a:cubicBezTo>
                                <a:cubicBezTo>
                                  <a:pt x="2286" y="137922"/>
                                  <a:pt x="1397" y="136271"/>
                                  <a:pt x="889" y="133985"/>
                                </a:cubicBezTo>
                                <a:cubicBezTo>
                                  <a:pt x="254" y="131826"/>
                                  <a:pt x="0" y="128524"/>
                                  <a:pt x="0" y="124079"/>
                                </a:cubicBezTo>
                                <a:cubicBezTo>
                                  <a:pt x="0" y="121285"/>
                                  <a:pt x="0" y="118999"/>
                                  <a:pt x="254" y="117221"/>
                                </a:cubicBezTo>
                                <a:cubicBezTo>
                                  <a:pt x="381" y="115443"/>
                                  <a:pt x="762" y="114046"/>
                                  <a:pt x="1143" y="113030"/>
                                </a:cubicBezTo>
                                <a:cubicBezTo>
                                  <a:pt x="1524" y="112014"/>
                                  <a:pt x="2032" y="111252"/>
                                  <a:pt x="2667" y="110998"/>
                                </a:cubicBezTo>
                                <a:cubicBezTo>
                                  <a:pt x="3175" y="110617"/>
                                  <a:pt x="3937" y="110490"/>
                                  <a:pt x="4826" y="110490"/>
                                </a:cubicBezTo>
                                <a:cubicBezTo>
                                  <a:pt x="5969" y="110490"/>
                                  <a:pt x="7620" y="110998"/>
                                  <a:pt x="9652" y="112268"/>
                                </a:cubicBezTo>
                                <a:cubicBezTo>
                                  <a:pt x="11811" y="113538"/>
                                  <a:pt x="14478" y="114935"/>
                                  <a:pt x="17653" y="116332"/>
                                </a:cubicBezTo>
                                <a:cubicBezTo>
                                  <a:pt x="20828" y="117856"/>
                                  <a:pt x="24511" y="119253"/>
                                  <a:pt x="28702" y="120523"/>
                                </a:cubicBezTo>
                                <a:cubicBezTo>
                                  <a:pt x="33020" y="121793"/>
                                  <a:pt x="37719" y="122428"/>
                                  <a:pt x="43053" y="122428"/>
                                </a:cubicBezTo>
                                <a:cubicBezTo>
                                  <a:pt x="46482" y="122428"/>
                                  <a:pt x="49530" y="122174"/>
                                  <a:pt x="52070" y="121412"/>
                                </a:cubicBezTo>
                                <a:cubicBezTo>
                                  <a:pt x="54737" y="120777"/>
                                  <a:pt x="57023" y="119761"/>
                                  <a:pt x="58928" y="118491"/>
                                </a:cubicBezTo>
                                <a:cubicBezTo>
                                  <a:pt x="60833" y="117221"/>
                                  <a:pt x="62357" y="115570"/>
                                  <a:pt x="63373" y="113538"/>
                                </a:cubicBezTo>
                                <a:cubicBezTo>
                                  <a:pt x="64389" y="111633"/>
                                  <a:pt x="64770" y="109347"/>
                                  <a:pt x="64770" y="106680"/>
                                </a:cubicBezTo>
                                <a:cubicBezTo>
                                  <a:pt x="64770" y="103759"/>
                                  <a:pt x="63881" y="101219"/>
                                  <a:pt x="62103" y="99060"/>
                                </a:cubicBezTo>
                                <a:cubicBezTo>
                                  <a:pt x="60198" y="96901"/>
                                  <a:pt x="57785" y="94996"/>
                                  <a:pt x="54737" y="93472"/>
                                </a:cubicBezTo>
                                <a:cubicBezTo>
                                  <a:pt x="51816" y="91821"/>
                                  <a:pt x="48387" y="90424"/>
                                  <a:pt x="44577" y="89027"/>
                                </a:cubicBezTo>
                                <a:cubicBezTo>
                                  <a:pt x="40640" y="87630"/>
                                  <a:pt x="36830" y="86106"/>
                                  <a:pt x="32766" y="84328"/>
                                </a:cubicBezTo>
                                <a:cubicBezTo>
                                  <a:pt x="28702" y="82677"/>
                                  <a:pt x="24765" y="80772"/>
                                  <a:pt x="20955" y="78613"/>
                                </a:cubicBezTo>
                                <a:cubicBezTo>
                                  <a:pt x="17145" y="76454"/>
                                  <a:pt x="13716" y="73787"/>
                                  <a:pt x="10795" y="70612"/>
                                </a:cubicBezTo>
                                <a:cubicBezTo>
                                  <a:pt x="7747" y="67437"/>
                                  <a:pt x="5334" y="63500"/>
                                  <a:pt x="3429" y="59055"/>
                                </a:cubicBezTo>
                                <a:cubicBezTo>
                                  <a:pt x="1651" y="54610"/>
                                  <a:pt x="635" y="49276"/>
                                  <a:pt x="635" y="43053"/>
                                </a:cubicBezTo>
                                <a:cubicBezTo>
                                  <a:pt x="635" y="36703"/>
                                  <a:pt x="1905" y="30861"/>
                                  <a:pt x="4445" y="25527"/>
                                </a:cubicBezTo>
                                <a:cubicBezTo>
                                  <a:pt x="6858" y="20193"/>
                                  <a:pt x="10414" y="15621"/>
                                  <a:pt x="15113" y="11938"/>
                                </a:cubicBezTo>
                                <a:cubicBezTo>
                                  <a:pt x="19812" y="8128"/>
                                  <a:pt x="25527" y="5207"/>
                                  <a:pt x="32131" y="3175"/>
                                </a:cubicBezTo>
                                <a:cubicBezTo>
                                  <a:pt x="38862" y="1016"/>
                                  <a:pt x="46355" y="0"/>
                                  <a:pt x="54737"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59" name="Shape 59"/>
                        <wps:cNvSpPr/>
                        <wps:spPr>
                          <a:xfrm>
                            <a:off x="1219276" y="401701"/>
                            <a:ext cx="130302" cy="149733"/>
                          </a:xfrm>
                          <a:custGeom>
                            <a:avLst/>
                            <a:gdLst/>
                            <a:ahLst/>
                            <a:cxnLst/>
                            <a:rect l="0" t="0" r="0" b="0"/>
                            <a:pathLst>
                              <a:path w="130302" h="149733">
                                <a:moveTo>
                                  <a:pt x="67691" y="0"/>
                                </a:moveTo>
                                <a:cubicBezTo>
                                  <a:pt x="78740" y="0"/>
                                  <a:pt x="88265" y="1651"/>
                                  <a:pt x="96139" y="4953"/>
                                </a:cubicBezTo>
                                <a:cubicBezTo>
                                  <a:pt x="104013" y="8128"/>
                                  <a:pt x="110490" y="12700"/>
                                  <a:pt x="115570" y="18542"/>
                                </a:cubicBezTo>
                                <a:cubicBezTo>
                                  <a:pt x="120650" y="24384"/>
                                  <a:pt x="124333" y="31242"/>
                                  <a:pt x="126746" y="39116"/>
                                </a:cubicBezTo>
                                <a:cubicBezTo>
                                  <a:pt x="129159" y="47117"/>
                                  <a:pt x="130302" y="55753"/>
                                  <a:pt x="130302" y="65024"/>
                                </a:cubicBezTo>
                                <a:lnTo>
                                  <a:pt x="130302" y="70993"/>
                                </a:lnTo>
                                <a:cubicBezTo>
                                  <a:pt x="130302" y="75565"/>
                                  <a:pt x="129286" y="78994"/>
                                  <a:pt x="127254" y="81153"/>
                                </a:cubicBezTo>
                                <a:cubicBezTo>
                                  <a:pt x="125222" y="83312"/>
                                  <a:pt x="122428" y="84328"/>
                                  <a:pt x="118872" y="84328"/>
                                </a:cubicBezTo>
                                <a:lnTo>
                                  <a:pt x="38100" y="84328"/>
                                </a:lnTo>
                                <a:cubicBezTo>
                                  <a:pt x="38100" y="90043"/>
                                  <a:pt x="38735" y="95123"/>
                                  <a:pt x="40132" y="99822"/>
                                </a:cubicBezTo>
                                <a:cubicBezTo>
                                  <a:pt x="41402" y="104394"/>
                                  <a:pt x="43561" y="108331"/>
                                  <a:pt x="46482" y="111506"/>
                                </a:cubicBezTo>
                                <a:cubicBezTo>
                                  <a:pt x="49403" y="114808"/>
                                  <a:pt x="53213" y="117221"/>
                                  <a:pt x="57785" y="118872"/>
                                </a:cubicBezTo>
                                <a:cubicBezTo>
                                  <a:pt x="62357" y="120650"/>
                                  <a:pt x="67945" y="121412"/>
                                  <a:pt x="74422" y="121412"/>
                                </a:cubicBezTo>
                                <a:cubicBezTo>
                                  <a:pt x="80899" y="121412"/>
                                  <a:pt x="86741" y="121031"/>
                                  <a:pt x="91694" y="120015"/>
                                </a:cubicBezTo>
                                <a:cubicBezTo>
                                  <a:pt x="96647" y="119126"/>
                                  <a:pt x="100838" y="118110"/>
                                  <a:pt x="104521" y="116967"/>
                                </a:cubicBezTo>
                                <a:cubicBezTo>
                                  <a:pt x="108077" y="115824"/>
                                  <a:pt x="111125" y="114681"/>
                                  <a:pt x="113538" y="113792"/>
                                </a:cubicBezTo>
                                <a:cubicBezTo>
                                  <a:pt x="115951" y="112903"/>
                                  <a:pt x="117856" y="112395"/>
                                  <a:pt x="119380" y="112395"/>
                                </a:cubicBezTo>
                                <a:cubicBezTo>
                                  <a:pt x="120269" y="112395"/>
                                  <a:pt x="120904" y="112522"/>
                                  <a:pt x="121539" y="112903"/>
                                </a:cubicBezTo>
                                <a:cubicBezTo>
                                  <a:pt x="122174" y="113284"/>
                                  <a:pt x="122682" y="113919"/>
                                  <a:pt x="123063" y="114808"/>
                                </a:cubicBezTo>
                                <a:cubicBezTo>
                                  <a:pt x="123444" y="115697"/>
                                  <a:pt x="123698" y="116967"/>
                                  <a:pt x="123825" y="118491"/>
                                </a:cubicBezTo>
                                <a:cubicBezTo>
                                  <a:pt x="123952" y="120142"/>
                                  <a:pt x="124079" y="122301"/>
                                  <a:pt x="124079" y="124714"/>
                                </a:cubicBezTo>
                                <a:cubicBezTo>
                                  <a:pt x="124079" y="126873"/>
                                  <a:pt x="124079" y="128778"/>
                                  <a:pt x="123952" y="130302"/>
                                </a:cubicBezTo>
                                <a:cubicBezTo>
                                  <a:pt x="123825" y="131826"/>
                                  <a:pt x="123698" y="133096"/>
                                  <a:pt x="123444" y="134239"/>
                                </a:cubicBezTo>
                                <a:cubicBezTo>
                                  <a:pt x="123317" y="135382"/>
                                  <a:pt x="122936" y="136271"/>
                                  <a:pt x="122555" y="137033"/>
                                </a:cubicBezTo>
                                <a:cubicBezTo>
                                  <a:pt x="122174" y="137795"/>
                                  <a:pt x="121666" y="138430"/>
                                  <a:pt x="121031" y="139192"/>
                                </a:cubicBezTo>
                                <a:cubicBezTo>
                                  <a:pt x="120396" y="139827"/>
                                  <a:pt x="118618" y="140843"/>
                                  <a:pt x="115697" y="141986"/>
                                </a:cubicBezTo>
                                <a:cubicBezTo>
                                  <a:pt x="112903" y="143129"/>
                                  <a:pt x="109220" y="144399"/>
                                  <a:pt x="104775" y="145542"/>
                                </a:cubicBezTo>
                                <a:cubicBezTo>
                                  <a:pt x="100330" y="146685"/>
                                  <a:pt x="95123" y="147574"/>
                                  <a:pt x="89408" y="148463"/>
                                </a:cubicBezTo>
                                <a:cubicBezTo>
                                  <a:pt x="83693" y="149352"/>
                                  <a:pt x="77470" y="149733"/>
                                  <a:pt x="70993" y="149733"/>
                                </a:cubicBezTo>
                                <a:cubicBezTo>
                                  <a:pt x="59182" y="149733"/>
                                  <a:pt x="48768" y="148209"/>
                                  <a:pt x="39878" y="145288"/>
                                </a:cubicBezTo>
                                <a:cubicBezTo>
                                  <a:pt x="30988" y="142240"/>
                                  <a:pt x="23622" y="137795"/>
                                  <a:pt x="17653" y="131699"/>
                                </a:cubicBezTo>
                                <a:cubicBezTo>
                                  <a:pt x="11684" y="125603"/>
                                  <a:pt x="7239" y="117983"/>
                                  <a:pt x="4318" y="108839"/>
                                </a:cubicBezTo>
                                <a:cubicBezTo>
                                  <a:pt x="1397" y="99568"/>
                                  <a:pt x="0" y="88773"/>
                                  <a:pt x="0" y="76327"/>
                                </a:cubicBezTo>
                                <a:cubicBezTo>
                                  <a:pt x="0" y="64516"/>
                                  <a:pt x="1524" y="53848"/>
                                  <a:pt x="4572" y="44450"/>
                                </a:cubicBezTo>
                                <a:cubicBezTo>
                                  <a:pt x="7620" y="34925"/>
                                  <a:pt x="12065" y="26924"/>
                                  <a:pt x="18034" y="20320"/>
                                </a:cubicBezTo>
                                <a:cubicBezTo>
                                  <a:pt x="23876" y="13716"/>
                                  <a:pt x="30988" y="8636"/>
                                  <a:pt x="39370" y="5207"/>
                                </a:cubicBezTo>
                                <a:cubicBezTo>
                                  <a:pt x="47752" y="1778"/>
                                  <a:pt x="57150" y="0"/>
                                  <a:pt x="67691"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0" name="Shape 60"/>
                        <wps:cNvSpPr/>
                        <wps:spPr>
                          <a:xfrm>
                            <a:off x="562559" y="401701"/>
                            <a:ext cx="85217" cy="147193"/>
                          </a:xfrm>
                          <a:custGeom>
                            <a:avLst/>
                            <a:gdLst/>
                            <a:ahLst/>
                            <a:cxnLst/>
                            <a:rect l="0" t="0" r="0" b="0"/>
                            <a:pathLst>
                              <a:path w="85217" h="147193">
                                <a:moveTo>
                                  <a:pt x="67183" y="0"/>
                                </a:moveTo>
                                <a:cubicBezTo>
                                  <a:pt x="68580" y="0"/>
                                  <a:pt x="69850" y="127"/>
                                  <a:pt x="71374" y="254"/>
                                </a:cubicBezTo>
                                <a:cubicBezTo>
                                  <a:pt x="72898" y="381"/>
                                  <a:pt x="74422" y="635"/>
                                  <a:pt x="75946" y="1016"/>
                                </a:cubicBezTo>
                                <a:cubicBezTo>
                                  <a:pt x="77597" y="1270"/>
                                  <a:pt x="78994" y="1778"/>
                                  <a:pt x="80137" y="2159"/>
                                </a:cubicBezTo>
                                <a:cubicBezTo>
                                  <a:pt x="81407" y="2667"/>
                                  <a:pt x="82296" y="3048"/>
                                  <a:pt x="82804" y="3556"/>
                                </a:cubicBezTo>
                                <a:cubicBezTo>
                                  <a:pt x="83312" y="4064"/>
                                  <a:pt x="83693" y="4572"/>
                                  <a:pt x="83947" y="5207"/>
                                </a:cubicBezTo>
                                <a:cubicBezTo>
                                  <a:pt x="84201" y="5842"/>
                                  <a:pt x="84455" y="6604"/>
                                  <a:pt x="84582" y="7620"/>
                                </a:cubicBezTo>
                                <a:cubicBezTo>
                                  <a:pt x="84836" y="8763"/>
                                  <a:pt x="84963" y="10287"/>
                                  <a:pt x="85090" y="12319"/>
                                </a:cubicBezTo>
                                <a:cubicBezTo>
                                  <a:pt x="85217" y="14478"/>
                                  <a:pt x="85217" y="17272"/>
                                  <a:pt x="85217" y="20828"/>
                                </a:cubicBezTo>
                                <a:cubicBezTo>
                                  <a:pt x="85217" y="24384"/>
                                  <a:pt x="85090" y="27305"/>
                                  <a:pt x="84963" y="29591"/>
                                </a:cubicBezTo>
                                <a:cubicBezTo>
                                  <a:pt x="84709" y="31877"/>
                                  <a:pt x="84455" y="33655"/>
                                  <a:pt x="84074" y="34925"/>
                                </a:cubicBezTo>
                                <a:cubicBezTo>
                                  <a:pt x="83693" y="36322"/>
                                  <a:pt x="83185" y="37211"/>
                                  <a:pt x="82423" y="37719"/>
                                </a:cubicBezTo>
                                <a:cubicBezTo>
                                  <a:pt x="81788" y="38100"/>
                                  <a:pt x="81026" y="38354"/>
                                  <a:pt x="80010" y="38354"/>
                                </a:cubicBezTo>
                                <a:cubicBezTo>
                                  <a:pt x="79248" y="38354"/>
                                  <a:pt x="78359" y="38227"/>
                                  <a:pt x="77343" y="37846"/>
                                </a:cubicBezTo>
                                <a:cubicBezTo>
                                  <a:pt x="76327" y="37592"/>
                                  <a:pt x="75184" y="37211"/>
                                  <a:pt x="74041" y="36703"/>
                                </a:cubicBezTo>
                                <a:cubicBezTo>
                                  <a:pt x="72771" y="36322"/>
                                  <a:pt x="71374" y="35941"/>
                                  <a:pt x="69850" y="35687"/>
                                </a:cubicBezTo>
                                <a:cubicBezTo>
                                  <a:pt x="68453" y="35306"/>
                                  <a:pt x="66802" y="35179"/>
                                  <a:pt x="65024" y="35179"/>
                                </a:cubicBezTo>
                                <a:cubicBezTo>
                                  <a:pt x="62865" y="35179"/>
                                  <a:pt x="60833" y="35560"/>
                                  <a:pt x="58801" y="36449"/>
                                </a:cubicBezTo>
                                <a:cubicBezTo>
                                  <a:pt x="56642" y="37211"/>
                                  <a:pt x="54483" y="38608"/>
                                  <a:pt x="52324" y="40386"/>
                                </a:cubicBezTo>
                                <a:cubicBezTo>
                                  <a:pt x="50038" y="42164"/>
                                  <a:pt x="47752" y="44450"/>
                                  <a:pt x="45212" y="47498"/>
                                </a:cubicBezTo>
                                <a:cubicBezTo>
                                  <a:pt x="42799" y="50419"/>
                                  <a:pt x="40259" y="54102"/>
                                  <a:pt x="37465" y="58547"/>
                                </a:cubicBezTo>
                                <a:lnTo>
                                  <a:pt x="37465" y="141224"/>
                                </a:lnTo>
                                <a:cubicBezTo>
                                  <a:pt x="37465" y="142240"/>
                                  <a:pt x="37211" y="143129"/>
                                  <a:pt x="36576" y="143891"/>
                                </a:cubicBezTo>
                                <a:cubicBezTo>
                                  <a:pt x="35941" y="144653"/>
                                  <a:pt x="34925" y="145161"/>
                                  <a:pt x="33528" y="145669"/>
                                </a:cubicBezTo>
                                <a:cubicBezTo>
                                  <a:pt x="32131" y="146177"/>
                                  <a:pt x="30226" y="146558"/>
                                  <a:pt x="27813" y="146812"/>
                                </a:cubicBezTo>
                                <a:cubicBezTo>
                                  <a:pt x="25400" y="147066"/>
                                  <a:pt x="22352" y="147193"/>
                                  <a:pt x="18669" y="147193"/>
                                </a:cubicBezTo>
                                <a:cubicBezTo>
                                  <a:pt x="14986" y="147193"/>
                                  <a:pt x="12065" y="147066"/>
                                  <a:pt x="9652" y="146812"/>
                                </a:cubicBezTo>
                                <a:cubicBezTo>
                                  <a:pt x="7239" y="146558"/>
                                  <a:pt x="5334" y="146177"/>
                                  <a:pt x="3937" y="145669"/>
                                </a:cubicBezTo>
                                <a:cubicBezTo>
                                  <a:pt x="2413" y="145161"/>
                                  <a:pt x="1397" y="144653"/>
                                  <a:pt x="889" y="143891"/>
                                </a:cubicBezTo>
                                <a:cubicBezTo>
                                  <a:pt x="254" y="143129"/>
                                  <a:pt x="0" y="142240"/>
                                  <a:pt x="0" y="141224"/>
                                </a:cubicBezTo>
                                <a:lnTo>
                                  <a:pt x="0" y="8509"/>
                                </a:lnTo>
                                <a:cubicBezTo>
                                  <a:pt x="0" y="7493"/>
                                  <a:pt x="254" y="6604"/>
                                  <a:pt x="762" y="5842"/>
                                </a:cubicBezTo>
                                <a:cubicBezTo>
                                  <a:pt x="1143" y="5080"/>
                                  <a:pt x="2032" y="4572"/>
                                  <a:pt x="3429" y="4064"/>
                                </a:cubicBezTo>
                                <a:cubicBezTo>
                                  <a:pt x="4699" y="3556"/>
                                  <a:pt x="6350" y="3175"/>
                                  <a:pt x="8382" y="2921"/>
                                </a:cubicBezTo>
                                <a:cubicBezTo>
                                  <a:pt x="10414" y="2667"/>
                                  <a:pt x="12954" y="2540"/>
                                  <a:pt x="16002" y="2540"/>
                                </a:cubicBezTo>
                                <a:cubicBezTo>
                                  <a:pt x="19177" y="2540"/>
                                  <a:pt x="21844" y="2667"/>
                                  <a:pt x="23876" y="2921"/>
                                </a:cubicBezTo>
                                <a:cubicBezTo>
                                  <a:pt x="26035" y="3175"/>
                                  <a:pt x="27559" y="3556"/>
                                  <a:pt x="28702" y="4064"/>
                                </a:cubicBezTo>
                                <a:cubicBezTo>
                                  <a:pt x="29845" y="4572"/>
                                  <a:pt x="30734" y="5080"/>
                                  <a:pt x="31242" y="5842"/>
                                </a:cubicBezTo>
                                <a:cubicBezTo>
                                  <a:pt x="31750" y="6604"/>
                                  <a:pt x="32004" y="7493"/>
                                  <a:pt x="32004" y="8509"/>
                                </a:cubicBezTo>
                                <a:lnTo>
                                  <a:pt x="32004" y="25019"/>
                                </a:lnTo>
                                <a:cubicBezTo>
                                  <a:pt x="35433" y="20066"/>
                                  <a:pt x="38735" y="16002"/>
                                  <a:pt x="41783" y="12700"/>
                                </a:cubicBezTo>
                                <a:cubicBezTo>
                                  <a:pt x="44831" y="9525"/>
                                  <a:pt x="47752" y="6985"/>
                                  <a:pt x="50546" y="5080"/>
                                </a:cubicBezTo>
                                <a:cubicBezTo>
                                  <a:pt x="53340" y="3175"/>
                                  <a:pt x="56134" y="1905"/>
                                  <a:pt x="58928" y="1143"/>
                                </a:cubicBezTo>
                                <a:cubicBezTo>
                                  <a:pt x="61722" y="381"/>
                                  <a:pt x="64389" y="0"/>
                                  <a:pt x="67183"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1" name="Shape 61"/>
                        <wps:cNvSpPr/>
                        <wps:spPr>
                          <a:xfrm>
                            <a:off x="403428" y="401701"/>
                            <a:ext cx="121285" cy="149733"/>
                          </a:xfrm>
                          <a:custGeom>
                            <a:avLst/>
                            <a:gdLst/>
                            <a:ahLst/>
                            <a:cxnLst/>
                            <a:rect l="0" t="0" r="0" b="0"/>
                            <a:pathLst>
                              <a:path w="121285" h="149733">
                                <a:moveTo>
                                  <a:pt x="62738" y="0"/>
                                </a:moveTo>
                                <a:cubicBezTo>
                                  <a:pt x="73152" y="0"/>
                                  <a:pt x="82042" y="1016"/>
                                  <a:pt x="89408" y="3048"/>
                                </a:cubicBezTo>
                                <a:cubicBezTo>
                                  <a:pt x="96774" y="5080"/>
                                  <a:pt x="102870" y="8255"/>
                                  <a:pt x="107569" y="12446"/>
                                </a:cubicBezTo>
                                <a:cubicBezTo>
                                  <a:pt x="112395" y="16637"/>
                                  <a:pt x="115824" y="22098"/>
                                  <a:pt x="117983" y="28702"/>
                                </a:cubicBezTo>
                                <a:cubicBezTo>
                                  <a:pt x="120269" y="35433"/>
                                  <a:pt x="121285" y="43307"/>
                                  <a:pt x="121285" y="52451"/>
                                </a:cubicBezTo>
                                <a:lnTo>
                                  <a:pt x="121285" y="141732"/>
                                </a:lnTo>
                                <a:cubicBezTo>
                                  <a:pt x="121285" y="143129"/>
                                  <a:pt x="120777" y="144145"/>
                                  <a:pt x="119888" y="144907"/>
                                </a:cubicBezTo>
                                <a:cubicBezTo>
                                  <a:pt x="118872" y="145796"/>
                                  <a:pt x="117221" y="146304"/>
                                  <a:pt x="115189" y="146685"/>
                                </a:cubicBezTo>
                                <a:cubicBezTo>
                                  <a:pt x="113030" y="147066"/>
                                  <a:pt x="109855" y="147193"/>
                                  <a:pt x="105664" y="147193"/>
                                </a:cubicBezTo>
                                <a:cubicBezTo>
                                  <a:pt x="101219" y="147193"/>
                                  <a:pt x="97917" y="147066"/>
                                  <a:pt x="95885" y="146685"/>
                                </a:cubicBezTo>
                                <a:cubicBezTo>
                                  <a:pt x="93853" y="146304"/>
                                  <a:pt x="92456" y="145796"/>
                                  <a:pt x="91567" y="144907"/>
                                </a:cubicBezTo>
                                <a:cubicBezTo>
                                  <a:pt x="90805" y="144145"/>
                                  <a:pt x="90424" y="143129"/>
                                  <a:pt x="90424" y="141732"/>
                                </a:cubicBezTo>
                                <a:lnTo>
                                  <a:pt x="90424" y="131064"/>
                                </a:lnTo>
                                <a:cubicBezTo>
                                  <a:pt x="84963" y="137033"/>
                                  <a:pt x="78740" y="141478"/>
                                  <a:pt x="71628" y="144780"/>
                                </a:cubicBezTo>
                                <a:cubicBezTo>
                                  <a:pt x="64643" y="148082"/>
                                  <a:pt x="56896" y="149733"/>
                                  <a:pt x="48387" y="149733"/>
                                </a:cubicBezTo>
                                <a:cubicBezTo>
                                  <a:pt x="41402" y="149733"/>
                                  <a:pt x="34925" y="148844"/>
                                  <a:pt x="28956" y="146939"/>
                                </a:cubicBezTo>
                                <a:cubicBezTo>
                                  <a:pt x="23114" y="145161"/>
                                  <a:pt x="17907" y="142367"/>
                                  <a:pt x="13589" y="138811"/>
                                </a:cubicBezTo>
                                <a:cubicBezTo>
                                  <a:pt x="9271" y="135128"/>
                                  <a:pt x="5969" y="130683"/>
                                  <a:pt x="3556" y="125349"/>
                                </a:cubicBezTo>
                                <a:cubicBezTo>
                                  <a:pt x="1270" y="120015"/>
                                  <a:pt x="0" y="113665"/>
                                  <a:pt x="0" y="106553"/>
                                </a:cubicBezTo>
                                <a:cubicBezTo>
                                  <a:pt x="0" y="98806"/>
                                  <a:pt x="1524" y="92075"/>
                                  <a:pt x="4572" y="86360"/>
                                </a:cubicBezTo>
                                <a:cubicBezTo>
                                  <a:pt x="7620" y="80645"/>
                                  <a:pt x="12065" y="75946"/>
                                  <a:pt x="18161" y="72263"/>
                                </a:cubicBezTo>
                                <a:cubicBezTo>
                                  <a:pt x="24130" y="68580"/>
                                  <a:pt x="31623" y="65786"/>
                                  <a:pt x="40513" y="64008"/>
                                </a:cubicBezTo>
                                <a:cubicBezTo>
                                  <a:pt x="49403" y="62230"/>
                                  <a:pt x="59817" y="61341"/>
                                  <a:pt x="71628" y="61341"/>
                                </a:cubicBezTo>
                                <a:lnTo>
                                  <a:pt x="84582" y="61341"/>
                                </a:lnTo>
                                <a:lnTo>
                                  <a:pt x="84582" y="53340"/>
                                </a:lnTo>
                                <a:cubicBezTo>
                                  <a:pt x="84582" y="49149"/>
                                  <a:pt x="84201" y="45466"/>
                                  <a:pt x="83312" y="42291"/>
                                </a:cubicBezTo>
                                <a:cubicBezTo>
                                  <a:pt x="82423" y="39243"/>
                                  <a:pt x="81026" y="36576"/>
                                  <a:pt x="79121" y="34544"/>
                                </a:cubicBezTo>
                                <a:cubicBezTo>
                                  <a:pt x="77216" y="32512"/>
                                  <a:pt x="74676" y="30861"/>
                                  <a:pt x="71374" y="29972"/>
                                </a:cubicBezTo>
                                <a:cubicBezTo>
                                  <a:pt x="68199" y="28956"/>
                                  <a:pt x="64135" y="28448"/>
                                  <a:pt x="59436" y="28448"/>
                                </a:cubicBezTo>
                                <a:cubicBezTo>
                                  <a:pt x="53213" y="28448"/>
                                  <a:pt x="47625" y="29083"/>
                                  <a:pt x="42672" y="30480"/>
                                </a:cubicBezTo>
                                <a:cubicBezTo>
                                  <a:pt x="37719" y="31877"/>
                                  <a:pt x="33401" y="33401"/>
                                  <a:pt x="29591" y="35179"/>
                                </a:cubicBezTo>
                                <a:cubicBezTo>
                                  <a:pt x="25908" y="36830"/>
                                  <a:pt x="22733" y="38354"/>
                                  <a:pt x="20193" y="39751"/>
                                </a:cubicBezTo>
                                <a:cubicBezTo>
                                  <a:pt x="17653" y="41148"/>
                                  <a:pt x="15621" y="41783"/>
                                  <a:pt x="13970" y="41783"/>
                                </a:cubicBezTo>
                                <a:cubicBezTo>
                                  <a:pt x="12954" y="41783"/>
                                  <a:pt x="11938" y="41529"/>
                                  <a:pt x="11176" y="40767"/>
                                </a:cubicBezTo>
                                <a:cubicBezTo>
                                  <a:pt x="10287" y="40132"/>
                                  <a:pt x="9525" y="39116"/>
                                  <a:pt x="9017" y="37846"/>
                                </a:cubicBezTo>
                                <a:cubicBezTo>
                                  <a:pt x="8509" y="36576"/>
                                  <a:pt x="8001" y="34925"/>
                                  <a:pt x="7747" y="33020"/>
                                </a:cubicBezTo>
                                <a:cubicBezTo>
                                  <a:pt x="7493" y="31115"/>
                                  <a:pt x="7366" y="29083"/>
                                  <a:pt x="7366" y="26797"/>
                                </a:cubicBezTo>
                                <a:cubicBezTo>
                                  <a:pt x="7366" y="23749"/>
                                  <a:pt x="7620" y="21336"/>
                                  <a:pt x="8001" y="19558"/>
                                </a:cubicBezTo>
                                <a:cubicBezTo>
                                  <a:pt x="8509" y="17653"/>
                                  <a:pt x="9525" y="16129"/>
                                  <a:pt x="10922" y="14605"/>
                                </a:cubicBezTo>
                                <a:cubicBezTo>
                                  <a:pt x="12319" y="13208"/>
                                  <a:pt x="14732" y="11684"/>
                                  <a:pt x="18161" y="9906"/>
                                </a:cubicBezTo>
                                <a:cubicBezTo>
                                  <a:pt x="21717" y="8128"/>
                                  <a:pt x="25781" y="6604"/>
                                  <a:pt x="30353" y="5080"/>
                                </a:cubicBezTo>
                                <a:cubicBezTo>
                                  <a:pt x="35052" y="3556"/>
                                  <a:pt x="40132" y="2413"/>
                                  <a:pt x="45593" y="1397"/>
                                </a:cubicBezTo>
                                <a:cubicBezTo>
                                  <a:pt x="51181" y="508"/>
                                  <a:pt x="56769" y="0"/>
                                  <a:pt x="62738"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2" name="Shape 62"/>
                        <wps:cNvSpPr/>
                        <wps:spPr>
                          <a:xfrm>
                            <a:off x="163233" y="401701"/>
                            <a:ext cx="211239" cy="147193"/>
                          </a:xfrm>
                          <a:custGeom>
                            <a:avLst/>
                            <a:gdLst/>
                            <a:ahLst/>
                            <a:cxnLst/>
                            <a:rect l="0" t="0" r="0" b="0"/>
                            <a:pathLst>
                              <a:path w="211239" h="147193">
                                <a:moveTo>
                                  <a:pt x="76746" y="0"/>
                                </a:moveTo>
                                <a:cubicBezTo>
                                  <a:pt x="82207" y="0"/>
                                  <a:pt x="87160" y="635"/>
                                  <a:pt x="91478" y="1778"/>
                                </a:cubicBezTo>
                                <a:cubicBezTo>
                                  <a:pt x="95923" y="2921"/>
                                  <a:pt x="99733" y="4445"/>
                                  <a:pt x="103162" y="6604"/>
                                </a:cubicBezTo>
                                <a:cubicBezTo>
                                  <a:pt x="106591" y="8763"/>
                                  <a:pt x="109639" y="11303"/>
                                  <a:pt x="112052" y="14351"/>
                                </a:cubicBezTo>
                                <a:cubicBezTo>
                                  <a:pt x="114592" y="17272"/>
                                  <a:pt x="116624" y="20574"/>
                                  <a:pt x="118275" y="24257"/>
                                </a:cubicBezTo>
                                <a:cubicBezTo>
                                  <a:pt x="122339" y="19939"/>
                                  <a:pt x="126149" y="16383"/>
                                  <a:pt x="129959" y="13208"/>
                                </a:cubicBezTo>
                                <a:cubicBezTo>
                                  <a:pt x="133769" y="10160"/>
                                  <a:pt x="137579" y="7620"/>
                                  <a:pt x="141262" y="5715"/>
                                </a:cubicBezTo>
                                <a:cubicBezTo>
                                  <a:pt x="145072" y="3810"/>
                                  <a:pt x="148755" y="2413"/>
                                  <a:pt x="152438" y="1397"/>
                                </a:cubicBezTo>
                                <a:cubicBezTo>
                                  <a:pt x="156248" y="508"/>
                                  <a:pt x="159931" y="0"/>
                                  <a:pt x="163868" y="0"/>
                                </a:cubicBezTo>
                                <a:cubicBezTo>
                                  <a:pt x="172631" y="0"/>
                                  <a:pt x="180124" y="1524"/>
                                  <a:pt x="186220" y="4445"/>
                                </a:cubicBezTo>
                                <a:cubicBezTo>
                                  <a:pt x="192189" y="7493"/>
                                  <a:pt x="197142" y="11430"/>
                                  <a:pt x="200825" y="16637"/>
                                </a:cubicBezTo>
                                <a:cubicBezTo>
                                  <a:pt x="204508" y="21717"/>
                                  <a:pt x="207175" y="27686"/>
                                  <a:pt x="208826" y="34544"/>
                                </a:cubicBezTo>
                                <a:cubicBezTo>
                                  <a:pt x="210350" y="41402"/>
                                  <a:pt x="211239" y="48641"/>
                                  <a:pt x="211239" y="56261"/>
                                </a:cubicBezTo>
                                <a:lnTo>
                                  <a:pt x="211239" y="141224"/>
                                </a:lnTo>
                                <a:cubicBezTo>
                                  <a:pt x="211239" y="142240"/>
                                  <a:pt x="210858" y="143129"/>
                                  <a:pt x="210350" y="143891"/>
                                </a:cubicBezTo>
                                <a:cubicBezTo>
                                  <a:pt x="209715" y="144653"/>
                                  <a:pt x="208699" y="145161"/>
                                  <a:pt x="207302" y="145669"/>
                                </a:cubicBezTo>
                                <a:cubicBezTo>
                                  <a:pt x="205905" y="146177"/>
                                  <a:pt x="204000" y="146558"/>
                                  <a:pt x="201714" y="146812"/>
                                </a:cubicBezTo>
                                <a:cubicBezTo>
                                  <a:pt x="199301" y="147066"/>
                                  <a:pt x="196253" y="147193"/>
                                  <a:pt x="192570" y="147193"/>
                                </a:cubicBezTo>
                                <a:cubicBezTo>
                                  <a:pt x="188760" y="147193"/>
                                  <a:pt x="185712" y="147066"/>
                                  <a:pt x="183299" y="146812"/>
                                </a:cubicBezTo>
                                <a:cubicBezTo>
                                  <a:pt x="181013" y="146558"/>
                                  <a:pt x="179108" y="146177"/>
                                  <a:pt x="177584" y="145669"/>
                                </a:cubicBezTo>
                                <a:cubicBezTo>
                                  <a:pt x="176187" y="145161"/>
                                  <a:pt x="175171" y="144653"/>
                                  <a:pt x="174663" y="143891"/>
                                </a:cubicBezTo>
                                <a:cubicBezTo>
                                  <a:pt x="174155" y="143129"/>
                                  <a:pt x="173774" y="142240"/>
                                  <a:pt x="173774" y="141224"/>
                                </a:cubicBezTo>
                                <a:lnTo>
                                  <a:pt x="173774" y="62484"/>
                                </a:lnTo>
                                <a:cubicBezTo>
                                  <a:pt x="173774" y="58039"/>
                                  <a:pt x="173393" y="53975"/>
                                  <a:pt x="172504" y="50292"/>
                                </a:cubicBezTo>
                                <a:cubicBezTo>
                                  <a:pt x="171742" y="46609"/>
                                  <a:pt x="170472" y="43434"/>
                                  <a:pt x="168694" y="40894"/>
                                </a:cubicBezTo>
                                <a:cubicBezTo>
                                  <a:pt x="166916" y="38227"/>
                                  <a:pt x="164757" y="36195"/>
                                  <a:pt x="162090" y="34798"/>
                                </a:cubicBezTo>
                                <a:cubicBezTo>
                                  <a:pt x="159550" y="33274"/>
                                  <a:pt x="156375" y="32639"/>
                                  <a:pt x="152692" y="32639"/>
                                </a:cubicBezTo>
                                <a:cubicBezTo>
                                  <a:pt x="148247" y="32639"/>
                                  <a:pt x="143675" y="34290"/>
                                  <a:pt x="139103" y="37846"/>
                                </a:cubicBezTo>
                                <a:cubicBezTo>
                                  <a:pt x="134531" y="41275"/>
                                  <a:pt x="129578" y="46355"/>
                                  <a:pt x="124244" y="52959"/>
                                </a:cubicBezTo>
                                <a:lnTo>
                                  <a:pt x="124244" y="141224"/>
                                </a:lnTo>
                                <a:cubicBezTo>
                                  <a:pt x="124244" y="142240"/>
                                  <a:pt x="123990" y="143129"/>
                                  <a:pt x="123355" y="143891"/>
                                </a:cubicBezTo>
                                <a:cubicBezTo>
                                  <a:pt x="122720" y="144653"/>
                                  <a:pt x="121704" y="145161"/>
                                  <a:pt x="120307" y="145669"/>
                                </a:cubicBezTo>
                                <a:cubicBezTo>
                                  <a:pt x="118910" y="146177"/>
                                  <a:pt x="117005" y="146558"/>
                                  <a:pt x="114592" y="146812"/>
                                </a:cubicBezTo>
                                <a:cubicBezTo>
                                  <a:pt x="112179" y="147066"/>
                                  <a:pt x="109258" y="147193"/>
                                  <a:pt x="105702" y="147193"/>
                                </a:cubicBezTo>
                                <a:cubicBezTo>
                                  <a:pt x="102019" y="147193"/>
                                  <a:pt x="98971" y="147066"/>
                                  <a:pt x="96558" y="146812"/>
                                </a:cubicBezTo>
                                <a:cubicBezTo>
                                  <a:pt x="94145" y="146558"/>
                                  <a:pt x="92240" y="146177"/>
                                  <a:pt x="90843" y="145669"/>
                                </a:cubicBezTo>
                                <a:cubicBezTo>
                                  <a:pt x="89446" y="145161"/>
                                  <a:pt x="88430" y="144653"/>
                                  <a:pt x="87795" y="143891"/>
                                </a:cubicBezTo>
                                <a:cubicBezTo>
                                  <a:pt x="87160" y="143129"/>
                                  <a:pt x="86906" y="142240"/>
                                  <a:pt x="86906" y="141224"/>
                                </a:cubicBezTo>
                                <a:lnTo>
                                  <a:pt x="86906" y="62484"/>
                                </a:lnTo>
                                <a:cubicBezTo>
                                  <a:pt x="86906" y="58039"/>
                                  <a:pt x="86525" y="53975"/>
                                  <a:pt x="85636" y="50292"/>
                                </a:cubicBezTo>
                                <a:cubicBezTo>
                                  <a:pt x="84747" y="46609"/>
                                  <a:pt x="83477" y="43434"/>
                                  <a:pt x="81826" y="40894"/>
                                </a:cubicBezTo>
                                <a:cubicBezTo>
                                  <a:pt x="80175" y="38227"/>
                                  <a:pt x="78016" y="36195"/>
                                  <a:pt x="75349" y="34798"/>
                                </a:cubicBezTo>
                                <a:cubicBezTo>
                                  <a:pt x="72682" y="33274"/>
                                  <a:pt x="69507" y="32639"/>
                                  <a:pt x="65951" y="32639"/>
                                </a:cubicBezTo>
                                <a:cubicBezTo>
                                  <a:pt x="61379" y="32639"/>
                                  <a:pt x="56807" y="34290"/>
                                  <a:pt x="52235" y="37846"/>
                                </a:cubicBezTo>
                                <a:cubicBezTo>
                                  <a:pt x="47663" y="41275"/>
                                  <a:pt x="42710" y="46355"/>
                                  <a:pt x="37503" y="52959"/>
                                </a:cubicBezTo>
                                <a:lnTo>
                                  <a:pt x="37503" y="141224"/>
                                </a:lnTo>
                                <a:cubicBezTo>
                                  <a:pt x="37503" y="142240"/>
                                  <a:pt x="37249" y="143129"/>
                                  <a:pt x="36614" y="143891"/>
                                </a:cubicBezTo>
                                <a:cubicBezTo>
                                  <a:pt x="35979" y="144653"/>
                                  <a:pt x="34963" y="145161"/>
                                  <a:pt x="33566" y="145669"/>
                                </a:cubicBezTo>
                                <a:cubicBezTo>
                                  <a:pt x="32169" y="146177"/>
                                  <a:pt x="30264" y="146558"/>
                                  <a:pt x="27851" y="146812"/>
                                </a:cubicBezTo>
                                <a:cubicBezTo>
                                  <a:pt x="25438" y="147066"/>
                                  <a:pt x="22415" y="147193"/>
                                  <a:pt x="18745" y="147193"/>
                                </a:cubicBezTo>
                                <a:cubicBezTo>
                                  <a:pt x="15075" y="147193"/>
                                  <a:pt x="12052" y="147066"/>
                                  <a:pt x="9665" y="146812"/>
                                </a:cubicBezTo>
                                <a:cubicBezTo>
                                  <a:pt x="7290" y="146558"/>
                                  <a:pt x="5372" y="146177"/>
                                  <a:pt x="3937" y="145669"/>
                                </a:cubicBezTo>
                                <a:cubicBezTo>
                                  <a:pt x="2502" y="145161"/>
                                  <a:pt x="1486" y="144653"/>
                                  <a:pt x="889" y="143891"/>
                                </a:cubicBezTo>
                                <a:cubicBezTo>
                                  <a:pt x="292" y="143129"/>
                                  <a:pt x="0" y="142240"/>
                                  <a:pt x="0" y="141224"/>
                                </a:cubicBezTo>
                                <a:lnTo>
                                  <a:pt x="0" y="8509"/>
                                </a:lnTo>
                                <a:cubicBezTo>
                                  <a:pt x="0" y="7493"/>
                                  <a:pt x="241" y="6604"/>
                                  <a:pt x="737" y="5842"/>
                                </a:cubicBezTo>
                                <a:cubicBezTo>
                                  <a:pt x="1232" y="5080"/>
                                  <a:pt x="2134" y="4572"/>
                                  <a:pt x="3416" y="4064"/>
                                </a:cubicBezTo>
                                <a:cubicBezTo>
                                  <a:pt x="4712" y="3556"/>
                                  <a:pt x="6375" y="3175"/>
                                  <a:pt x="8407" y="2921"/>
                                </a:cubicBezTo>
                                <a:cubicBezTo>
                                  <a:pt x="10439" y="2667"/>
                                  <a:pt x="12992" y="2540"/>
                                  <a:pt x="16065" y="2540"/>
                                </a:cubicBezTo>
                                <a:cubicBezTo>
                                  <a:pt x="19240" y="2540"/>
                                  <a:pt x="21869" y="2667"/>
                                  <a:pt x="23952" y="2921"/>
                                </a:cubicBezTo>
                                <a:cubicBezTo>
                                  <a:pt x="26073" y="3175"/>
                                  <a:pt x="27597" y="3556"/>
                                  <a:pt x="28740" y="4064"/>
                                </a:cubicBezTo>
                                <a:cubicBezTo>
                                  <a:pt x="29883" y="4572"/>
                                  <a:pt x="30772" y="5080"/>
                                  <a:pt x="31280" y="5842"/>
                                </a:cubicBezTo>
                                <a:cubicBezTo>
                                  <a:pt x="31788" y="6604"/>
                                  <a:pt x="32042" y="7493"/>
                                  <a:pt x="32042" y="8509"/>
                                </a:cubicBezTo>
                                <a:lnTo>
                                  <a:pt x="32042" y="23876"/>
                                </a:lnTo>
                                <a:cubicBezTo>
                                  <a:pt x="39281" y="15875"/>
                                  <a:pt x="46647" y="9906"/>
                                  <a:pt x="53886" y="5969"/>
                                </a:cubicBezTo>
                                <a:cubicBezTo>
                                  <a:pt x="61252" y="2032"/>
                                  <a:pt x="68872" y="0"/>
                                  <a:pt x="76746"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3" name="Shape 63"/>
                        <wps:cNvSpPr/>
                        <wps:spPr>
                          <a:xfrm>
                            <a:off x="1031824" y="369316"/>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345"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4" name="Shape 64"/>
                        <wps:cNvSpPr/>
                        <wps:spPr>
                          <a:xfrm>
                            <a:off x="655396" y="369316"/>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472"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5" name="Shape 65"/>
                        <wps:cNvSpPr/>
                        <wps:spPr>
                          <a:xfrm>
                            <a:off x="9068" y="352044"/>
                            <a:ext cx="125768" cy="199390"/>
                          </a:xfrm>
                          <a:custGeom>
                            <a:avLst/>
                            <a:gdLst/>
                            <a:ahLst/>
                            <a:cxnLst/>
                            <a:rect l="0" t="0" r="0" b="0"/>
                            <a:pathLst>
                              <a:path w="125768" h="199390">
                                <a:moveTo>
                                  <a:pt x="67869" y="0"/>
                                </a:moveTo>
                                <a:cubicBezTo>
                                  <a:pt x="72428" y="0"/>
                                  <a:pt x="77000" y="254"/>
                                  <a:pt x="81559" y="1016"/>
                                </a:cubicBezTo>
                                <a:cubicBezTo>
                                  <a:pt x="86131" y="1651"/>
                                  <a:pt x="90386" y="2667"/>
                                  <a:pt x="94361" y="3810"/>
                                </a:cubicBezTo>
                                <a:cubicBezTo>
                                  <a:pt x="98323" y="4953"/>
                                  <a:pt x="101854" y="6350"/>
                                  <a:pt x="104927" y="7874"/>
                                </a:cubicBezTo>
                                <a:cubicBezTo>
                                  <a:pt x="108001" y="9271"/>
                                  <a:pt x="110033" y="10541"/>
                                  <a:pt x="111023" y="11557"/>
                                </a:cubicBezTo>
                                <a:cubicBezTo>
                                  <a:pt x="112027" y="12573"/>
                                  <a:pt x="112687" y="13335"/>
                                  <a:pt x="113043" y="14097"/>
                                </a:cubicBezTo>
                                <a:cubicBezTo>
                                  <a:pt x="113386" y="14732"/>
                                  <a:pt x="113678" y="15748"/>
                                  <a:pt x="113932" y="16891"/>
                                </a:cubicBezTo>
                                <a:cubicBezTo>
                                  <a:pt x="114186" y="18034"/>
                                  <a:pt x="114351" y="19431"/>
                                  <a:pt x="114452" y="21209"/>
                                </a:cubicBezTo>
                                <a:cubicBezTo>
                                  <a:pt x="114554" y="22860"/>
                                  <a:pt x="114605" y="25019"/>
                                  <a:pt x="114605" y="27686"/>
                                </a:cubicBezTo>
                                <a:cubicBezTo>
                                  <a:pt x="114605" y="30480"/>
                                  <a:pt x="114529" y="32893"/>
                                  <a:pt x="114376" y="34925"/>
                                </a:cubicBezTo>
                                <a:cubicBezTo>
                                  <a:pt x="114224" y="36957"/>
                                  <a:pt x="113982" y="38608"/>
                                  <a:pt x="113640" y="39878"/>
                                </a:cubicBezTo>
                                <a:cubicBezTo>
                                  <a:pt x="113284" y="41148"/>
                                  <a:pt x="112789" y="42037"/>
                                  <a:pt x="112141" y="42672"/>
                                </a:cubicBezTo>
                                <a:cubicBezTo>
                                  <a:pt x="111506" y="43307"/>
                                  <a:pt x="110630" y="43561"/>
                                  <a:pt x="109538" y="43561"/>
                                </a:cubicBezTo>
                                <a:cubicBezTo>
                                  <a:pt x="108445" y="43561"/>
                                  <a:pt x="106718" y="42926"/>
                                  <a:pt x="104330" y="41529"/>
                                </a:cubicBezTo>
                                <a:cubicBezTo>
                                  <a:pt x="101956" y="40132"/>
                                  <a:pt x="99022" y="38608"/>
                                  <a:pt x="95555" y="36957"/>
                                </a:cubicBezTo>
                                <a:cubicBezTo>
                                  <a:pt x="92075" y="35306"/>
                                  <a:pt x="88062" y="33782"/>
                                  <a:pt x="83490" y="32512"/>
                                </a:cubicBezTo>
                                <a:cubicBezTo>
                                  <a:pt x="78930" y="31115"/>
                                  <a:pt x="73927" y="30480"/>
                                  <a:pt x="68466" y="30480"/>
                                </a:cubicBezTo>
                                <a:cubicBezTo>
                                  <a:pt x="64199" y="30480"/>
                                  <a:pt x="60477" y="30988"/>
                                  <a:pt x="57302" y="32004"/>
                                </a:cubicBezTo>
                                <a:cubicBezTo>
                                  <a:pt x="54127" y="33020"/>
                                  <a:pt x="51473" y="34544"/>
                                  <a:pt x="49340" y="36322"/>
                                </a:cubicBezTo>
                                <a:cubicBezTo>
                                  <a:pt x="47206" y="38227"/>
                                  <a:pt x="45618" y="40386"/>
                                  <a:pt x="44577" y="42926"/>
                                </a:cubicBezTo>
                                <a:cubicBezTo>
                                  <a:pt x="43536" y="45593"/>
                                  <a:pt x="43015" y="48260"/>
                                  <a:pt x="43015" y="51181"/>
                                </a:cubicBezTo>
                                <a:cubicBezTo>
                                  <a:pt x="43015" y="55372"/>
                                  <a:pt x="44183" y="59055"/>
                                  <a:pt x="46507" y="62230"/>
                                </a:cubicBezTo>
                                <a:cubicBezTo>
                                  <a:pt x="48844" y="65405"/>
                                  <a:pt x="51968" y="68199"/>
                                  <a:pt x="55893" y="70612"/>
                                </a:cubicBezTo>
                                <a:cubicBezTo>
                                  <a:pt x="59804" y="73025"/>
                                  <a:pt x="64249" y="75311"/>
                                  <a:pt x="69202" y="77470"/>
                                </a:cubicBezTo>
                                <a:cubicBezTo>
                                  <a:pt x="74168" y="79502"/>
                                  <a:pt x="79235" y="81788"/>
                                  <a:pt x="84391" y="84201"/>
                                </a:cubicBezTo>
                                <a:cubicBezTo>
                                  <a:pt x="89548" y="86614"/>
                                  <a:pt x="94615" y="89281"/>
                                  <a:pt x="99568" y="92329"/>
                                </a:cubicBezTo>
                                <a:cubicBezTo>
                                  <a:pt x="104534" y="95377"/>
                                  <a:pt x="108941" y="98933"/>
                                  <a:pt x="112814" y="103124"/>
                                </a:cubicBezTo>
                                <a:cubicBezTo>
                                  <a:pt x="116688" y="107442"/>
                                  <a:pt x="119812" y="112395"/>
                                  <a:pt x="122187" y="118110"/>
                                </a:cubicBezTo>
                                <a:cubicBezTo>
                                  <a:pt x="124574" y="123698"/>
                                  <a:pt x="125768" y="130429"/>
                                  <a:pt x="125768" y="138176"/>
                                </a:cubicBezTo>
                                <a:cubicBezTo>
                                  <a:pt x="125768" y="148336"/>
                                  <a:pt x="123876" y="157226"/>
                                  <a:pt x="120104" y="164846"/>
                                </a:cubicBezTo>
                                <a:cubicBezTo>
                                  <a:pt x="116332" y="172466"/>
                                  <a:pt x="111227" y="178816"/>
                                  <a:pt x="104775" y="184023"/>
                                </a:cubicBezTo>
                                <a:cubicBezTo>
                                  <a:pt x="98323" y="189103"/>
                                  <a:pt x="90792" y="192913"/>
                                  <a:pt x="82156" y="195453"/>
                                </a:cubicBezTo>
                                <a:cubicBezTo>
                                  <a:pt x="73520" y="198120"/>
                                  <a:pt x="64300" y="199390"/>
                                  <a:pt x="54470" y="199390"/>
                                </a:cubicBezTo>
                                <a:cubicBezTo>
                                  <a:pt x="47828" y="199390"/>
                                  <a:pt x="41656" y="198882"/>
                                  <a:pt x="35941" y="197739"/>
                                </a:cubicBezTo>
                                <a:cubicBezTo>
                                  <a:pt x="30239" y="196596"/>
                                  <a:pt x="25210" y="195326"/>
                                  <a:pt x="20841" y="193802"/>
                                </a:cubicBezTo>
                                <a:cubicBezTo>
                                  <a:pt x="16472" y="192278"/>
                                  <a:pt x="12827" y="190627"/>
                                  <a:pt x="9906" y="188976"/>
                                </a:cubicBezTo>
                                <a:cubicBezTo>
                                  <a:pt x="6972" y="187325"/>
                                  <a:pt x="4864" y="185801"/>
                                  <a:pt x="3581" y="184531"/>
                                </a:cubicBezTo>
                                <a:cubicBezTo>
                                  <a:pt x="2286" y="183261"/>
                                  <a:pt x="1372" y="181356"/>
                                  <a:pt x="826" y="178943"/>
                                </a:cubicBezTo>
                                <a:cubicBezTo>
                                  <a:pt x="279" y="176530"/>
                                  <a:pt x="0" y="172974"/>
                                  <a:pt x="0" y="168402"/>
                                </a:cubicBezTo>
                                <a:cubicBezTo>
                                  <a:pt x="0" y="165354"/>
                                  <a:pt x="102" y="162814"/>
                                  <a:pt x="305" y="160655"/>
                                </a:cubicBezTo>
                                <a:cubicBezTo>
                                  <a:pt x="495" y="158623"/>
                                  <a:pt x="826" y="156972"/>
                                  <a:pt x="1270" y="155575"/>
                                </a:cubicBezTo>
                                <a:cubicBezTo>
                                  <a:pt x="1715" y="154305"/>
                                  <a:pt x="2311" y="153416"/>
                                  <a:pt x="3061" y="152908"/>
                                </a:cubicBezTo>
                                <a:cubicBezTo>
                                  <a:pt x="3797" y="152273"/>
                                  <a:pt x="4661" y="152019"/>
                                  <a:pt x="5664" y="152019"/>
                                </a:cubicBezTo>
                                <a:cubicBezTo>
                                  <a:pt x="7049" y="152019"/>
                                  <a:pt x="9004" y="152908"/>
                                  <a:pt x="11532" y="154559"/>
                                </a:cubicBezTo>
                                <a:cubicBezTo>
                                  <a:pt x="14072" y="156210"/>
                                  <a:pt x="17323" y="157988"/>
                                  <a:pt x="21285" y="159893"/>
                                </a:cubicBezTo>
                                <a:cubicBezTo>
                                  <a:pt x="25260" y="161925"/>
                                  <a:pt x="29997" y="163703"/>
                                  <a:pt x="35496" y="165354"/>
                                </a:cubicBezTo>
                                <a:cubicBezTo>
                                  <a:pt x="41008" y="167005"/>
                                  <a:pt x="47384" y="167894"/>
                                  <a:pt x="54623" y="167894"/>
                                </a:cubicBezTo>
                                <a:cubicBezTo>
                                  <a:pt x="59385" y="167894"/>
                                  <a:pt x="63652" y="167259"/>
                                  <a:pt x="67424" y="166116"/>
                                </a:cubicBezTo>
                                <a:cubicBezTo>
                                  <a:pt x="71196" y="164973"/>
                                  <a:pt x="74397" y="163322"/>
                                  <a:pt x="77026" y="161290"/>
                                </a:cubicBezTo>
                                <a:cubicBezTo>
                                  <a:pt x="79654" y="159258"/>
                                  <a:pt x="81661" y="156591"/>
                                  <a:pt x="83045" y="153543"/>
                                </a:cubicBezTo>
                                <a:cubicBezTo>
                                  <a:pt x="84442" y="150495"/>
                                  <a:pt x="85128" y="147066"/>
                                  <a:pt x="85128" y="143256"/>
                                </a:cubicBezTo>
                                <a:cubicBezTo>
                                  <a:pt x="85128" y="138938"/>
                                  <a:pt x="83947" y="135128"/>
                                  <a:pt x="81559" y="132080"/>
                                </a:cubicBezTo>
                                <a:cubicBezTo>
                                  <a:pt x="79185" y="128905"/>
                                  <a:pt x="76086" y="126111"/>
                                  <a:pt x="72263" y="123698"/>
                                </a:cubicBezTo>
                                <a:cubicBezTo>
                                  <a:pt x="68440" y="121285"/>
                                  <a:pt x="64097" y="118999"/>
                                  <a:pt x="59233" y="116840"/>
                                </a:cubicBezTo>
                                <a:cubicBezTo>
                                  <a:pt x="54381" y="114681"/>
                                  <a:pt x="49365" y="112522"/>
                                  <a:pt x="44209" y="110109"/>
                                </a:cubicBezTo>
                                <a:cubicBezTo>
                                  <a:pt x="39052" y="107696"/>
                                  <a:pt x="34036" y="105029"/>
                                  <a:pt x="29172" y="101981"/>
                                </a:cubicBezTo>
                                <a:cubicBezTo>
                                  <a:pt x="24308" y="98933"/>
                                  <a:pt x="19977" y="95377"/>
                                  <a:pt x="16154" y="91059"/>
                                </a:cubicBezTo>
                                <a:cubicBezTo>
                                  <a:pt x="12332" y="86868"/>
                                  <a:pt x="9233" y="81915"/>
                                  <a:pt x="6845" y="76200"/>
                                </a:cubicBezTo>
                                <a:cubicBezTo>
                                  <a:pt x="4470" y="70358"/>
                                  <a:pt x="3277" y="63500"/>
                                  <a:pt x="3277" y="55499"/>
                                </a:cubicBezTo>
                                <a:cubicBezTo>
                                  <a:pt x="3277" y="46228"/>
                                  <a:pt x="4991" y="38100"/>
                                  <a:pt x="8407" y="31115"/>
                                </a:cubicBezTo>
                                <a:cubicBezTo>
                                  <a:pt x="11836" y="24130"/>
                                  <a:pt x="16446" y="18288"/>
                                  <a:pt x="22250" y="13716"/>
                                </a:cubicBezTo>
                                <a:cubicBezTo>
                                  <a:pt x="28054" y="9144"/>
                                  <a:pt x="34900" y="5715"/>
                                  <a:pt x="42786" y="3429"/>
                                </a:cubicBezTo>
                                <a:cubicBezTo>
                                  <a:pt x="50686" y="1143"/>
                                  <a:pt x="59042" y="0"/>
                                  <a:pt x="67869"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6" name="Shape 66"/>
                        <wps:cNvSpPr/>
                        <wps:spPr>
                          <a:xfrm>
                            <a:off x="1149426" y="345948"/>
                            <a:ext cx="43180" cy="39243"/>
                          </a:xfrm>
                          <a:custGeom>
                            <a:avLst/>
                            <a:gdLst/>
                            <a:ahLst/>
                            <a:cxnLst/>
                            <a:rect l="0" t="0" r="0" b="0"/>
                            <a:pathLst>
                              <a:path w="43180" h="39243">
                                <a:moveTo>
                                  <a:pt x="21717" y="0"/>
                                </a:moveTo>
                                <a:cubicBezTo>
                                  <a:pt x="30099" y="0"/>
                                  <a:pt x="35814" y="1397"/>
                                  <a:pt x="38735" y="4191"/>
                                </a:cubicBezTo>
                                <a:cubicBezTo>
                                  <a:pt x="41783" y="6985"/>
                                  <a:pt x="43180" y="12065"/>
                                  <a:pt x="43180" y="19304"/>
                                </a:cubicBezTo>
                                <a:cubicBezTo>
                                  <a:pt x="43180" y="26797"/>
                                  <a:pt x="41656" y="32004"/>
                                  <a:pt x="38608" y="34925"/>
                                </a:cubicBezTo>
                                <a:cubicBezTo>
                                  <a:pt x="35560" y="37846"/>
                                  <a:pt x="29845" y="39243"/>
                                  <a:pt x="21463" y="39243"/>
                                </a:cubicBezTo>
                                <a:cubicBezTo>
                                  <a:pt x="13081" y="39243"/>
                                  <a:pt x="7366" y="37846"/>
                                  <a:pt x="4445" y="35052"/>
                                </a:cubicBezTo>
                                <a:cubicBezTo>
                                  <a:pt x="1524" y="32258"/>
                                  <a:pt x="0" y="27305"/>
                                  <a:pt x="0" y="20066"/>
                                </a:cubicBezTo>
                                <a:cubicBezTo>
                                  <a:pt x="0" y="12446"/>
                                  <a:pt x="1524" y="7239"/>
                                  <a:pt x="4572" y="4318"/>
                                </a:cubicBezTo>
                                <a:cubicBezTo>
                                  <a:pt x="7620" y="1397"/>
                                  <a:pt x="13335" y="0"/>
                                  <a:pt x="21717"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67" name="Shape 67"/>
                        <wps:cNvSpPr/>
                        <wps:spPr>
                          <a:xfrm>
                            <a:off x="969594" y="345948"/>
                            <a:ext cx="43180" cy="39243"/>
                          </a:xfrm>
                          <a:custGeom>
                            <a:avLst/>
                            <a:gdLst/>
                            <a:ahLst/>
                            <a:cxnLst/>
                            <a:rect l="0" t="0" r="0" b="0"/>
                            <a:pathLst>
                              <a:path w="43180" h="39243">
                                <a:moveTo>
                                  <a:pt x="21717" y="0"/>
                                </a:moveTo>
                                <a:cubicBezTo>
                                  <a:pt x="30099" y="0"/>
                                  <a:pt x="35814" y="1397"/>
                                  <a:pt x="38735" y="4191"/>
                                </a:cubicBezTo>
                                <a:cubicBezTo>
                                  <a:pt x="41783" y="6985"/>
                                  <a:pt x="43180" y="12065"/>
                                  <a:pt x="43180" y="19304"/>
                                </a:cubicBezTo>
                                <a:cubicBezTo>
                                  <a:pt x="43180" y="26797"/>
                                  <a:pt x="41656" y="32004"/>
                                  <a:pt x="38608" y="34925"/>
                                </a:cubicBezTo>
                                <a:cubicBezTo>
                                  <a:pt x="35560" y="37846"/>
                                  <a:pt x="29845" y="39243"/>
                                  <a:pt x="21463" y="39243"/>
                                </a:cubicBezTo>
                                <a:cubicBezTo>
                                  <a:pt x="13081" y="39243"/>
                                  <a:pt x="7366" y="37846"/>
                                  <a:pt x="4445" y="35052"/>
                                </a:cubicBezTo>
                                <a:cubicBezTo>
                                  <a:pt x="1524" y="32258"/>
                                  <a:pt x="0" y="27305"/>
                                  <a:pt x="0" y="20066"/>
                                </a:cubicBezTo>
                                <a:cubicBezTo>
                                  <a:pt x="0" y="12446"/>
                                  <a:pt x="1524" y="7239"/>
                                  <a:pt x="4572" y="4318"/>
                                </a:cubicBezTo>
                                <a:cubicBezTo>
                                  <a:pt x="7620" y="1397"/>
                                  <a:pt x="13335" y="0"/>
                                  <a:pt x="21717"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pic:pic xmlns:pic="http://schemas.openxmlformats.org/drawingml/2006/picture">
                        <pic:nvPicPr>
                          <pic:cNvPr id="69" name="Picture 69"/>
                          <pic:cNvPicPr/>
                        </pic:nvPicPr>
                        <pic:blipFill>
                          <a:blip r:embed="rId11"/>
                          <a:stretch>
                            <a:fillRect/>
                          </a:stretch>
                        </pic:blipFill>
                        <pic:spPr>
                          <a:xfrm>
                            <a:off x="2743" y="861962"/>
                            <a:ext cx="3208782" cy="287261"/>
                          </a:xfrm>
                          <a:prstGeom prst="rect">
                            <a:avLst/>
                          </a:prstGeom>
                        </pic:spPr>
                      </pic:pic>
                      <wps:wsp>
                        <wps:cNvPr id="70" name="Shape 70"/>
                        <wps:cNvSpPr/>
                        <wps:spPr>
                          <a:xfrm>
                            <a:off x="3264" y="877321"/>
                            <a:ext cx="86697" cy="194305"/>
                          </a:xfrm>
                          <a:custGeom>
                            <a:avLst/>
                            <a:gdLst/>
                            <a:ahLst/>
                            <a:cxnLst/>
                            <a:rect l="0" t="0" r="0" b="0"/>
                            <a:pathLst>
                              <a:path w="86697" h="194305">
                                <a:moveTo>
                                  <a:pt x="86697" y="0"/>
                                </a:moveTo>
                                <a:lnTo>
                                  <a:pt x="86697" y="37587"/>
                                </a:lnTo>
                                <a:lnTo>
                                  <a:pt x="86627" y="37587"/>
                                </a:lnTo>
                                <a:lnTo>
                                  <a:pt x="59385" y="119502"/>
                                </a:lnTo>
                                <a:lnTo>
                                  <a:pt x="86697" y="119502"/>
                                </a:lnTo>
                                <a:lnTo>
                                  <a:pt x="86697" y="149474"/>
                                </a:lnTo>
                                <a:lnTo>
                                  <a:pt x="50749" y="149474"/>
                                </a:lnTo>
                                <a:lnTo>
                                  <a:pt x="38545" y="187193"/>
                                </a:lnTo>
                                <a:cubicBezTo>
                                  <a:pt x="38151" y="188590"/>
                                  <a:pt x="37630" y="189733"/>
                                  <a:pt x="36982" y="190622"/>
                                </a:cubicBezTo>
                                <a:cubicBezTo>
                                  <a:pt x="36347" y="191638"/>
                                  <a:pt x="35306" y="192400"/>
                                  <a:pt x="33858" y="192908"/>
                                </a:cubicBezTo>
                                <a:cubicBezTo>
                                  <a:pt x="32423" y="193416"/>
                                  <a:pt x="30391" y="193797"/>
                                  <a:pt x="27762" y="194051"/>
                                </a:cubicBezTo>
                                <a:cubicBezTo>
                                  <a:pt x="25133" y="194178"/>
                                  <a:pt x="21679" y="194305"/>
                                  <a:pt x="17412" y="194305"/>
                                </a:cubicBezTo>
                                <a:cubicBezTo>
                                  <a:pt x="12852" y="194305"/>
                                  <a:pt x="9284" y="194178"/>
                                  <a:pt x="6706" y="193924"/>
                                </a:cubicBezTo>
                                <a:cubicBezTo>
                                  <a:pt x="4115" y="193543"/>
                                  <a:pt x="2337" y="192908"/>
                                  <a:pt x="1346" y="191765"/>
                                </a:cubicBezTo>
                                <a:cubicBezTo>
                                  <a:pt x="356" y="190622"/>
                                  <a:pt x="0" y="188971"/>
                                  <a:pt x="305" y="186812"/>
                                </a:cubicBezTo>
                                <a:cubicBezTo>
                                  <a:pt x="597" y="184780"/>
                                  <a:pt x="1346" y="181986"/>
                                  <a:pt x="2527" y="178557"/>
                                </a:cubicBezTo>
                                <a:lnTo>
                                  <a:pt x="61913" y="7615"/>
                                </a:lnTo>
                                <a:cubicBezTo>
                                  <a:pt x="62509" y="5964"/>
                                  <a:pt x="63208" y="4567"/>
                                  <a:pt x="63995" y="3551"/>
                                </a:cubicBezTo>
                                <a:cubicBezTo>
                                  <a:pt x="64795" y="2535"/>
                                  <a:pt x="66053" y="1773"/>
                                  <a:pt x="67793" y="1265"/>
                                </a:cubicBezTo>
                                <a:cubicBezTo>
                                  <a:pt x="69532" y="630"/>
                                  <a:pt x="71933" y="249"/>
                                  <a:pt x="75006" y="122"/>
                                </a:cubicBezTo>
                                <a:lnTo>
                                  <a:pt x="86697"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1" name="Shape 71"/>
                        <wps:cNvSpPr/>
                        <wps:spPr>
                          <a:xfrm>
                            <a:off x="539064" y="986721"/>
                            <a:ext cx="60579" cy="87445"/>
                          </a:xfrm>
                          <a:custGeom>
                            <a:avLst/>
                            <a:gdLst/>
                            <a:ahLst/>
                            <a:cxnLst/>
                            <a:rect l="0" t="0" r="0" b="0"/>
                            <a:pathLst>
                              <a:path w="60579" h="87445">
                                <a:moveTo>
                                  <a:pt x="60579" y="0"/>
                                </a:moveTo>
                                <a:lnTo>
                                  <a:pt x="60579" y="23418"/>
                                </a:lnTo>
                                <a:lnTo>
                                  <a:pt x="54737" y="23945"/>
                                </a:lnTo>
                                <a:cubicBezTo>
                                  <a:pt x="50546" y="24834"/>
                                  <a:pt x="47117" y="26104"/>
                                  <a:pt x="44323" y="27882"/>
                                </a:cubicBezTo>
                                <a:cubicBezTo>
                                  <a:pt x="41656" y="29660"/>
                                  <a:pt x="39751" y="31819"/>
                                  <a:pt x="38481" y="34359"/>
                                </a:cubicBezTo>
                                <a:cubicBezTo>
                                  <a:pt x="37211" y="36899"/>
                                  <a:pt x="36576" y="39820"/>
                                  <a:pt x="36576" y="43122"/>
                                </a:cubicBezTo>
                                <a:cubicBezTo>
                                  <a:pt x="36576" y="48583"/>
                                  <a:pt x="38354" y="53028"/>
                                  <a:pt x="41910" y="56203"/>
                                </a:cubicBezTo>
                                <a:cubicBezTo>
                                  <a:pt x="45466" y="59378"/>
                                  <a:pt x="50292" y="60902"/>
                                  <a:pt x="56642" y="60902"/>
                                </a:cubicBezTo>
                                <a:lnTo>
                                  <a:pt x="60579" y="59832"/>
                                </a:lnTo>
                                <a:lnTo>
                                  <a:pt x="60579" y="84847"/>
                                </a:lnTo>
                                <a:lnTo>
                                  <a:pt x="48387" y="87445"/>
                                </a:lnTo>
                                <a:cubicBezTo>
                                  <a:pt x="41402" y="87445"/>
                                  <a:pt x="34925" y="86556"/>
                                  <a:pt x="28956" y="84651"/>
                                </a:cubicBezTo>
                                <a:cubicBezTo>
                                  <a:pt x="23114" y="82873"/>
                                  <a:pt x="17907" y="80079"/>
                                  <a:pt x="13589" y="76523"/>
                                </a:cubicBezTo>
                                <a:cubicBezTo>
                                  <a:pt x="9271" y="72840"/>
                                  <a:pt x="5969" y="68395"/>
                                  <a:pt x="3556" y="63061"/>
                                </a:cubicBezTo>
                                <a:cubicBezTo>
                                  <a:pt x="1270" y="57727"/>
                                  <a:pt x="0" y="51377"/>
                                  <a:pt x="0" y="44265"/>
                                </a:cubicBezTo>
                                <a:cubicBezTo>
                                  <a:pt x="0" y="36518"/>
                                  <a:pt x="1524" y="29787"/>
                                  <a:pt x="4572" y="24072"/>
                                </a:cubicBezTo>
                                <a:cubicBezTo>
                                  <a:pt x="7620" y="18357"/>
                                  <a:pt x="12065" y="13658"/>
                                  <a:pt x="18161" y="9975"/>
                                </a:cubicBezTo>
                                <a:cubicBezTo>
                                  <a:pt x="24130" y="6292"/>
                                  <a:pt x="31623" y="3498"/>
                                  <a:pt x="40513" y="1720"/>
                                </a:cubicBezTo>
                                <a:lnTo>
                                  <a:pt x="6057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2" name="Shape 72"/>
                        <wps:cNvSpPr/>
                        <wps:spPr>
                          <a:xfrm>
                            <a:off x="546430" y="924609"/>
                            <a:ext cx="53213" cy="41607"/>
                          </a:xfrm>
                          <a:custGeom>
                            <a:avLst/>
                            <a:gdLst/>
                            <a:ahLst/>
                            <a:cxnLst/>
                            <a:rect l="0" t="0" r="0" b="0"/>
                            <a:pathLst>
                              <a:path w="53213" h="41607">
                                <a:moveTo>
                                  <a:pt x="53213" y="0"/>
                                </a:moveTo>
                                <a:lnTo>
                                  <a:pt x="53213" y="28418"/>
                                </a:lnTo>
                                <a:lnTo>
                                  <a:pt x="52070" y="28272"/>
                                </a:lnTo>
                                <a:cubicBezTo>
                                  <a:pt x="45847" y="28272"/>
                                  <a:pt x="40259" y="28907"/>
                                  <a:pt x="35306" y="30304"/>
                                </a:cubicBezTo>
                                <a:cubicBezTo>
                                  <a:pt x="30353" y="31701"/>
                                  <a:pt x="26035" y="33225"/>
                                  <a:pt x="22225" y="35003"/>
                                </a:cubicBezTo>
                                <a:cubicBezTo>
                                  <a:pt x="18542" y="36654"/>
                                  <a:pt x="15367" y="38178"/>
                                  <a:pt x="12827" y="39575"/>
                                </a:cubicBezTo>
                                <a:cubicBezTo>
                                  <a:pt x="10287" y="40972"/>
                                  <a:pt x="8255" y="41607"/>
                                  <a:pt x="6604" y="41607"/>
                                </a:cubicBezTo>
                                <a:cubicBezTo>
                                  <a:pt x="5588" y="41607"/>
                                  <a:pt x="4572" y="41353"/>
                                  <a:pt x="3810" y="40591"/>
                                </a:cubicBezTo>
                                <a:cubicBezTo>
                                  <a:pt x="2921" y="39956"/>
                                  <a:pt x="2159" y="38940"/>
                                  <a:pt x="1651" y="37670"/>
                                </a:cubicBezTo>
                                <a:cubicBezTo>
                                  <a:pt x="1143" y="36400"/>
                                  <a:pt x="635" y="34749"/>
                                  <a:pt x="381" y="32844"/>
                                </a:cubicBezTo>
                                <a:cubicBezTo>
                                  <a:pt x="127" y="30939"/>
                                  <a:pt x="0" y="28907"/>
                                  <a:pt x="0" y="26621"/>
                                </a:cubicBezTo>
                                <a:cubicBezTo>
                                  <a:pt x="0" y="23573"/>
                                  <a:pt x="254" y="21160"/>
                                  <a:pt x="635" y="19382"/>
                                </a:cubicBezTo>
                                <a:cubicBezTo>
                                  <a:pt x="1143" y="17477"/>
                                  <a:pt x="2159" y="15953"/>
                                  <a:pt x="3556" y="14429"/>
                                </a:cubicBezTo>
                                <a:cubicBezTo>
                                  <a:pt x="4953" y="13032"/>
                                  <a:pt x="7366" y="11508"/>
                                  <a:pt x="10795" y="9730"/>
                                </a:cubicBezTo>
                                <a:cubicBezTo>
                                  <a:pt x="14351" y="7952"/>
                                  <a:pt x="18415" y="6428"/>
                                  <a:pt x="22987" y="4904"/>
                                </a:cubicBezTo>
                                <a:cubicBezTo>
                                  <a:pt x="27686" y="3380"/>
                                  <a:pt x="32766" y="2237"/>
                                  <a:pt x="38227" y="1221"/>
                                </a:cubicBezTo>
                                <a:lnTo>
                                  <a:pt x="53213"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3" name="Shape 73"/>
                        <wps:cNvSpPr/>
                        <wps:spPr>
                          <a:xfrm>
                            <a:off x="259156" y="877316"/>
                            <a:ext cx="263144" cy="194310"/>
                          </a:xfrm>
                          <a:custGeom>
                            <a:avLst/>
                            <a:gdLst/>
                            <a:ahLst/>
                            <a:cxnLst/>
                            <a:rect l="0" t="0" r="0" b="0"/>
                            <a:pathLst>
                              <a:path w="263144" h="194310">
                                <a:moveTo>
                                  <a:pt x="19685" y="0"/>
                                </a:moveTo>
                                <a:cubicBezTo>
                                  <a:pt x="24384" y="0"/>
                                  <a:pt x="28067" y="0"/>
                                  <a:pt x="30861" y="127"/>
                                </a:cubicBezTo>
                                <a:cubicBezTo>
                                  <a:pt x="33528" y="254"/>
                                  <a:pt x="35560" y="635"/>
                                  <a:pt x="36957" y="1270"/>
                                </a:cubicBezTo>
                                <a:cubicBezTo>
                                  <a:pt x="38354" y="1778"/>
                                  <a:pt x="39370" y="2540"/>
                                  <a:pt x="39751" y="3556"/>
                                </a:cubicBezTo>
                                <a:cubicBezTo>
                                  <a:pt x="40259" y="4572"/>
                                  <a:pt x="40640" y="6096"/>
                                  <a:pt x="41021" y="8001"/>
                                </a:cubicBezTo>
                                <a:lnTo>
                                  <a:pt x="74803" y="155448"/>
                                </a:lnTo>
                                <a:lnTo>
                                  <a:pt x="74930" y="155448"/>
                                </a:lnTo>
                                <a:lnTo>
                                  <a:pt x="110109" y="9017"/>
                                </a:lnTo>
                                <a:cubicBezTo>
                                  <a:pt x="110490" y="7112"/>
                                  <a:pt x="110998" y="5588"/>
                                  <a:pt x="111633" y="4445"/>
                                </a:cubicBezTo>
                                <a:cubicBezTo>
                                  <a:pt x="112268" y="3175"/>
                                  <a:pt x="113411" y="2286"/>
                                  <a:pt x="114935" y="1651"/>
                                </a:cubicBezTo>
                                <a:cubicBezTo>
                                  <a:pt x="116459" y="1016"/>
                                  <a:pt x="118491" y="508"/>
                                  <a:pt x="121158" y="254"/>
                                </a:cubicBezTo>
                                <a:cubicBezTo>
                                  <a:pt x="123952" y="127"/>
                                  <a:pt x="127508" y="0"/>
                                  <a:pt x="131953" y="0"/>
                                </a:cubicBezTo>
                                <a:cubicBezTo>
                                  <a:pt x="136652" y="0"/>
                                  <a:pt x="140462" y="0"/>
                                  <a:pt x="143256" y="254"/>
                                </a:cubicBezTo>
                                <a:cubicBezTo>
                                  <a:pt x="146177" y="381"/>
                                  <a:pt x="148336" y="889"/>
                                  <a:pt x="149860" y="1524"/>
                                </a:cubicBezTo>
                                <a:cubicBezTo>
                                  <a:pt x="151384" y="2159"/>
                                  <a:pt x="152527" y="3048"/>
                                  <a:pt x="153162" y="4318"/>
                                </a:cubicBezTo>
                                <a:cubicBezTo>
                                  <a:pt x="153924" y="5461"/>
                                  <a:pt x="154432" y="6985"/>
                                  <a:pt x="154813" y="9017"/>
                                </a:cubicBezTo>
                                <a:lnTo>
                                  <a:pt x="191135" y="155448"/>
                                </a:lnTo>
                                <a:lnTo>
                                  <a:pt x="191516" y="155448"/>
                                </a:lnTo>
                                <a:lnTo>
                                  <a:pt x="225298" y="8382"/>
                                </a:lnTo>
                                <a:cubicBezTo>
                                  <a:pt x="225552" y="6858"/>
                                  <a:pt x="225933" y="5461"/>
                                  <a:pt x="226441" y="4318"/>
                                </a:cubicBezTo>
                                <a:cubicBezTo>
                                  <a:pt x="226949" y="3175"/>
                                  <a:pt x="227838" y="2286"/>
                                  <a:pt x="229235" y="1651"/>
                                </a:cubicBezTo>
                                <a:cubicBezTo>
                                  <a:pt x="230632" y="1016"/>
                                  <a:pt x="232664" y="508"/>
                                  <a:pt x="235204" y="254"/>
                                </a:cubicBezTo>
                                <a:cubicBezTo>
                                  <a:pt x="237744" y="127"/>
                                  <a:pt x="241427" y="0"/>
                                  <a:pt x="246126" y="0"/>
                                </a:cubicBezTo>
                                <a:cubicBezTo>
                                  <a:pt x="250444" y="0"/>
                                  <a:pt x="253873" y="127"/>
                                  <a:pt x="256286" y="254"/>
                                </a:cubicBezTo>
                                <a:cubicBezTo>
                                  <a:pt x="258699" y="508"/>
                                  <a:pt x="260477" y="1270"/>
                                  <a:pt x="261620" y="2286"/>
                                </a:cubicBezTo>
                                <a:cubicBezTo>
                                  <a:pt x="262636" y="3429"/>
                                  <a:pt x="263144" y="5080"/>
                                  <a:pt x="263017" y="7112"/>
                                </a:cubicBezTo>
                                <a:cubicBezTo>
                                  <a:pt x="262890" y="9271"/>
                                  <a:pt x="262255" y="12192"/>
                                  <a:pt x="261366" y="15875"/>
                                </a:cubicBezTo>
                                <a:lnTo>
                                  <a:pt x="217170" y="183388"/>
                                </a:lnTo>
                                <a:cubicBezTo>
                                  <a:pt x="216662" y="185801"/>
                                  <a:pt x="215773" y="187706"/>
                                  <a:pt x="214757" y="189230"/>
                                </a:cubicBezTo>
                                <a:cubicBezTo>
                                  <a:pt x="213741" y="190627"/>
                                  <a:pt x="212090" y="191770"/>
                                  <a:pt x="210058" y="192405"/>
                                </a:cubicBezTo>
                                <a:cubicBezTo>
                                  <a:pt x="208026" y="193167"/>
                                  <a:pt x="205359" y="193675"/>
                                  <a:pt x="202057" y="193929"/>
                                </a:cubicBezTo>
                                <a:cubicBezTo>
                                  <a:pt x="198755" y="194183"/>
                                  <a:pt x="194564" y="194310"/>
                                  <a:pt x="189484" y="194310"/>
                                </a:cubicBezTo>
                                <a:cubicBezTo>
                                  <a:pt x="183896" y="194310"/>
                                  <a:pt x="179324" y="194183"/>
                                  <a:pt x="175895" y="193929"/>
                                </a:cubicBezTo>
                                <a:cubicBezTo>
                                  <a:pt x="172466" y="193675"/>
                                  <a:pt x="169799" y="193167"/>
                                  <a:pt x="167767" y="192405"/>
                                </a:cubicBezTo>
                                <a:cubicBezTo>
                                  <a:pt x="165862" y="191770"/>
                                  <a:pt x="164338" y="190627"/>
                                  <a:pt x="163449" y="189230"/>
                                </a:cubicBezTo>
                                <a:cubicBezTo>
                                  <a:pt x="162560" y="187706"/>
                                  <a:pt x="161925" y="185801"/>
                                  <a:pt x="161417" y="183388"/>
                                </a:cubicBezTo>
                                <a:lnTo>
                                  <a:pt x="130556" y="61468"/>
                                </a:lnTo>
                                <a:lnTo>
                                  <a:pt x="130302" y="61468"/>
                                </a:lnTo>
                                <a:lnTo>
                                  <a:pt x="101092" y="183388"/>
                                </a:lnTo>
                                <a:cubicBezTo>
                                  <a:pt x="100584" y="185674"/>
                                  <a:pt x="99949" y="187579"/>
                                  <a:pt x="99060" y="188976"/>
                                </a:cubicBezTo>
                                <a:cubicBezTo>
                                  <a:pt x="98171" y="190500"/>
                                  <a:pt x="96774" y="191643"/>
                                  <a:pt x="94742" y="192405"/>
                                </a:cubicBezTo>
                                <a:cubicBezTo>
                                  <a:pt x="92837" y="193167"/>
                                  <a:pt x="90297" y="193675"/>
                                  <a:pt x="86868" y="193929"/>
                                </a:cubicBezTo>
                                <a:cubicBezTo>
                                  <a:pt x="83566" y="194183"/>
                                  <a:pt x="79248" y="194310"/>
                                  <a:pt x="73787" y="194310"/>
                                </a:cubicBezTo>
                                <a:cubicBezTo>
                                  <a:pt x="67945" y="194310"/>
                                  <a:pt x="63373" y="194183"/>
                                  <a:pt x="59944" y="193929"/>
                                </a:cubicBezTo>
                                <a:cubicBezTo>
                                  <a:pt x="56515" y="193675"/>
                                  <a:pt x="53848" y="193167"/>
                                  <a:pt x="51816" y="192405"/>
                                </a:cubicBezTo>
                                <a:cubicBezTo>
                                  <a:pt x="49911" y="191770"/>
                                  <a:pt x="48387" y="190627"/>
                                  <a:pt x="47498" y="189230"/>
                                </a:cubicBezTo>
                                <a:cubicBezTo>
                                  <a:pt x="46609" y="187706"/>
                                  <a:pt x="45974" y="185801"/>
                                  <a:pt x="45339" y="183388"/>
                                </a:cubicBezTo>
                                <a:lnTo>
                                  <a:pt x="1524" y="15367"/>
                                </a:lnTo>
                                <a:cubicBezTo>
                                  <a:pt x="635" y="11811"/>
                                  <a:pt x="127" y="9017"/>
                                  <a:pt x="127" y="6985"/>
                                </a:cubicBezTo>
                                <a:cubicBezTo>
                                  <a:pt x="0" y="4953"/>
                                  <a:pt x="508" y="3429"/>
                                  <a:pt x="1778" y="2286"/>
                                </a:cubicBezTo>
                                <a:cubicBezTo>
                                  <a:pt x="3048" y="1270"/>
                                  <a:pt x="5080" y="508"/>
                                  <a:pt x="7874" y="254"/>
                                </a:cubicBezTo>
                                <a:cubicBezTo>
                                  <a:pt x="10668" y="127"/>
                                  <a:pt x="14605" y="0"/>
                                  <a:pt x="19685"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4" name="Shape 74"/>
                        <wps:cNvSpPr/>
                        <wps:spPr>
                          <a:xfrm>
                            <a:off x="89961" y="877316"/>
                            <a:ext cx="91002" cy="194310"/>
                          </a:xfrm>
                          <a:custGeom>
                            <a:avLst/>
                            <a:gdLst/>
                            <a:ahLst/>
                            <a:cxnLst/>
                            <a:rect l="0" t="0" r="0" b="0"/>
                            <a:pathLst>
                              <a:path w="91002" h="194310">
                                <a:moveTo>
                                  <a:pt x="514" y="0"/>
                                </a:moveTo>
                                <a:cubicBezTo>
                                  <a:pt x="6369" y="0"/>
                                  <a:pt x="11043" y="0"/>
                                  <a:pt x="14510" y="127"/>
                                </a:cubicBezTo>
                                <a:cubicBezTo>
                                  <a:pt x="17977" y="254"/>
                                  <a:pt x="20682" y="635"/>
                                  <a:pt x="22625" y="1270"/>
                                </a:cubicBezTo>
                                <a:cubicBezTo>
                                  <a:pt x="24555" y="1778"/>
                                  <a:pt x="25940" y="2540"/>
                                  <a:pt x="26791" y="3683"/>
                                </a:cubicBezTo>
                                <a:cubicBezTo>
                                  <a:pt x="27629" y="4699"/>
                                  <a:pt x="28353" y="6223"/>
                                  <a:pt x="28950" y="8128"/>
                                </a:cubicBezTo>
                                <a:lnTo>
                                  <a:pt x="88475" y="178816"/>
                                </a:lnTo>
                                <a:cubicBezTo>
                                  <a:pt x="89668" y="182372"/>
                                  <a:pt x="90418" y="185293"/>
                                  <a:pt x="90710" y="187325"/>
                                </a:cubicBezTo>
                                <a:cubicBezTo>
                                  <a:pt x="91002" y="189357"/>
                                  <a:pt x="90608" y="191008"/>
                                  <a:pt x="89516" y="192024"/>
                                </a:cubicBezTo>
                                <a:cubicBezTo>
                                  <a:pt x="88424" y="193040"/>
                                  <a:pt x="86493" y="193675"/>
                                  <a:pt x="83712" y="193929"/>
                                </a:cubicBezTo>
                                <a:cubicBezTo>
                                  <a:pt x="80931" y="194183"/>
                                  <a:pt x="77121" y="194310"/>
                                  <a:pt x="72257" y="194310"/>
                                </a:cubicBezTo>
                                <a:cubicBezTo>
                                  <a:pt x="67189" y="194310"/>
                                  <a:pt x="63252" y="194183"/>
                                  <a:pt x="60420" y="194056"/>
                                </a:cubicBezTo>
                                <a:cubicBezTo>
                                  <a:pt x="57601" y="193929"/>
                                  <a:pt x="55442" y="193675"/>
                                  <a:pt x="53943" y="193167"/>
                                </a:cubicBezTo>
                                <a:cubicBezTo>
                                  <a:pt x="52457" y="192786"/>
                                  <a:pt x="51416" y="192151"/>
                                  <a:pt x="50819" y="191389"/>
                                </a:cubicBezTo>
                                <a:cubicBezTo>
                                  <a:pt x="50235" y="190500"/>
                                  <a:pt x="49727" y="189484"/>
                                  <a:pt x="49333" y="188214"/>
                                </a:cubicBezTo>
                                <a:lnTo>
                                  <a:pt x="36392" y="149479"/>
                                </a:lnTo>
                                <a:lnTo>
                                  <a:pt x="0" y="149479"/>
                                </a:lnTo>
                                <a:lnTo>
                                  <a:pt x="0" y="119507"/>
                                </a:lnTo>
                                <a:lnTo>
                                  <a:pt x="27311" y="119507"/>
                                </a:lnTo>
                                <a:lnTo>
                                  <a:pt x="70" y="37592"/>
                                </a:lnTo>
                                <a:lnTo>
                                  <a:pt x="0" y="37592"/>
                                </a:lnTo>
                                <a:lnTo>
                                  <a:pt x="0" y="5"/>
                                </a:lnTo>
                                <a:lnTo>
                                  <a:pt x="514"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5" name="Shape 75"/>
                        <wps:cNvSpPr/>
                        <wps:spPr>
                          <a:xfrm>
                            <a:off x="682701" y="926973"/>
                            <a:ext cx="137795" cy="197739"/>
                          </a:xfrm>
                          <a:custGeom>
                            <a:avLst/>
                            <a:gdLst/>
                            <a:ahLst/>
                            <a:cxnLst/>
                            <a:rect l="0" t="0" r="0" b="0"/>
                            <a:pathLst>
                              <a:path w="137795" h="197739">
                                <a:moveTo>
                                  <a:pt x="19050" y="0"/>
                                </a:moveTo>
                                <a:cubicBezTo>
                                  <a:pt x="23241" y="0"/>
                                  <a:pt x="26670" y="127"/>
                                  <a:pt x="29083" y="254"/>
                                </a:cubicBezTo>
                                <a:cubicBezTo>
                                  <a:pt x="31623" y="381"/>
                                  <a:pt x="33528" y="762"/>
                                  <a:pt x="34925" y="1397"/>
                                </a:cubicBezTo>
                                <a:cubicBezTo>
                                  <a:pt x="36322" y="1905"/>
                                  <a:pt x="37338" y="2794"/>
                                  <a:pt x="38100" y="4064"/>
                                </a:cubicBezTo>
                                <a:cubicBezTo>
                                  <a:pt x="38735" y="5334"/>
                                  <a:pt x="39497" y="7112"/>
                                  <a:pt x="40132" y="9398"/>
                                </a:cubicBezTo>
                                <a:lnTo>
                                  <a:pt x="71374" y="98171"/>
                                </a:lnTo>
                                <a:lnTo>
                                  <a:pt x="71882" y="98171"/>
                                </a:lnTo>
                                <a:lnTo>
                                  <a:pt x="100457" y="7620"/>
                                </a:lnTo>
                                <a:cubicBezTo>
                                  <a:pt x="100965" y="4953"/>
                                  <a:pt x="101854" y="3302"/>
                                  <a:pt x="102743" y="2413"/>
                                </a:cubicBezTo>
                                <a:cubicBezTo>
                                  <a:pt x="103632" y="1651"/>
                                  <a:pt x="105283" y="1016"/>
                                  <a:pt x="107442" y="635"/>
                                </a:cubicBezTo>
                                <a:cubicBezTo>
                                  <a:pt x="109601" y="254"/>
                                  <a:pt x="113411" y="0"/>
                                  <a:pt x="118872" y="0"/>
                                </a:cubicBezTo>
                                <a:cubicBezTo>
                                  <a:pt x="123190" y="0"/>
                                  <a:pt x="126746" y="254"/>
                                  <a:pt x="129540" y="635"/>
                                </a:cubicBezTo>
                                <a:cubicBezTo>
                                  <a:pt x="132334" y="1016"/>
                                  <a:pt x="134493" y="1778"/>
                                  <a:pt x="135763" y="2794"/>
                                </a:cubicBezTo>
                                <a:cubicBezTo>
                                  <a:pt x="137160" y="3937"/>
                                  <a:pt x="137795" y="5334"/>
                                  <a:pt x="137795" y="7239"/>
                                </a:cubicBezTo>
                                <a:cubicBezTo>
                                  <a:pt x="137795" y="9017"/>
                                  <a:pt x="137414" y="11176"/>
                                  <a:pt x="136652" y="13716"/>
                                </a:cubicBezTo>
                                <a:lnTo>
                                  <a:pt x="92456" y="143764"/>
                                </a:lnTo>
                                <a:lnTo>
                                  <a:pt x="76327" y="190754"/>
                                </a:lnTo>
                                <a:cubicBezTo>
                                  <a:pt x="75438" y="193294"/>
                                  <a:pt x="73025" y="195072"/>
                                  <a:pt x="69088" y="196088"/>
                                </a:cubicBezTo>
                                <a:cubicBezTo>
                                  <a:pt x="65024" y="197231"/>
                                  <a:pt x="59309" y="197739"/>
                                  <a:pt x="51562" y="197739"/>
                                </a:cubicBezTo>
                                <a:cubicBezTo>
                                  <a:pt x="47625" y="197739"/>
                                  <a:pt x="44450" y="197612"/>
                                  <a:pt x="42037" y="197231"/>
                                </a:cubicBezTo>
                                <a:cubicBezTo>
                                  <a:pt x="39751" y="196977"/>
                                  <a:pt x="37973" y="196342"/>
                                  <a:pt x="36703" y="195580"/>
                                </a:cubicBezTo>
                                <a:cubicBezTo>
                                  <a:pt x="35560" y="194818"/>
                                  <a:pt x="34925" y="193802"/>
                                  <a:pt x="34798" y="192532"/>
                                </a:cubicBezTo>
                                <a:cubicBezTo>
                                  <a:pt x="34671" y="191389"/>
                                  <a:pt x="35052" y="189992"/>
                                  <a:pt x="35687" y="188214"/>
                                </a:cubicBezTo>
                                <a:lnTo>
                                  <a:pt x="53340" y="143764"/>
                                </a:lnTo>
                                <a:cubicBezTo>
                                  <a:pt x="52070" y="143129"/>
                                  <a:pt x="50927" y="142240"/>
                                  <a:pt x="49911" y="140970"/>
                                </a:cubicBezTo>
                                <a:cubicBezTo>
                                  <a:pt x="48895" y="139827"/>
                                  <a:pt x="48133" y="138430"/>
                                  <a:pt x="47625" y="137033"/>
                                </a:cubicBezTo>
                                <a:lnTo>
                                  <a:pt x="1905" y="14986"/>
                                </a:lnTo>
                                <a:cubicBezTo>
                                  <a:pt x="635" y="11557"/>
                                  <a:pt x="0" y="8890"/>
                                  <a:pt x="0" y="7112"/>
                                </a:cubicBezTo>
                                <a:cubicBezTo>
                                  <a:pt x="0" y="5207"/>
                                  <a:pt x="508" y="3810"/>
                                  <a:pt x="1778" y="2794"/>
                                </a:cubicBezTo>
                                <a:cubicBezTo>
                                  <a:pt x="2921" y="1651"/>
                                  <a:pt x="4953" y="1016"/>
                                  <a:pt x="7747" y="635"/>
                                </a:cubicBezTo>
                                <a:cubicBezTo>
                                  <a:pt x="10668" y="254"/>
                                  <a:pt x="14351" y="0"/>
                                  <a:pt x="19050"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6" name="Shape 76"/>
                        <wps:cNvSpPr/>
                        <wps:spPr>
                          <a:xfrm>
                            <a:off x="1008583" y="924705"/>
                            <a:ext cx="71183" cy="149461"/>
                          </a:xfrm>
                          <a:custGeom>
                            <a:avLst/>
                            <a:gdLst/>
                            <a:ahLst/>
                            <a:cxnLst/>
                            <a:rect l="0" t="0" r="0" b="0"/>
                            <a:pathLst>
                              <a:path w="71183" h="149461">
                                <a:moveTo>
                                  <a:pt x="71183" y="0"/>
                                </a:moveTo>
                                <a:lnTo>
                                  <a:pt x="71183" y="29385"/>
                                </a:lnTo>
                                <a:lnTo>
                                  <a:pt x="56896" y="32367"/>
                                </a:lnTo>
                                <a:cubicBezTo>
                                  <a:pt x="52705" y="34399"/>
                                  <a:pt x="49276" y="37447"/>
                                  <a:pt x="46609" y="41384"/>
                                </a:cubicBezTo>
                                <a:cubicBezTo>
                                  <a:pt x="43942" y="45194"/>
                                  <a:pt x="41910" y="50020"/>
                                  <a:pt x="40640" y="55481"/>
                                </a:cubicBezTo>
                                <a:cubicBezTo>
                                  <a:pt x="39243" y="60942"/>
                                  <a:pt x="38608" y="67292"/>
                                  <a:pt x="38608" y="74277"/>
                                </a:cubicBezTo>
                                <a:cubicBezTo>
                                  <a:pt x="38608" y="80881"/>
                                  <a:pt x="39116" y="86850"/>
                                  <a:pt x="40259" y="92438"/>
                                </a:cubicBezTo>
                                <a:cubicBezTo>
                                  <a:pt x="41275" y="97899"/>
                                  <a:pt x="43053" y="102725"/>
                                  <a:pt x="45466" y="106789"/>
                                </a:cubicBezTo>
                                <a:cubicBezTo>
                                  <a:pt x="48006" y="110853"/>
                                  <a:pt x="51181" y="113901"/>
                                  <a:pt x="55372" y="116187"/>
                                </a:cubicBezTo>
                                <a:cubicBezTo>
                                  <a:pt x="59563" y="118473"/>
                                  <a:pt x="64770" y="119489"/>
                                  <a:pt x="70866" y="119489"/>
                                </a:cubicBezTo>
                                <a:lnTo>
                                  <a:pt x="71183" y="119423"/>
                                </a:lnTo>
                                <a:lnTo>
                                  <a:pt x="71183" y="149190"/>
                                </a:lnTo>
                                <a:lnTo>
                                  <a:pt x="69596" y="149461"/>
                                </a:lnTo>
                                <a:cubicBezTo>
                                  <a:pt x="57785" y="149461"/>
                                  <a:pt x="47498" y="147810"/>
                                  <a:pt x="38735" y="144508"/>
                                </a:cubicBezTo>
                                <a:cubicBezTo>
                                  <a:pt x="29972" y="141206"/>
                                  <a:pt x="22733" y="136507"/>
                                  <a:pt x="17018" y="130284"/>
                                </a:cubicBezTo>
                                <a:cubicBezTo>
                                  <a:pt x="11303" y="124061"/>
                                  <a:pt x="6985" y="116314"/>
                                  <a:pt x="4191" y="107170"/>
                                </a:cubicBezTo>
                                <a:cubicBezTo>
                                  <a:pt x="1397" y="98026"/>
                                  <a:pt x="0" y="87612"/>
                                  <a:pt x="0" y="75928"/>
                                </a:cubicBezTo>
                                <a:cubicBezTo>
                                  <a:pt x="0" y="64625"/>
                                  <a:pt x="1524" y="54338"/>
                                  <a:pt x="4572" y="44940"/>
                                </a:cubicBezTo>
                                <a:cubicBezTo>
                                  <a:pt x="7620" y="35542"/>
                                  <a:pt x="12192" y="27541"/>
                                  <a:pt x="18161" y="20810"/>
                                </a:cubicBezTo>
                                <a:cubicBezTo>
                                  <a:pt x="24257" y="14079"/>
                                  <a:pt x="31877" y="8872"/>
                                  <a:pt x="40894" y="5189"/>
                                </a:cubicBezTo>
                                <a:lnTo>
                                  <a:pt x="71183"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7" name="Shape 77"/>
                        <wps:cNvSpPr/>
                        <wps:spPr>
                          <a:xfrm>
                            <a:off x="599643" y="924433"/>
                            <a:ext cx="60706" cy="147193"/>
                          </a:xfrm>
                          <a:custGeom>
                            <a:avLst/>
                            <a:gdLst/>
                            <a:ahLst/>
                            <a:cxnLst/>
                            <a:rect l="0" t="0" r="0" b="0"/>
                            <a:pathLst>
                              <a:path w="60706" h="147193">
                                <a:moveTo>
                                  <a:pt x="2159" y="0"/>
                                </a:moveTo>
                                <a:cubicBezTo>
                                  <a:pt x="12573" y="0"/>
                                  <a:pt x="21463" y="1016"/>
                                  <a:pt x="28829" y="3048"/>
                                </a:cubicBezTo>
                                <a:cubicBezTo>
                                  <a:pt x="36195" y="5080"/>
                                  <a:pt x="42291" y="8255"/>
                                  <a:pt x="46990" y="12446"/>
                                </a:cubicBezTo>
                                <a:cubicBezTo>
                                  <a:pt x="51816" y="16637"/>
                                  <a:pt x="55245" y="22098"/>
                                  <a:pt x="57531" y="28702"/>
                                </a:cubicBezTo>
                                <a:cubicBezTo>
                                  <a:pt x="59690" y="35433"/>
                                  <a:pt x="60706" y="43307"/>
                                  <a:pt x="60706" y="52451"/>
                                </a:cubicBezTo>
                                <a:lnTo>
                                  <a:pt x="60706" y="141732"/>
                                </a:lnTo>
                                <a:cubicBezTo>
                                  <a:pt x="60706" y="143129"/>
                                  <a:pt x="60198" y="144145"/>
                                  <a:pt x="59309" y="144907"/>
                                </a:cubicBezTo>
                                <a:cubicBezTo>
                                  <a:pt x="58293" y="145796"/>
                                  <a:pt x="56642" y="146304"/>
                                  <a:pt x="54610" y="146685"/>
                                </a:cubicBezTo>
                                <a:cubicBezTo>
                                  <a:pt x="52451" y="147066"/>
                                  <a:pt x="49276" y="147193"/>
                                  <a:pt x="45085" y="147193"/>
                                </a:cubicBezTo>
                                <a:cubicBezTo>
                                  <a:pt x="40640" y="147193"/>
                                  <a:pt x="37338" y="147066"/>
                                  <a:pt x="35306" y="146685"/>
                                </a:cubicBezTo>
                                <a:cubicBezTo>
                                  <a:pt x="33274" y="146304"/>
                                  <a:pt x="31877" y="145796"/>
                                  <a:pt x="30988" y="144907"/>
                                </a:cubicBezTo>
                                <a:cubicBezTo>
                                  <a:pt x="30226" y="144145"/>
                                  <a:pt x="29845" y="143129"/>
                                  <a:pt x="29845" y="141732"/>
                                </a:cubicBezTo>
                                <a:lnTo>
                                  <a:pt x="29845" y="131064"/>
                                </a:lnTo>
                                <a:cubicBezTo>
                                  <a:pt x="24384" y="137033"/>
                                  <a:pt x="18161" y="141478"/>
                                  <a:pt x="11049" y="144780"/>
                                </a:cubicBezTo>
                                <a:lnTo>
                                  <a:pt x="0" y="147134"/>
                                </a:lnTo>
                                <a:lnTo>
                                  <a:pt x="0" y="122119"/>
                                </a:lnTo>
                                <a:lnTo>
                                  <a:pt x="10541" y="119253"/>
                                </a:lnTo>
                                <a:cubicBezTo>
                                  <a:pt x="14986" y="116586"/>
                                  <a:pt x="19431" y="112649"/>
                                  <a:pt x="24003" y="107442"/>
                                </a:cubicBezTo>
                                <a:lnTo>
                                  <a:pt x="24003" y="84836"/>
                                </a:lnTo>
                                <a:lnTo>
                                  <a:pt x="9652" y="84836"/>
                                </a:lnTo>
                                <a:lnTo>
                                  <a:pt x="0" y="85706"/>
                                </a:lnTo>
                                <a:lnTo>
                                  <a:pt x="0" y="62288"/>
                                </a:lnTo>
                                <a:lnTo>
                                  <a:pt x="11049" y="61341"/>
                                </a:lnTo>
                                <a:lnTo>
                                  <a:pt x="24003" y="61341"/>
                                </a:lnTo>
                                <a:lnTo>
                                  <a:pt x="24003" y="53340"/>
                                </a:lnTo>
                                <a:cubicBezTo>
                                  <a:pt x="24003" y="49149"/>
                                  <a:pt x="23622" y="45466"/>
                                  <a:pt x="22733" y="42291"/>
                                </a:cubicBezTo>
                                <a:cubicBezTo>
                                  <a:pt x="21844" y="39243"/>
                                  <a:pt x="20447" y="36576"/>
                                  <a:pt x="18542" y="34544"/>
                                </a:cubicBezTo>
                                <a:cubicBezTo>
                                  <a:pt x="16637" y="32512"/>
                                  <a:pt x="14097" y="30861"/>
                                  <a:pt x="10795" y="29972"/>
                                </a:cubicBezTo>
                                <a:lnTo>
                                  <a:pt x="0" y="28594"/>
                                </a:lnTo>
                                <a:lnTo>
                                  <a:pt x="0" y="176"/>
                                </a:lnTo>
                                <a:lnTo>
                                  <a:pt x="215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8" name="Shape 78"/>
                        <wps:cNvSpPr/>
                        <wps:spPr>
                          <a:xfrm>
                            <a:off x="896188" y="892048"/>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472"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79" name="Shape 79"/>
                        <wps:cNvSpPr/>
                        <wps:spPr>
                          <a:xfrm>
                            <a:off x="1386408" y="986721"/>
                            <a:ext cx="60579" cy="87445"/>
                          </a:xfrm>
                          <a:custGeom>
                            <a:avLst/>
                            <a:gdLst/>
                            <a:ahLst/>
                            <a:cxnLst/>
                            <a:rect l="0" t="0" r="0" b="0"/>
                            <a:pathLst>
                              <a:path w="60579" h="87445">
                                <a:moveTo>
                                  <a:pt x="60579" y="0"/>
                                </a:moveTo>
                                <a:lnTo>
                                  <a:pt x="60579" y="23418"/>
                                </a:lnTo>
                                <a:lnTo>
                                  <a:pt x="54737" y="23945"/>
                                </a:lnTo>
                                <a:cubicBezTo>
                                  <a:pt x="50546" y="24834"/>
                                  <a:pt x="47117" y="26104"/>
                                  <a:pt x="44323" y="27882"/>
                                </a:cubicBezTo>
                                <a:cubicBezTo>
                                  <a:pt x="41656" y="29660"/>
                                  <a:pt x="39751" y="31819"/>
                                  <a:pt x="38481" y="34359"/>
                                </a:cubicBezTo>
                                <a:cubicBezTo>
                                  <a:pt x="37211" y="36899"/>
                                  <a:pt x="36576" y="39820"/>
                                  <a:pt x="36576" y="43122"/>
                                </a:cubicBezTo>
                                <a:cubicBezTo>
                                  <a:pt x="36576" y="48583"/>
                                  <a:pt x="38354" y="53028"/>
                                  <a:pt x="41910" y="56203"/>
                                </a:cubicBezTo>
                                <a:cubicBezTo>
                                  <a:pt x="45466" y="59378"/>
                                  <a:pt x="50292" y="60902"/>
                                  <a:pt x="56642" y="60902"/>
                                </a:cubicBezTo>
                                <a:lnTo>
                                  <a:pt x="60579" y="59832"/>
                                </a:lnTo>
                                <a:lnTo>
                                  <a:pt x="60579" y="84847"/>
                                </a:lnTo>
                                <a:lnTo>
                                  <a:pt x="48387" y="87445"/>
                                </a:lnTo>
                                <a:cubicBezTo>
                                  <a:pt x="41402" y="87445"/>
                                  <a:pt x="34925" y="86556"/>
                                  <a:pt x="28956" y="84651"/>
                                </a:cubicBezTo>
                                <a:cubicBezTo>
                                  <a:pt x="23114" y="82873"/>
                                  <a:pt x="17907" y="80079"/>
                                  <a:pt x="13589" y="76523"/>
                                </a:cubicBezTo>
                                <a:cubicBezTo>
                                  <a:pt x="9271" y="72840"/>
                                  <a:pt x="5969" y="68395"/>
                                  <a:pt x="3556" y="63061"/>
                                </a:cubicBezTo>
                                <a:cubicBezTo>
                                  <a:pt x="1270" y="57727"/>
                                  <a:pt x="0" y="51377"/>
                                  <a:pt x="0" y="44265"/>
                                </a:cubicBezTo>
                                <a:cubicBezTo>
                                  <a:pt x="0" y="36518"/>
                                  <a:pt x="1524" y="29787"/>
                                  <a:pt x="4572" y="24072"/>
                                </a:cubicBezTo>
                                <a:cubicBezTo>
                                  <a:pt x="7620" y="18357"/>
                                  <a:pt x="12065" y="13658"/>
                                  <a:pt x="18161" y="9975"/>
                                </a:cubicBezTo>
                                <a:cubicBezTo>
                                  <a:pt x="24130" y="6292"/>
                                  <a:pt x="31623" y="3498"/>
                                  <a:pt x="40513" y="1720"/>
                                </a:cubicBezTo>
                                <a:lnTo>
                                  <a:pt x="6057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0" name="Shape 80"/>
                        <wps:cNvSpPr/>
                        <wps:spPr>
                          <a:xfrm>
                            <a:off x="1393774" y="924609"/>
                            <a:ext cx="53213" cy="41607"/>
                          </a:xfrm>
                          <a:custGeom>
                            <a:avLst/>
                            <a:gdLst/>
                            <a:ahLst/>
                            <a:cxnLst/>
                            <a:rect l="0" t="0" r="0" b="0"/>
                            <a:pathLst>
                              <a:path w="53213" h="41607">
                                <a:moveTo>
                                  <a:pt x="53213" y="0"/>
                                </a:moveTo>
                                <a:lnTo>
                                  <a:pt x="53213" y="28418"/>
                                </a:lnTo>
                                <a:lnTo>
                                  <a:pt x="52070" y="28272"/>
                                </a:lnTo>
                                <a:cubicBezTo>
                                  <a:pt x="45847" y="28272"/>
                                  <a:pt x="40259" y="28907"/>
                                  <a:pt x="35306" y="30304"/>
                                </a:cubicBezTo>
                                <a:cubicBezTo>
                                  <a:pt x="30353" y="31701"/>
                                  <a:pt x="26035" y="33225"/>
                                  <a:pt x="22225" y="35003"/>
                                </a:cubicBezTo>
                                <a:cubicBezTo>
                                  <a:pt x="18542" y="36654"/>
                                  <a:pt x="15367" y="38178"/>
                                  <a:pt x="12827" y="39575"/>
                                </a:cubicBezTo>
                                <a:cubicBezTo>
                                  <a:pt x="10287" y="40972"/>
                                  <a:pt x="8255" y="41607"/>
                                  <a:pt x="6604" y="41607"/>
                                </a:cubicBezTo>
                                <a:cubicBezTo>
                                  <a:pt x="5588" y="41607"/>
                                  <a:pt x="4572" y="41353"/>
                                  <a:pt x="3810" y="40591"/>
                                </a:cubicBezTo>
                                <a:cubicBezTo>
                                  <a:pt x="2921" y="39956"/>
                                  <a:pt x="2159" y="38940"/>
                                  <a:pt x="1651" y="37670"/>
                                </a:cubicBezTo>
                                <a:cubicBezTo>
                                  <a:pt x="1143" y="36400"/>
                                  <a:pt x="635" y="34749"/>
                                  <a:pt x="381" y="32844"/>
                                </a:cubicBezTo>
                                <a:cubicBezTo>
                                  <a:pt x="127" y="30939"/>
                                  <a:pt x="0" y="28907"/>
                                  <a:pt x="0" y="26621"/>
                                </a:cubicBezTo>
                                <a:cubicBezTo>
                                  <a:pt x="0" y="23573"/>
                                  <a:pt x="254" y="21160"/>
                                  <a:pt x="635" y="19382"/>
                                </a:cubicBezTo>
                                <a:cubicBezTo>
                                  <a:pt x="1143" y="17477"/>
                                  <a:pt x="2159" y="15953"/>
                                  <a:pt x="3556" y="14429"/>
                                </a:cubicBezTo>
                                <a:cubicBezTo>
                                  <a:pt x="4953" y="13032"/>
                                  <a:pt x="7366" y="11508"/>
                                  <a:pt x="10795" y="9730"/>
                                </a:cubicBezTo>
                                <a:cubicBezTo>
                                  <a:pt x="14351" y="7952"/>
                                  <a:pt x="18415" y="6428"/>
                                  <a:pt x="22987" y="4904"/>
                                </a:cubicBezTo>
                                <a:cubicBezTo>
                                  <a:pt x="27686" y="3380"/>
                                  <a:pt x="32766" y="2237"/>
                                  <a:pt x="38227" y="1221"/>
                                </a:cubicBezTo>
                                <a:lnTo>
                                  <a:pt x="53213"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1" name="Shape 81"/>
                        <wps:cNvSpPr/>
                        <wps:spPr>
                          <a:xfrm>
                            <a:off x="1079767" y="924433"/>
                            <a:ext cx="71183" cy="149462"/>
                          </a:xfrm>
                          <a:custGeom>
                            <a:avLst/>
                            <a:gdLst/>
                            <a:ahLst/>
                            <a:cxnLst/>
                            <a:rect l="0" t="0" r="0" b="0"/>
                            <a:pathLst>
                              <a:path w="71183" h="149462">
                                <a:moveTo>
                                  <a:pt x="1588" y="0"/>
                                </a:moveTo>
                                <a:cubicBezTo>
                                  <a:pt x="13526" y="0"/>
                                  <a:pt x="23813" y="1651"/>
                                  <a:pt x="32576" y="4826"/>
                                </a:cubicBezTo>
                                <a:cubicBezTo>
                                  <a:pt x="41339" y="8128"/>
                                  <a:pt x="48577" y="12827"/>
                                  <a:pt x="54292" y="19050"/>
                                </a:cubicBezTo>
                                <a:cubicBezTo>
                                  <a:pt x="60008" y="25273"/>
                                  <a:pt x="64198" y="33020"/>
                                  <a:pt x="66992" y="42164"/>
                                </a:cubicBezTo>
                                <a:cubicBezTo>
                                  <a:pt x="69786" y="51308"/>
                                  <a:pt x="71183" y="61722"/>
                                  <a:pt x="71183" y="73533"/>
                                </a:cubicBezTo>
                                <a:cubicBezTo>
                                  <a:pt x="71183" y="84836"/>
                                  <a:pt x="69660" y="95123"/>
                                  <a:pt x="66739" y="104521"/>
                                </a:cubicBezTo>
                                <a:cubicBezTo>
                                  <a:pt x="63690" y="113792"/>
                                  <a:pt x="59245" y="121793"/>
                                  <a:pt x="53149" y="128651"/>
                                </a:cubicBezTo>
                                <a:cubicBezTo>
                                  <a:pt x="47054" y="135382"/>
                                  <a:pt x="39433" y="140589"/>
                                  <a:pt x="30417" y="144272"/>
                                </a:cubicBezTo>
                                <a:lnTo>
                                  <a:pt x="0" y="149462"/>
                                </a:lnTo>
                                <a:lnTo>
                                  <a:pt x="0" y="119695"/>
                                </a:lnTo>
                                <a:lnTo>
                                  <a:pt x="14414" y="116713"/>
                                </a:lnTo>
                                <a:cubicBezTo>
                                  <a:pt x="18605" y="114681"/>
                                  <a:pt x="22035" y="111760"/>
                                  <a:pt x="24702" y="107950"/>
                                </a:cubicBezTo>
                                <a:cubicBezTo>
                                  <a:pt x="27368" y="104013"/>
                                  <a:pt x="29401" y="99314"/>
                                  <a:pt x="30670" y="93853"/>
                                </a:cubicBezTo>
                                <a:cubicBezTo>
                                  <a:pt x="31940" y="88392"/>
                                  <a:pt x="32576" y="82042"/>
                                  <a:pt x="32576" y="75057"/>
                                </a:cubicBezTo>
                                <a:cubicBezTo>
                                  <a:pt x="32576" y="68453"/>
                                  <a:pt x="32067" y="62484"/>
                                  <a:pt x="31052" y="56896"/>
                                </a:cubicBezTo>
                                <a:cubicBezTo>
                                  <a:pt x="30036" y="51435"/>
                                  <a:pt x="28258" y="46609"/>
                                  <a:pt x="25717" y="42545"/>
                                </a:cubicBezTo>
                                <a:cubicBezTo>
                                  <a:pt x="23305" y="38481"/>
                                  <a:pt x="20002" y="35306"/>
                                  <a:pt x="15811" y="33020"/>
                                </a:cubicBezTo>
                                <a:cubicBezTo>
                                  <a:pt x="11748" y="30734"/>
                                  <a:pt x="6540" y="29591"/>
                                  <a:pt x="317" y="29591"/>
                                </a:cubicBezTo>
                                <a:lnTo>
                                  <a:pt x="0" y="29657"/>
                                </a:lnTo>
                                <a:lnTo>
                                  <a:pt x="0" y="272"/>
                                </a:lnTo>
                                <a:lnTo>
                                  <a:pt x="1588"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2" name="Shape 82"/>
                        <wps:cNvSpPr/>
                        <wps:spPr>
                          <a:xfrm>
                            <a:off x="1240485" y="874776"/>
                            <a:ext cx="125730" cy="199390"/>
                          </a:xfrm>
                          <a:custGeom>
                            <a:avLst/>
                            <a:gdLst/>
                            <a:ahLst/>
                            <a:cxnLst/>
                            <a:rect l="0" t="0" r="0" b="0"/>
                            <a:pathLst>
                              <a:path w="125730" h="199390">
                                <a:moveTo>
                                  <a:pt x="67818" y="0"/>
                                </a:moveTo>
                                <a:cubicBezTo>
                                  <a:pt x="72390" y="0"/>
                                  <a:pt x="76962" y="254"/>
                                  <a:pt x="81534" y="1016"/>
                                </a:cubicBezTo>
                                <a:cubicBezTo>
                                  <a:pt x="86106" y="1651"/>
                                  <a:pt x="90424" y="2667"/>
                                  <a:pt x="94361" y="3810"/>
                                </a:cubicBezTo>
                                <a:cubicBezTo>
                                  <a:pt x="98298" y="4953"/>
                                  <a:pt x="101854" y="6350"/>
                                  <a:pt x="104902" y="7874"/>
                                </a:cubicBezTo>
                                <a:cubicBezTo>
                                  <a:pt x="107950" y="9271"/>
                                  <a:pt x="109982" y="10541"/>
                                  <a:pt x="110998" y="11557"/>
                                </a:cubicBezTo>
                                <a:cubicBezTo>
                                  <a:pt x="112014" y="12573"/>
                                  <a:pt x="112649" y="13335"/>
                                  <a:pt x="113030" y="14097"/>
                                </a:cubicBezTo>
                                <a:cubicBezTo>
                                  <a:pt x="113411" y="14732"/>
                                  <a:pt x="113665" y="15748"/>
                                  <a:pt x="113919" y="16891"/>
                                </a:cubicBezTo>
                                <a:cubicBezTo>
                                  <a:pt x="114173" y="18034"/>
                                  <a:pt x="114300" y="19431"/>
                                  <a:pt x="114427" y="21209"/>
                                </a:cubicBezTo>
                                <a:cubicBezTo>
                                  <a:pt x="114554" y="22860"/>
                                  <a:pt x="114554" y="25019"/>
                                  <a:pt x="114554" y="27686"/>
                                </a:cubicBezTo>
                                <a:cubicBezTo>
                                  <a:pt x="114554" y="30480"/>
                                  <a:pt x="114554" y="32893"/>
                                  <a:pt x="114300" y="34925"/>
                                </a:cubicBezTo>
                                <a:cubicBezTo>
                                  <a:pt x="114173" y="36957"/>
                                  <a:pt x="113919" y="38608"/>
                                  <a:pt x="113665" y="39878"/>
                                </a:cubicBezTo>
                                <a:cubicBezTo>
                                  <a:pt x="113284" y="41148"/>
                                  <a:pt x="112776" y="42037"/>
                                  <a:pt x="112141" y="42672"/>
                                </a:cubicBezTo>
                                <a:cubicBezTo>
                                  <a:pt x="111506" y="43307"/>
                                  <a:pt x="110617" y="43561"/>
                                  <a:pt x="109474" y="43561"/>
                                </a:cubicBezTo>
                                <a:cubicBezTo>
                                  <a:pt x="108458" y="43561"/>
                                  <a:pt x="106680" y="42926"/>
                                  <a:pt x="104267" y="41529"/>
                                </a:cubicBezTo>
                                <a:cubicBezTo>
                                  <a:pt x="101981" y="40132"/>
                                  <a:pt x="99060" y="38608"/>
                                  <a:pt x="95504" y="36957"/>
                                </a:cubicBezTo>
                                <a:cubicBezTo>
                                  <a:pt x="92075" y="35306"/>
                                  <a:pt x="88011" y="33782"/>
                                  <a:pt x="83439" y="32512"/>
                                </a:cubicBezTo>
                                <a:cubicBezTo>
                                  <a:pt x="78867" y="31115"/>
                                  <a:pt x="73914" y="30480"/>
                                  <a:pt x="68453" y="30480"/>
                                </a:cubicBezTo>
                                <a:cubicBezTo>
                                  <a:pt x="64135" y="30480"/>
                                  <a:pt x="60452" y="30988"/>
                                  <a:pt x="57277" y="32004"/>
                                </a:cubicBezTo>
                                <a:cubicBezTo>
                                  <a:pt x="54102" y="33020"/>
                                  <a:pt x="51435" y="34544"/>
                                  <a:pt x="49276" y="36322"/>
                                </a:cubicBezTo>
                                <a:cubicBezTo>
                                  <a:pt x="47244" y="38227"/>
                                  <a:pt x="45593" y="40386"/>
                                  <a:pt x="44577" y="42926"/>
                                </a:cubicBezTo>
                                <a:cubicBezTo>
                                  <a:pt x="43561" y="45593"/>
                                  <a:pt x="42926" y="48260"/>
                                  <a:pt x="42926" y="51181"/>
                                </a:cubicBezTo>
                                <a:cubicBezTo>
                                  <a:pt x="42926" y="55372"/>
                                  <a:pt x="44196" y="59055"/>
                                  <a:pt x="46482" y="62230"/>
                                </a:cubicBezTo>
                                <a:cubicBezTo>
                                  <a:pt x="48768" y="65405"/>
                                  <a:pt x="51943" y="68199"/>
                                  <a:pt x="55880" y="70612"/>
                                </a:cubicBezTo>
                                <a:cubicBezTo>
                                  <a:pt x="59817" y="73025"/>
                                  <a:pt x="64262" y="75311"/>
                                  <a:pt x="69215" y="77470"/>
                                </a:cubicBezTo>
                                <a:cubicBezTo>
                                  <a:pt x="74168" y="79502"/>
                                  <a:pt x="79248" y="81788"/>
                                  <a:pt x="84328" y="84201"/>
                                </a:cubicBezTo>
                                <a:cubicBezTo>
                                  <a:pt x="89535" y="86614"/>
                                  <a:pt x="94615" y="89281"/>
                                  <a:pt x="99568" y="92329"/>
                                </a:cubicBezTo>
                                <a:cubicBezTo>
                                  <a:pt x="104521" y="95377"/>
                                  <a:pt x="108966" y="98933"/>
                                  <a:pt x="112776" y="103124"/>
                                </a:cubicBezTo>
                                <a:cubicBezTo>
                                  <a:pt x="116713" y="107442"/>
                                  <a:pt x="119761" y="112395"/>
                                  <a:pt x="122174" y="118110"/>
                                </a:cubicBezTo>
                                <a:cubicBezTo>
                                  <a:pt x="124587" y="123698"/>
                                  <a:pt x="125730" y="130429"/>
                                  <a:pt x="125730" y="138176"/>
                                </a:cubicBezTo>
                                <a:cubicBezTo>
                                  <a:pt x="125730" y="148336"/>
                                  <a:pt x="123825" y="157226"/>
                                  <a:pt x="120142" y="164846"/>
                                </a:cubicBezTo>
                                <a:cubicBezTo>
                                  <a:pt x="116332" y="172466"/>
                                  <a:pt x="111252" y="178816"/>
                                  <a:pt x="104775" y="184023"/>
                                </a:cubicBezTo>
                                <a:cubicBezTo>
                                  <a:pt x="98298" y="189103"/>
                                  <a:pt x="90805" y="192913"/>
                                  <a:pt x="82169" y="195453"/>
                                </a:cubicBezTo>
                                <a:cubicBezTo>
                                  <a:pt x="73533" y="198120"/>
                                  <a:pt x="64262" y="199390"/>
                                  <a:pt x="54483" y="199390"/>
                                </a:cubicBezTo>
                                <a:cubicBezTo>
                                  <a:pt x="47752" y="199390"/>
                                  <a:pt x="41656" y="198882"/>
                                  <a:pt x="35941" y="197739"/>
                                </a:cubicBezTo>
                                <a:cubicBezTo>
                                  <a:pt x="30226" y="196596"/>
                                  <a:pt x="25146" y="195326"/>
                                  <a:pt x="20828" y="193802"/>
                                </a:cubicBezTo>
                                <a:cubicBezTo>
                                  <a:pt x="16510" y="192278"/>
                                  <a:pt x="12827" y="190627"/>
                                  <a:pt x="9906" y="188976"/>
                                </a:cubicBezTo>
                                <a:cubicBezTo>
                                  <a:pt x="6985" y="187325"/>
                                  <a:pt x="4826" y="185801"/>
                                  <a:pt x="3556" y="184531"/>
                                </a:cubicBezTo>
                                <a:cubicBezTo>
                                  <a:pt x="2286" y="183261"/>
                                  <a:pt x="1397" y="181356"/>
                                  <a:pt x="762" y="178943"/>
                                </a:cubicBezTo>
                                <a:cubicBezTo>
                                  <a:pt x="254" y="176530"/>
                                  <a:pt x="0" y="172974"/>
                                  <a:pt x="0" y="168402"/>
                                </a:cubicBezTo>
                                <a:cubicBezTo>
                                  <a:pt x="0" y="165354"/>
                                  <a:pt x="127" y="162814"/>
                                  <a:pt x="254" y="160655"/>
                                </a:cubicBezTo>
                                <a:cubicBezTo>
                                  <a:pt x="508" y="158623"/>
                                  <a:pt x="762" y="156972"/>
                                  <a:pt x="1270" y="155575"/>
                                </a:cubicBezTo>
                                <a:cubicBezTo>
                                  <a:pt x="1651" y="154305"/>
                                  <a:pt x="2286" y="153416"/>
                                  <a:pt x="3048" y="152908"/>
                                </a:cubicBezTo>
                                <a:cubicBezTo>
                                  <a:pt x="3810" y="152273"/>
                                  <a:pt x="4699" y="152019"/>
                                  <a:pt x="5588" y="152019"/>
                                </a:cubicBezTo>
                                <a:cubicBezTo>
                                  <a:pt x="6985" y="152019"/>
                                  <a:pt x="9017" y="152908"/>
                                  <a:pt x="11557" y="154559"/>
                                </a:cubicBezTo>
                                <a:cubicBezTo>
                                  <a:pt x="14097" y="156210"/>
                                  <a:pt x="17272" y="157988"/>
                                  <a:pt x="21209" y="159893"/>
                                </a:cubicBezTo>
                                <a:cubicBezTo>
                                  <a:pt x="25273" y="161925"/>
                                  <a:pt x="29972" y="163703"/>
                                  <a:pt x="35433" y="165354"/>
                                </a:cubicBezTo>
                                <a:cubicBezTo>
                                  <a:pt x="41021" y="167005"/>
                                  <a:pt x="47371" y="167894"/>
                                  <a:pt x="54610" y="167894"/>
                                </a:cubicBezTo>
                                <a:cubicBezTo>
                                  <a:pt x="59309" y="167894"/>
                                  <a:pt x="63627" y="167259"/>
                                  <a:pt x="67437" y="166116"/>
                                </a:cubicBezTo>
                                <a:cubicBezTo>
                                  <a:pt x="71120" y="164973"/>
                                  <a:pt x="74422" y="163322"/>
                                  <a:pt x="76962" y="161290"/>
                                </a:cubicBezTo>
                                <a:cubicBezTo>
                                  <a:pt x="79629" y="159258"/>
                                  <a:pt x="81661" y="156591"/>
                                  <a:pt x="83058" y="153543"/>
                                </a:cubicBezTo>
                                <a:cubicBezTo>
                                  <a:pt x="84455" y="150495"/>
                                  <a:pt x="85090" y="147066"/>
                                  <a:pt x="85090" y="143256"/>
                                </a:cubicBezTo>
                                <a:cubicBezTo>
                                  <a:pt x="85090" y="138938"/>
                                  <a:pt x="83947" y="135128"/>
                                  <a:pt x="81534" y="132080"/>
                                </a:cubicBezTo>
                                <a:cubicBezTo>
                                  <a:pt x="79121" y="128905"/>
                                  <a:pt x="76073" y="126111"/>
                                  <a:pt x="72263" y="123698"/>
                                </a:cubicBezTo>
                                <a:cubicBezTo>
                                  <a:pt x="68453" y="121285"/>
                                  <a:pt x="64135" y="118999"/>
                                  <a:pt x="59182" y="116840"/>
                                </a:cubicBezTo>
                                <a:cubicBezTo>
                                  <a:pt x="54356" y="114681"/>
                                  <a:pt x="49403" y="112522"/>
                                  <a:pt x="44196" y="110109"/>
                                </a:cubicBezTo>
                                <a:cubicBezTo>
                                  <a:pt x="38989" y="107696"/>
                                  <a:pt x="34036" y="105029"/>
                                  <a:pt x="29210" y="101981"/>
                                </a:cubicBezTo>
                                <a:cubicBezTo>
                                  <a:pt x="24257" y="98933"/>
                                  <a:pt x="19939" y="95377"/>
                                  <a:pt x="16129" y="91059"/>
                                </a:cubicBezTo>
                                <a:cubicBezTo>
                                  <a:pt x="12319" y="86868"/>
                                  <a:pt x="9144" y="81915"/>
                                  <a:pt x="6858" y="76200"/>
                                </a:cubicBezTo>
                                <a:cubicBezTo>
                                  <a:pt x="4445" y="70358"/>
                                  <a:pt x="3302" y="63500"/>
                                  <a:pt x="3302" y="55499"/>
                                </a:cubicBezTo>
                                <a:cubicBezTo>
                                  <a:pt x="3302" y="46228"/>
                                  <a:pt x="4953" y="38100"/>
                                  <a:pt x="8382" y="31115"/>
                                </a:cubicBezTo>
                                <a:cubicBezTo>
                                  <a:pt x="11811" y="24130"/>
                                  <a:pt x="16383" y="18288"/>
                                  <a:pt x="22225" y="13716"/>
                                </a:cubicBezTo>
                                <a:cubicBezTo>
                                  <a:pt x="28067" y="9144"/>
                                  <a:pt x="34925" y="5715"/>
                                  <a:pt x="42799" y="3429"/>
                                </a:cubicBezTo>
                                <a:cubicBezTo>
                                  <a:pt x="50673" y="1143"/>
                                  <a:pt x="59055" y="0"/>
                                  <a:pt x="67818"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3" name="Shape 83"/>
                        <wps:cNvSpPr/>
                        <wps:spPr>
                          <a:xfrm>
                            <a:off x="1530045" y="926973"/>
                            <a:ext cx="137668" cy="144653"/>
                          </a:xfrm>
                          <a:custGeom>
                            <a:avLst/>
                            <a:gdLst/>
                            <a:ahLst/>
                            <a:cxnLst/>
                            <a:rect l="0" t="0" r="0" b="0"/>
                            <a:pathLst>
                              <a:path w="137668" h="144653">
                                <a:moveTo>
                                  <a:pt x="18542" y="0"/>
                                </a:moveTo>
                                <a:cubicBezTo>
                                  <a:pt x="22606" y="0"/>
                                  <a:pt x="25908" y="127"/>
                                  <a:pt x="28448" y="381"/>
                                </a:cubicBezTo>
                                <a:cubicBezTo>
                                  <a:pt x="30861" y="635"/>
                                  <a:pt x="32893" y="1016"/>
                                  <a:pt x="34290" y="1397"/>
                                </a:cubicBezTo>
                                <a:cubicBezTo>
                                  <a:pt x="35687" y="1905"/>
                                  <a:pt x="36703" y="2540"/>
                                  <a:pt x="37338" y="3302"/>
                                </a:cubicBezTo>
                                <a:cubicBezTo>
                                  <a:pt x="37973" y="4191"/>
                                  <a:pt x="38481" y="5207"/>
                                  <a:pt x="38862" y="6350"/>
                                </a:cubicBezTo>
                                <a:lnTo>
                                  <a:pt x="69088" y="103886"/>
                                </a:lnTo>
                                <a:lnTo>
                                  <a:pt x="69977" y="107569"/>
                                </a:lnTo>
                                <a:lnTo>
                                  <a:pt x="70866" y="103886"/>
                                </a:lnTo>
                                <a:lnTo>
                                  <a:pt x="100584" y="6350"/>
                                </a:lnTo>
                                <a:cubicBezTo>
                                  <a:pt x="100838" y="5207"/>
                                  <a:pt x="101346" y="4191"/>
                                  <a:pt x="101981" y="3302"/>
                                </a:cubicBezTo>
                                <a:cubicBezTo>
                                  <a:pt x="102616" y="2540"/>
                                  <a:pt x="103632" y="1905"/>
                                  <a:pt x="105029" y="1397"/>
                                </a:cubicBezTo>
                                <a:cubicBezTo>
                                  <a:pt x="106426" y="1016"/>
                                  <a:pt x="108331" y="635"/>
                                  <a:pt x="110617" y="381"/>
                                </a:cubicBezTo>
                                <a:cubicBezTo>
                                  <a:pt x="112903" y="127"/>
                                  <a:pt x="115951" y="0"/>
                                  <a:pt x="119761" y="0"/>
                                </a:cubicBezTo>
                                <a:cubicBezTo>
                                  <a:pt x="123444" y="0"/>
                                  <a:pt x="126492" y="127"/>
                                  <a:pt x="128778" y="254"/>
                                </a:cubicBezTo>
                                <a:cubicBezTo>
                                  <a:pt x="131064" y="508"/>
                                  <a:pt x="132969" y="889"/>
                                  <a:pt x="134239" y="1397"/>
                                </a:cubicBezTo>
                                <a:cubicBezTo>
                                  <a:pt x="135509" y="1778"/>
                                  <a:pt x="136398" y="2413"/>
                                  <a:pt x="136906" y="3175"/>
                                </a:cubicBezTo>
                                <a:cubicBezTo>
                                  <a:pt x="137414" y="3937"/>
                                  <a:pt x="137668" y="4826"/>
                                  <a:pt x="137668" y="5842"/>
                                </a:cubicBezTo>
                                <a:cubicBezTo>
                                  <a:pt x="137668" y="6350"/>
                                  <a:pt x="137668" y="6858"/>
                                  <a:pt x="137541" y="7620"/>
                                </a:cubicBezTo>
                                <a:cubicBezTo>
                                  <a:pt x="137541" y="8255"/>
                                  <a:pt x="137414" y="9017"/>
                                  <a:pt x="137287" y="9906"/>
                                </a:cubicBezTo>
                                <a:cubicBezTo>
                                  <a:pt x="137160" y="10795"/>
                                  <a:pt x="136906" y="11684"/>
                                  <a:pt x="136652" y="12827"/>
                                </a:cubicBezTo>
                                <a:cubicBezTo>
                                  <a:pt x="136398" y="13843"/>
                                  <a:pt x="136144" y="15113"/>
                                  <a:pt x="135763" y="16510"/>
                                </a:cubicBezTo>
                                <a:lnTo>
                                  <a:pt x="95758" y="136652"/>
                                </a:lnTo>
                                <a:cubicBezTo>
                                  <a:pt x="95377" y="138303"/>
                                  <a:pt x="94615" y="139700"/>
                                  <a:pt x="93853" y="140716"/>
                                </a:cubicBezTo>
                                <a:cubicBezTo>
                                  <a:pt x="92964" y="141732"/>
                                  <a:pt x="91567" y="142621"/>
                                  <a:pt x="89662" y="143129"/>
                                </a:cubicBezTo>
                                <a:cubicBezTo>
                                  <a:pt x="87757" y="143764"/>
                                  <a:pt x="85090" y="144145"/>
                                  <a:pt x="81788" y="144399"/>
                                </a:cubicBezTo>
                                <a:cubicBezTo>
                                  <a:pt x="78486" y="144526"/>
                                  <a:pt x="74041" y="144653"/>
                                  <a:pt x="68707" y="144653"/>
                                </a:cubicBezTo>
                                <a:cubicBezTo>
                                  <a:pt x="63500" y="144653"/>
                                  <a:pt x="59182" y="144526"/>
                                  <a:pt x="55880" y="144272"/>
                                </a:cubicBezTo>
                                <a:cubicBezTo>
                                  <a:pt x="52578" y="144018"/>
                                  <a:pt x="49911" y="143637"/>
                                  <a:pt x="48006" y="143002"/>
                                </a:cubicBezTo>
                                <a:cubicBezTo>
                                  <a:pt x="46101" y="142367"/>
                                  <a:pt x="44831" y="141605"/>
                                  <a:pt x="43942" y="140589"/>
                                </a:cubicBezTo>
                                <a:cubicBezTo>
                                  <a:pt x="43053" y="139573"/>
                                  <a:pt x="42418" y="138176"/>
                                  <a:pt x="41910" y="136652"/>
                                </a:cubicBezTo>
                                <a:lnTo>
                                  <a:pt x="2032" y="16510"/>
                                </a:lnTo>
                                <a:cubicBezTo>
                                  <a:pt x="1397" y="14478"/>
                                  <a:pt x="1016" y="12700"/>
                                  <a:pt x="635" y="11176"/>
                                </a:cubicBezTo>
                                <a:cubicBezTo>
                                  <a:pt x="254" y="9525"/>
                                  <a:pt x="127" y="8382"/>
                                  <a:pt x="0" y="7747"/>
                                </a:cubicBezTo>
                                <a:cubicBezTo>
                                  <a:pt x="0" y="6985"/>
                                  <a:pt x="0" y="6350"/>
                                  <a:pt x="0" y="5842"/>
                                </a:cubicBezTo>
                                <a:cubicBezTo>
                                  <a:pt x="0" y="4826"/>
                                  <a:pt x="254" y="3937"/>
                                  <a:pt x="762" y="3175"/>
                                </a:cubicBezTo>
                                <a:cubicBezTo>
                                  <a:pt x="1397" y="2413"/>
                                  <a:pt x="2286" y="1778"/>
                                  <a:pt x="3683" y="1397"/>
                                </a:cubicBezTo>
                                <a:cubicBezTo>
                                  <a:pt x="5080" y="889"/>
                                  <a:pt x="6985" y="508"/>
                                  <a:pt x="9398" y="254"/>
                                </a:cubicBezTo>
                                <a:cubicBezTo>
                                  <a:pt x="11811" y="127"/>
                                  <a:pt x="14859" y="0"/>
                                  <a:pt x="18542"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4" name="Shape 84"/>
                        <wps:cNvSpPr/>
                        <wps:spPr>
                          <a:xfrm>
                            <a:off x="1682572" y="924733"/>
                            <a:ext cx="66061" cy="148729"/>
                          </a:xfrm>
                          <a:custGeom>
                            <a:avLst/>
                            <a:gdLst/>
                            <a:ahLst/>
                            <a:cxnLst/>
                            <a:rect l="0" t="0" r="0" b="0"/>
                            <a:pathLst>
                              <a:path w="66061" h="148729">
                                <a:moveTo>
                                  <a:pt x="66061" y="0"/>
                                </a:moveTo>
                                <a:lnTo>
                                  <a:pt x="66061" y="26402"/>
                                </a:lnTo>
                                <a:lnTo>
                                  <a:pt x="54356" y="28910"/>
                                </a:lnTo>
                                <a:cubicBezTo>
                                  <a:pt x="50800" y="30688"/>
                                  <a:pt x="47879" y="33101"/>
                                  <a:pt x="45593" y="36149"/>
                                </a:cubicBezTo>
                                <a:cubicBezTo>
                                  <a:pt x="43307" y="39070"/>
                                  <a:pt x="41402" y="42753"/>
                                  <a:pt x="40259" y="46817"/>
                                </a:cubicBezTo>
                                <a:cubicBezTo>
                                  <a:pt x="38989" y="50881"/>
                                  <a:pt x="38227" y="55326"/>
                                  <a:pt x="38100" y="60025"/>
                                </a:cubicBezTo>
                                <a:lnTo>
                                  <a:pt x="66061" y="60025"/>
                                </a:lnTo>
                                <a:lnTo>
                                  <a:pt x="66061" y="84028"/>
                                </a:lnTo>
                                <a:lnTo>
                                  <a:pt x="38100" y="84028"/>
                                </a:lnTo>
                                <a:cubicBezTo>
                                  <a:pt x="38100" y="89743"/>
                                  <a:pt x="38735" y="94823"/>
                                  <a:pt x="40132" y="99522"/>
                                </a:cubicBezTo>
                                <a:cubicBezTo>
                                  <a:pt x="41402" y="104094"/>
                                  <a:pt x="43561" y="108031"/>
                                  <a:pt x="46482" y="111206"/>
                                </a:cubicBezTo>
                                <a:cubicBezTo>
                                  <a:pt x="49403" y="114508"/>
                                  <a:pt x="53213" y="116921"/>
                                  <a:pt x="57785" y="118572"/>
                                </a:cubicBezTo>
                                <a:lnTo>
                                  <a:pt x="66061" y="119836"/>
                                </a:lnTo>
                                <a:lnTo>
                                  <a:pt x="66061" y="148729"/>
                                </a:lnTo>
                                <a:lnTo>
                                  <a:pt x="39878" y="144988"/>
                                </a:lnTo>
                                <a:cubicBezTo>
                                  <a:pt x="30988" y="141940"/>
                                  <a:pt x="23622" y="137495"/>
                                  <a:pt x="17653" y="131399"/>
                                </a:cubicBezTo>
                                <a:cubicBezTo>
                                  <a:pt x="11684" y="125303"/>
                                  <a:pt x="7239" y="117683"/>
                                  <a:pt x="4318" y="108539"/>
                                </a:cubicBezTo>
                                <a:cubicBezTo>
                                  <a:pt x="1397" y="99268"/>
                                  <a:pt x="0" y="88473"/>
                                  <a:pt x="0" y="76027"/>
                                </a:cubicBezTo>
                                <a:cubicBezTo>
                                  <a:pt x="0" y="64216"/>
                                  <a:pt x="1524" y="53548"/>
                                  <a:pt x="4572" y="44150"/>
                                </a:cubicBezTo>
                                <a:cubicBezTo>
                                  <a:pt x="7620" y="34625"/>
                                  <a:pt x="12065" y="26624"/>
                                  <a:pt x="18034" y="20020"/>
                                </a:cubicBezTo>
                                <a:cubicBezTo>
                                  <a:pt x="23876" y="13416"/>
                                  <a:pt x="30988" y="8336"/>
                                  <a:pt x="39370" y="4907"/>
                                </a:cubicBezTo>
                                <a:lnTo>
                                  <a:pt x="66061"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5" name="Shape 85"/>
                        <wps:cNvSpPr/>
                        <wps:spPr>
                          <a:xfrm>
                            <a:off x="1446987" y="924433"/>
                            <a:ext cx="60706" cy="147193"/>
                          </a:xfrm>
                          <a:custGeom>
                            <a:avLst/>
                            <a:gdLst/>
                            <a:ahLst/>
                            <a:cxnLst/>
                            <a:rect l="0" t="0" r="0" b="0"/>
                            <a:pathLst>
                              <a:path w="60706" h="147193">
                                <a:moveTo>
                                  <a:pt x="2159" y="0"/>
                                </a:moveTo>
                                <a:cubicBezTo>
                                  <a:pt x="12573" y="0"/>
                                  <a:pt x="21463" y="1016"/>
                                  <a:pt x="28829" y="3048"/>
                                </a:cubicBezTo>
                                <a:cubicBezTo>
                                  <a:pt x="36195" y="5080"/>
                                  <a:pt x="42291" y="8255"/>
                                  <a:pt x="46990" y="12446"/>
                                </a:cubicBezTo>
                                <a:cubicBezTo>
                                  <a:pt x="51816" y="16637"/>
                                  <a:pt x="55245" y="22098"/>
                                  <a:pt x="57531" y="28702"/>
                                </a:cubicBezTo>
                                <a:cubicBezTo>
                                  <a:pt x="59690" y="35433"/>
                                  <a:pt x="60706" y="43307"/>
                                  <a:pt x="60706" y="52451"/>
                                </a:cubicBezTo>
                                <a:lnTo>
                                  <a:pt x="60706" y="141732"/>
                                </a:lnTo>
                                <a:cubicBezTo>
                                  <a:pt x="60706" y="143129"/>
                                  <a:pt x="60198" y="144145"/>
                                  <a:pt x="59309" y="144907"/>
                                </a:cubicBezTo>
                                <a:cubicBezTo>
                                  <a:pt x="58293" y="145796"/>
                                  <a:pt x="56642" y="146304"/>
                                  <a:pt x="54610" y="146685"/>
                                </a:cubicBezTo>
                                <a:cubicBezTo>
                                  <a:pt x="52451" y="147066"/>
                                  <a:pt x="49276" y="147193"/>
                                  <a:pt x="45085" y="147193"/>
                                </a:cubicBezTo>
                                <a:cubicBezTo>
                                  <a:pt x="40640" y="147193"/>
                                  <a:pt x="37338" y="147066"/>
                                  <a:pt x="35306" y="146685"/>
                                </a:cubicBezTo>
                                <a:cubicBezTo>
                                  <a:pt x="33274" y="146304"/>
                                  <a:pt x="31877" y="145796"/>
                                  <a:pt x="30988" y="144907"/>
                                </a:cubicBezTo>
                                <a:cubicBezTo>
                                  <a:pt x="30226" y="144145"/>
                                  <a:pt x="29845" y="143129"/>
                                  <a:pt x="29845" y="141732"/>
                                </a:cubicBezTo>
                                <a:lnTo>
                                  <a:pt x="29845" y="131064"/>
                                </a:lnTo>
                                <a:cubicBezTo>
                                  <a:pt x="24384" y="137033"/>
                                  <a:pt x="18161" y="141478"/>
                                  <a:pt x="11049" y="144780"/>
                                </a:cubicBezTo>
                                <a:lnTo>
                                  <a:pt x="0" y="147134"/>
                                </a:lnTo>
                                <a:lnTo>
                                  <a:pt x="0" y="122119"/>
                                </a:lnTo>
                                <a:lnTo>
                                  <a:pt x="10541" y="119253"/>
                                </a:lnTo>
                                <a:cubicBezTo>
                                  <a:pt x="14986" y="116586"/>
                                  <a:pt x="19431" y="112649"/>
                                  <a:pt x="24003" y="107442"/>
                                </a:cubicBezTo>
                                <a:lnTo>
                                  <a:pt x="24003" y="84836"/>
                                </a:lnTo>
                                <a:lnTo>
                                  <a:pt x="9652" y="84836"/>
                                </a:lnTo>
                                <a:lnTo>
                                  <a:pt x="0" y="85706"/>
                                </a:lnTo>
                                <a:lnTo>
                                  <a:pt x="0" y="62288"/>
                                </a:lnTo>
                                <a:lnTo>
                                  <a:pt x="11049" y="61341"/>
                                </a:lnTo>
                                <a:lnTo>
                                  <a:pt x="24003" y="61341"/>
                                </a:lnTo>
                                <a:lnTo>
                                  <a:pt x="24003" y="53340"/>
                                </a:lnTo>
                                <a:cubicBezTo>
                                  <a:pt x="24003" y="49149"/>
                                  <a:pt x="23622" y="45466"/>
                                  <a:pt x="22733" y="42291"/>
                                </a:cubicBezTo>
                                <a:cubicBezTo>
                                  <a:pt x="21844" y="39243"/>
                                  <a:pt x="20447" y="36576"/>
                                  <a:pt x="18542" y="34544"/>
                                </a:cubicBezTo>
                                <a:cubicBezTo>
                                  <a:pt x="16637" y="32512"/>
                                  <a:pt x="14097" y="30861"/>
                                  <a:pt x="10795" y="29972"/>
                                </a:cubicBezTo>
                                <a:lnTo>
                                  <a:pt x="0" y="28594"/>
                                </a:lnTo>
                                <a:lnTo>
                                  <a:pt x="0" y="176"/>
                                </a:lnTo>
                                <a:lnTo>
                                  <a:pt x="215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6" name="Shape 86"/>
                        <wps:cNvSpPr/>
                        <wps:spPr>
                          <a:xfrm>
                            <a:off x="1748634" y="1036828"/>
                            <a:ext cx="58018" cy="37338"/>
                          </a:xfrm>
                          <a:custGeom>
                            <a:avLst/>
                            <a:gdLst/>
                            <a:ahLst/>
                            <a:cxnLst/>
                            <a:rect l="0" t="0" r="0" b="0"/>
                            <a:pathLst>
                              <a:path w="58018" h="37338">
                                <a:moveTo>
                                  <a:pt x="53319" y="0"/>
                                </a:moveTo>
                                <a:cubicBezTo>
                                  <a:pt x="54208" y="0"/>
                                  <a:pt x="54843" y="127"/>
                                  <a:pt x="55478" y="508"/>
                                </a:cubicBezTo>
                                <a:cubicBezTo>
                                  <a:pt x="56113" y="889"/>
                                  <a:pt x="56621" y="1524"/>
                                  <a:pt x="57002" y="2413"/>
                                </a:cubicBezTo>
                                <a:cubicBezTo>
                                  <a:pt x="57383" y="3302"/>
                                  <a:pt x="57637" y="4572"/>
                                  <a:pt x="57764" y="6096"/>
                                </a:cubicBezTo>
                                <a:cubicBezTo>
                                  <a:pt x="57891" y="7747"/>
                                  <a:pt x="58018" y="9906"/>
                                  <a:pt x="58018" y="12319"/>
                                </a:cubicBezTo>
                                <a:cubicBezTo>
                                  <a:pt x="58018" y="14478"/>
                                  <a:pt x="58018" y="16383"/>
                                  <a:pt x="57891" y="17907"/>
                                </a:cubicBezTo>
                                <a:cubicBezTo>
                                  <a:pt x="57764" y="19431"/>
                                  <a:pt x="57637" y="20701"/>
                                  <a:pt x="57383" y="21844"/>
                                </a:cubicBezTo>
                                <a:cubicBezTo>
                                  <a:pt x="57256" y="22987"/>
                                  <a:pt x="56875" y="23876"/>
                                  <a:pt x="56494" y="24638"/>
                                </a:cubicBezTo>
                                <a:cubicBezTo>
                                  <a:pt x="56113" y="25400"/>
                                  <a:pt x="55605" y="26035"/>
                                  <a:pt x="54970" y="26797"/>
                                </a:cubicBezTo>
                                <a:cubicBezTo>
                                  <a:pt x="54335" y="27432"/>
                                  <a:pt x="52556" y="28448"/>
                                  <a:pt x="49636" y="29591"/>
                                </a:cubicBezTo>
                                <a:cubicBezTo>
                                  <a:pt x="46842" y="30734"/>
                                  <a:pt x="43159" y="32004"/>
                                  <a:pt x="38714" y="33147"/>
                                </a:cubicBezTo>
                                <a:cubicBezTo>
                                  <a:pt x="34269" y="34290"/>
                                  <a:pt x="29062" y="35179"/>
                                  <a:pt x="23347" y="36068"/>
                                </a:cubicBezTo>
                                <a:cubicBezTo>
                                  <a:pt x="17631" y="36957"/>
                                  <a:pt x="11409" y="37338"/>
                                  <a:pt x="4931" y="37338"/>
                                </a:cubicBezTo>
                                <a:lnTo>
                                  <a:pt x="0" y="36633"/>
                                </a:lnTo>
                                <a:lnTo>
                                  <a:pt x="0" y="7741"/>
                                </a:lnTo>
                                <a:lnTo>
                                  <a:pt x="8361" y="9017"/>
                                </a:lnTo>
                                <a:cubicBezTo>
                                  <a:pt x="14838" y="9017"/>
                                  <a:pt x="20680" y="8636"/>
                                  <a:pt x="25633" y="7620"/>
                                </a:cubicBezTo>
                                <a:cubicBezTo>
                                  <a:pt x="30586" y="6731"/>
                                  <a:pt x="34777" y="5715"/>
                                  <a:pt x="38460" y="4572"/>
                                </a:cubicBezTo>
                                <a:cubicBezTo>
                                  <a:pt x="42016" y="3429"/>
                                  <a:pt x="45064" y="2286"/>
                                  <a:pt x="47477" y="1397"/>
                                </a:cubicBezTo>
                                <a:cubicBezTo>
                                  <a:pt x="49890" y="508"/>
                                  <a:pt x="51795" y="0"/>
                                  <a:pt x="53319"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7" name="Shape 87"/>
                        <wps:cNvSpPr/>
                        <wps:spPr>
                          <a:xfrm>
                            <a:off x="2173300" y="924733"/>
                            <a:ext cx="66061" cy="148729"/>
                          </a:xfrm>
                          <a:custGeom>
                            <a:avLst/>
                            <a:gdLst/>
                            <a:ahLst/>
                            <a:cxnLst/>
                            <a:rect l="0" t="0" r="0" b="0"/>
                            <a:pathLst>
                              <a:path w="66061" h="148729">
                                <a:moveTo>
                                  <a:pt x="66061" y="0"/>
                                </a:moveTo>
                                <a:lnTo>
                                  <a:pt x="66061" y="26402"/>
                                </a:lnTo>
                                <a:lnTo>
                                  <a:pt x="54356" y="28910"/>
                                </a:lnTo>
                                <a:cubicBezTo>
                                  <a:pt x="50800" y="30688"/>
                                  <a:pt x="47879" y="33101"/>
                                  <a:pt x="45593" y="36149"/>
                                </a:cubicBezTo>
                                <a:cubicBezTo>
                                  <a:pt x="43307" y="39070"/>
                                  <a:pt x="41402" y="42753"/>
                                  <a:pt x="40259" y="46817"/>
                                </a:cubicBezTo>
                                <a:cubicBezTo>
                                  <a:pt x="38989" y="50881"/>
                                  <a:pt x="38227" y="55326"/>
                                  <a:pt x="38100" y="60025"/>
                                </a:cubicBezTo>
                                <a:lnTo>
                                  <a:pt x="66061" y="60025"/>
                                </a:lnTo>
                                <a:lnTo>
                                  <a:pt x="66061" y="84028"/>
                                </a:lnTo>
                                <a:lnTo>
                                  <a:pt x="38100" y="84028"/>
                                </a:lnTo>
                                <a:cubicBezTo>
                                  <a:pt x="38100" y="89743"/>
                                  <a:pt x="38735" y="94823"/>
                                  <a:pt x="40132" y="99522"/>
                                </a:cubicBezTo>
                                <a:cubicBezTo>
                                  <a:pt x="41402" y="104094"/>
                                  <a:pt x="43561" y="108031"/>
                                  <a:pt x="46482" y="111206"/>
                                </a:cubicBezTo>
                                <a:cubicBezTo>
                                  <a:pt x="49403" y="114508"/>
                                  <a:pt x="53213" y="116921"/>
                                  <a:pt x="57785" y="118572"/>
                                </a:cubicBezTo>
                                <a:lnTo>
                                  <a:pt x="66061" y="119836"/>
                                </a:lnTo>
                                <a:lnTo>
                                  <a:pt x="66061" y="148729"/>
                                </a:lnTo>
                                <a:lnTo>
                                  <a:pt x="39878" y="144988"/>
                                </a:lnTo>
                                <a:cubicBezTo>
                                  <a:pt x="30988" y="141940"/>
                                  <a:pt x="23622" y="137495"/>
                                  <a:pt x="17653" y="131399"/>
                                </a:cubicBezTo>
                                <a:cubicBezTo>
                                  <a:pt x="11684" y="125303"/>
                                  <a:pt x="7239" y="117683"/>
                                  <a:pt x="4318" y="108539"/>
                                </a:cubicBezTo>
                                <a:cubicBezTo>
                                  <a:pt x="1397" y="99268"/>
                                  <a:pt x="0" y="88473"/>
                                  <a:pt x="0" y="76027"/>
                                </a:cubicBezTo>
                                <a:cubicBezTo>
                                  <a:pt x="0" y="64216"/>
                                  <a:pt x="1524" y="53548"/>
                                  <a:pt x="4572" y="44150"/>
                                </a:cubicBezTo>
                                <a:cubicBezTo>
                                  <a:pt x="7620" y="34625"/>
                                  <a:pt x="12065" y="26624"/>
                                  <a:pt x="18034" y="20020"/>
                                </a:cubicBezTo>
                                <a:cubicBezTo>
                                  <a:pt x="23876" y="13416"/>
                                  <a:pt x="30988" y="8336"/>
                                  <a:pt x="39370" y="4907"/>
                                </a:cubicBezTo>
                                <a:lnTo>
                                  <a:pt x="66061"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8" name="Shape 88"/>
                        <wps:cNvSpPr/>
                        <wps:spPr>
                          <a:xfrm>
                            <a:off x="1748634" y="924433"/>
                            <a:ext cx="64241" cy="84328"/>
                          </a:xfrm>
                          <a:custGeom>
                            <a:avLst/>
                            <a:gdLst/>
                            <a:ahLst/>
                            <a:cxnLst/>
                            <a:rect l="0" t="0" r="0" b="0"/>
                            <a:pathLst>
                              <a:path w="64241" h="84328">
                                <a:moveTo>
                                  <a:pt x="1630" y="0"/>
                                </a:moveTo>
                                <a:cubicBezTo>
                                  <a:pt x="12678" y="0"/>
                                  <a:pt x="22203" y="1651"/>
                                  <a:pt x="30078" y="4953"/>
                                </a:cubicBezTo>
                                <a:cubicBezTo>
                                  <a:pt x="37952" y="8128"/>
                                  <a:pt x="44428" y="12700"/>
                                  <a:pt x="49509" y="18542"/>
                                </a:cubicBezTo>
                                <a:cubicBezTo>
                                  <a:pt x="54589" y="24384"/>
                                  <a:pt x="58272" y="31242"/>
                                  <a:pt x="60685" y="39116"/>
                                </a:cubicBezTo>
                                <a:cubicBezTo>
                                  <a:pt x="63098" y="47117"/>
                                  <a:pt x="64241" y="55753"/>
                                  <a:pt x="64241" y="65024"/>
                                </a:cubicBezTo>
                                <a:lnTo>
                                  <a:pt x="64241" y="70993"/>
                                </a:lnTo>
                                <a:cubicBezTo>
                                  <a:pt x="64241" y="75565"/>
                                  <a:pt x="63225" y="78994"/>
                                  <a:pt x="61193" y="81153"/>
                                </a:cubicBezTo>
                                <a:cubicBezTo>
                                  <a:pt x="59161" y="83312"/>
                                  <a:pt x="56367" y="84328"/>
                                  <a:pt x="52811" y="84328"/>
                                </a:cubicBezTo>
                                <a:lnTo>
                                  <a:pt x="0" y="84328"/>
                                </a:lnTo>
                                <a:lnTo>
                                  <a:pt x="0" y="60325"/>
                                </a:lnTo>
                                <a:lnTo>
                                  <a:pt x="27919" y="60325"/>
                                </a:lnTo>
                                <a:cubicBezTo>
                                  <a:pt x="28300" y="49784"/>
                                  <a:pt x="26141" y="41529"/>
                                  <a:pt x="21696" y="35560"/>
                                </a:cubicBezTo>
                                <a:cubicBezTo>
                                  <a:pt x="17124" y="29464"/>
                                  <a:pt x="10139" y="26543"/>
                                  <a:pt x="741" y="26543"/>
                                </a:cubicBezTo>
                                <a:lnTo>
                                  <a:pt x="0" y="26701"/>
                                </a:lnTo>
                                <a:lnTo>
                                  <a:pt x="0" y="300"/>
                                </a:lnTo>
                                <a:lnTo>
                                  <a:pt x="1630"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89" name="Shape 89"/>
                        <wps:cNvSpPr/>
                        <wps:spPr>
                          <a:xfrm>
                            <a:off x="1897456" y="892048"/>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345"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0" name="Shape 90"/>
                        <wps:cNvSpPr/>
                        <wps:spPr>
                          <a:xfrm>
                            <a:off x="2017979" y="863600"/>
                            <a:ext cx="126746" cy="208026"/>
                          </a:xfrm>
                          <a:custGeom>
                            <a:avLst/>
                            <a:gdLst/>
                            <a:ahLst/>
                            <a:cxnLst/>
                            <a:rect l="0" t="0" r="0" b="0"/>
                            <a:pathLst>
                              <a:path w="126746" h="208026">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334"/>
                                  <a:pt x="37465" y="6350"/>
                                </a:cubicBezTo>
                                <a:lnTo>
                                  <a:pt x="37465" y="79756"/>
                                </a:lnTo>
                                <a:cubicBezTo>
                                  <a:pt x="43942" y="73406"/>
                                  <a:pt x="50546" y="68707"/>
                                  <a:pt x="57150" y="65532"/>
                                </a:cubicBezTo>
                                <a:cubicBezTo>
                                  <a:pt x="63881" y="62357"/>
                                  <a:pt x="70866" y="60833"/>
                                  <a:pt x="78105" y="60833"/>
                                </a:cubicBezTo>
                                <a:cubicBezTo>
                                  <a:pt x="87122" y="60833"/>
                                  <a:pt x="94742" y="62357"/>
                                  <a:pt x="100965" y="65278"/>
                                </a:cubicBezTo>
                                <a:cubicBezTo>
                                  <a:pt x="107188" y="68326"/>
                                  <a:pt x="112141" y="72390"/>
                                  <a:pt x="115951" y="77470"/>
                                </a:cubicBezTo>
                                <a:cubicBezTo>
                                  <a:pt x="119761" y="82677"/>
                                  <a:pt x="122555" y="88646"/>
                                  <a:pt x="124206" y="95631"/>
                                </a:cubicBezTo>
                                <a:cubicBezTo>
                                  <a:pt x="125857" y="102489"/>
                                  <a:pt x="126746" y="110871"/>
                                  <a:pt x="126746" y="120650"/>
                                </a:cubicBezTo>
                                <a:lnTo>
                                  <a:pt x="126746" y="202057"/>
                                </a:lnTo>
                                <a:cubicBezTo>
                                  <a:pt x="126746" y="203073"/>
                                  <a:pt x="126492" y="203962"/>
                                  <a:pt x="125857" y="204724"/>
                                </a:cubicBezTo>
                                <a:cubicBezTo>
                                  <a:pt x="125222" y="205486"/>
                                  <a:pt x="124333" y="205994"/>
                                  <a:pt x="122936" y="206502"/>
                                </a:cubicBezTo>
                                <a:cubicBezTo>
                                  <a:pt x="121539" y="207010"/>
                                  <a:pt x="119634" y="207391"/>
                                  <a:pt x="117221" y="207645"/>
                                </a:cubicBezTo>
                                <a:cubicBezTo>
                                  <a:pt x="114681" y="207899"/>
                                  <a:pt x="111760" y="208026"/>
                                  <a:pt x="108204" y="208026"/>
                                </a:cubicBezTo>
                                <a:cubicBezTo>
                                  <a:pt x="104521" y="208026"/>
                                  <a:pt x="101473" y="207899"/>
                                  <a:pt x="99060" y="207645"/>
                                </a:cubicBezTo>
                                <a:cubicBezTo>
                                  <a:pt x="96520" y="207391"/>
                                  <a:pt x="94615" y="207010"/>
                                  <a:pt x="93218" y="206502"/>
                                </a:cubicBezTo>
                                <a:cubicBezTo>
                                  <a:pt x="91821" y="205994"/>
                                  <a:pt x="90932" y="205486"/>
                                  <a:pt x="90297" y="204724"/>
                                </a:cubicBezTo>
                                <a:cubicBezTo>
                                  <a:pt x="89662" y="203962"/>
                                  <a:pt x="89408" y="203073"/>
                                  <a:pt x="89408" y="202057"/>
                                </a:cubicBezTo>
                                <a:lnTo>
                                  <a:pt x="89408" y="126365"/>
                                </a:lnTo>
                                <a:cubicBezTo>
                                  <a:pt x="89408" y="119888"/>
                                  <a:pt x="88900" y="114808"/>
                                  <a:pt x="88011" y="111125"/>
                                </a:cubicBezTo>
                                <a:cubicBezTo>
                                  <a:pt x="86995" y="107442"/>
                                  <a:pt x="85725" y="104267"/>
                                  <a:pt x="83947" y="101727"/>
                                </a:cubicBezTo>
                                <a:cubicBezTo>
                                  <a:pt x="82169" y="99060"/>
                                  <a:pt x="79756" y="97028"/>
                                  <a:pt x="76962" y="95631"/>
                                </a:cubicBezTo>
                                <a:cubicBezTo>
                                  <a:pt x="74168" y="94107"/>
                                  <a:pt x="70866" y="93472"/>
                                  <a:pt x="67056" y="93472"/>
                                </a:cubicBezTo>
                                <a:cubicBezTo>
                                  <a:pt x="62357" y="93472"/>
                                  <a:pt x="57531" y="95123"/>
                                  <a:pt x="52578" y="98679"/>
                                </a:cubicBezTo>
                                <a:cubicBezTo>
                                  <a:pt x="47752" y="102108"/>
                                  <a:pt x="42672" y="107188"/>
                                  <a:pt x="37465" y="113792"/>
                                </a:cubicBezTo>
                                <a:lnTo>
                                  <a:pt x="37465" y="202057"/>
                                </a:lnTo>
                                <a:cubicBezTo>
                                  <a:pt x="37465" y="203073"/>
                                  <a:pt x="37211" y="203962"/>
                                  <a:pt x="36576" y="204724"/>
                                </a:cubicBezTo>
                                <a:cubicBezTo>
                                  <a:pt x="35941" y="205486"/>
                                  <a:pt x="34925" y="205994"/>
                                  <a:pt x="33528" y="206502"/>
                                </a:cubicBezTo>
                                <a:cubicBezTo>
                                  <a:pt x="32131" y="207010"/>
                                  <a:pt x="30226" y="207391"/>
                                  <a:pt x="27813" y="207645"/>
                                </a:cubicBezTo>
                                <a:cubicBezTo>
                                  <a:pt x="25400" y="207899"/>
                                  <a:pt x="22352" y="208026"/>
                                  <a:pt x="18669" y="208026"/>
                                </a:cubicBezTo>
                                <a:cubicBezTo>
                                  <a:pt x="14986" y="208026"/>
                                  <a:pt x="12065" y="207899"/>
                                  <a:pt x="9652" y="207645"/>
                                </a:cubicBezTo>
                                <a:cubicBezTo>
                                  <a:pt x="7239" y="207391"/>
                                  <a:pt x="5334" y="207010"/>
                                  <a:pt x="3937" y="206502"/>
                                </a:cubicBezTo>
                                <a:cubicBezTo>
                                  <a:pt x="2413" y="205994"/>
                                  <a:pt x="1397" y="205486"/>
                                  <a:pt x="889" y="204724"/>
                                </a:cubicBezTo>
                                <a:cubicBezTo>
                                  <a:pt x="254" y="203962"/>
                                  <a:pt x="0" y="203073"/>
                                  <a:pt x="0" y="202057"/>
                                </a:cubicBezTo>
                                <a:lnTo>
                                  <a:pt x="0" y="6350"/>
                                </a:lnTo>
                                <a:cubicBezTo>
                                  <a:pt x="0" y="5334"/>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1" name="Shape 91"/>
                        <wps:cNvSpPr/>
                        <wps:spPr>
                          <a:xfrm>
                            <a:off x="2239362" y="1036828"/>
                            <a:ext cx="58017" cy="37338"/>
                          </a:xfrm>
                          <a:custGeom>
                            <a:avLst/>
                            <a:gdLst/>
                            <a:ahLst/>
                            <a:cxnLst/>
                            <a:rect l="0" t="0" r="0" b="0"/>
                            <a:pathLst>
                              <a:path w="58017" h="37338">
                                <a:moveTo>
                                  <a:pt x="53318" y="0"/>
                                </a:moveTo>
                                <a:cubicBezTo>
                                  <a:pt x="54208" y="0"/>
                                  <a:pt x="54842" y="127"/>
                                  <a:pt x="55477" y="508"/>
                                </a:cubicBezTo>
                                <a:cubicBezTo>
                                  <a:pt x="56112" y="889"/>
                                  <a:pt x="56621" y="1524"/>
                                  <a:pt x="57002" y="2413"/>
                                </a:cubicBezTo>
                                <a:cubicBezTo>
                                  <a:pt x="57383" y="3302"/>
                                  <a:pt x="57636" y="4572"/>
                                  <a:pt x="57764" y="6096"/>
                                </a:cubicBezTo>
                                <a:cubicBezTo>
                                  <a:pt x="57890" y="7747"/>
                                  <a:pt x="58017" y="9906"/>
                                  <a:pt x="58017" y="12319"/>
                                </a:cubicBezTo>
                                <a:cubicBezTo>
                                  <a:pt x="58017" y="14478"/>
                                  <a:pt x="58017" y="16383"/>
                                  <a:pt x="57890" y="17907"/>
                                </a:cubicBezTo>
                                <a:cubicBezTo>
                                  <a:pt x="57764" y="19431"/>
                                  <a:pt x="57636" y="20701"/>
                                  <a:pt x="57383" y="21844"/>
                                </a:cubicBezTo>
                                <a:cubicBezTo>
                                  <a:pt x="57255" y="22987"/>
                                  <a:pt x="56874" y="23876"/>
                                  <a:pt x="56493" y="24638"/>
                                </a:cubicBezTo>
                                <a:cubicBezTo>
                                  <a:pt x="56112" y="25400"/>
                                  <a:pt x="55604" y="26035"/>
                                  <a:pt x="54970" y="26797"/>
                                </a:cubicBezTo>
                                <a:cubicBezTo>
                                  <a:pt x="54334" y="27432"/>
                                  <a:pt x="52556" y="28448"/>
                                  <a:pt x="49635" y="29591"/>
                                </a:cubicBezTo>
                                <a:cubicBezTo>
                                  <a:pt x="46841" y="30734"/>
                                  <a:pt x="43158" y="32004"/>
                                  <a:pt x="38714" y="33147"/>
                                </a:cubicBezTo>
                                <a:cubicBezTo>
                                  <a:pt x="34268" y="34290"/>
                                  <a:pt x="29061" y="35179"/>
                                  <a:pt x="23346" y="36068"/>
                                </a:cubicBezTo>
                                <a:cubicBezTo>
                                  <a:pt x="17631" y="36957"/>
                                  <a:pt x="11408" y="37338"/>
                                  <a:pt x="4931" y="37338"/>
                                </a:cubicBezTo>
                                <a:lnTo>
                                  <a:pt x="0" y="36633"/>
                                </a:lnTo>
                                <a:lnTo>
                                  <a:pt x="0" y="7741"/>
                                </a:lnTo>
                                <a:lnTo>
                                  <a:pt x="8360" y="9017"/>
                                </a:lnTo>
                                <a:cubicBezTo>
                                  <a:pt x="14837" y="9017"/>
                                  <a:pt x="20679" y="8636"/>
                                  <a:pt x="25633" y="7620"/>
                                </a:cubicBezTo>
                                <a:cubicBezTo>
                                  <a:pt x="30585" y="6731"/>
                                  <a:pt x="34777" y="5715"/>
                                  <a:pt x="38459" y="4572"/>
                                </a:cubicBezTo>
                                <a:cubicBezTo>
                                  <a:pt x="42015" y="3429"/>
                                  <a:pt x="45064" y="2286"/>
                                  <a:pt x="47477" y="1397"/>
                                </a:cubicBezTo>
                                <a:cubicBezTo>
                                  <a:pt x="49889" y="508"/>
                                  <a:pt x="51795" y="0"/>
                                  <a:pt x="53318"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2" name="Shape 92"/>
                        <wps:cNvSpPr/>
                        <wps:spPr>
                          <a:xfrm>
                            <a:off x="2239362" y="924433"/>
                            <a:ext cx="64240" cy="84328"/>
                          </a:xfrm>
                          <a:custGeom>
                            <a:avLst/>
                            <a:gdLst/>
                            <a:ahLst/>
                            <a:cxnLst/>
                            <a:rect l="0" t="0" r="0" b="0"/>
                            <a:pathLst>
                              <a:path w="64240" h="84328">
                                <a:moveTo>
                                  <a:pt x="1629" y="0"/>
                                </a:moveTo>
                                <a:cubicBezTo>
                                  <a:pt x="12678" y="0"/>
                                  <a:pt x="22203" y="1651"/>
                                  <a:pt x="30077" y="4953"/>
                                </a:cubicBezTo>
                                <a:cubicBezTo>
                                  <a:pt x="37952" y="8128"/>
                                  <a:pt x="44428" y="12700"/>
                                  <a:pt x="49508" y="18542"/>
                                </a:cubicBezTo>
                                <a:cubicBezTo>
                                  <a:pt x="54589" y="24384"/>
                                  <a:pt x="58271" y="31242"/>
                                  <a:pt x="60684" y="39116"/>
                                </a:cubicBezTo>
                                <a:cubicBezTo>
                                  <a:pt x="63097" y="47117"/>
                                  <a:pt x="64240" y="55753"/>
                                  <a:pt x="64240" y="65024"/>
                                </a:cubicBezTo>
                                <a:lnTo>
                                  <a:pt x="64240" y="70993"/>
                                </a:lnTo>
                                <a:cubicBezTo>
                                  <a:pt x="64240" y="75565"/>
                                  <a:pt x="63224" y="78994"/>
                                  <a:pt x="61192" y="81153"/>
                                </a:cubicBezTo>
                                <a:cubicBezTo>
                                  <a:pt x="59160" y="83312"/>
                                  <a:pt x="56366" y="84328"/>
                                  <a:pt x="52810" y="84328"/>
                                </a:cubicBezTo>
                                <a:lnTo>
                                  <a:pt x="0" y="84328"/>
                                </a:lnTo>
                                <a:lnTo>
                                  <a:pt x="0" y="60325"/>
                                </a:lnTo>
                                <a:lnTo>
                                  <a:pt x="27918" y="60325"/>
                                </a:lnTo>
                                <a:cubicBezTo>
                                  <a:pt x="28299" y="49784"/>
                                  <a:pt x="26140" y="41529"/>
                                  <a:pt x="21696" y="35560"/>
                                </a:cubicBezTo>
                                <a:cubicBezTo>
                                  <a:pt x="17123" y="29464"/>
                                  <a:pt x="10139" y="26543"/>
                                  <a:pt x="740" y="26543"/>
                                </a:cubicBezTo>
                                <a:lnTo>
                                  <a:pt x="0" y="26701"/>
                                </a:lnTo>
                                <a:lnTo>
                                  <a:pt x="0" y="300"/>
                                </a:lnTo>
                                <a:lnTo>
                                  <a:pt x="162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3" name="Shape 93"/>
                        <wps:cNvSpPr/>
                        <wps:spPr>
                          <a:xfrm>
                            <a:off x="2405710" y="878205"/>
                            <a:ext cx="65024" cy="193421"/>
                          </a:xfrm>
                          <a:custGeom>
                            <a:avLst/>
                            <a:gdLst/>
                            <a:ahLst/>
                            <a:cxnLst/>
                            <a:rect l="0" t="0" r="0" b="0"/>
                            <a:pathLst>
                              <a:path w="65024" h="193421">
                                <a:moveTo>
                                  <a:pt x="13335" y="0"/>
                                </a:moveTo>
                                <a:lnTo>
                                  <a:pt x="58674" y="0"/>
                                </a:lnTo>
                                <a:lnTo>
                                  <a:pt x="65024" y="249"/>
                                </a:lnTo>
                                <a:lnTo>
                                  <a:pt x="65024" y="30787"/>
                                </a:lnTo>
                                <a:lnTo>
                                  <a:pt x="55880" y="30099"/>
                                </a:lnTo>
                                <a:lnTo>
                                  <a:pt x="39116" y="30099"/>
                                </a:lnTo>
                                <a:lnTo>
                                  <a:pt x="39116" y="95504"/>
                                </a:lnTo>
                                <a:lnTo>
                                  <a:pt x="56769" y="95504"/>
                                </a:lnTo>
                                <a:lnTo>
                                  <a:pt x="65024" y="94162"/>
                                </a:lnTo>
                                <a:lnTo>
                                  <a:pt x="65024" y="124419"/>
                                </a:lnTo>
                                <a:lnTo>
                                  <a:pt x="55245" y="125730"/>
                                </a:lnTo>
                                <a:lnTo>
                                  <a:pt x="39116" y="125730"/>
                                </a:lnTo>
                                <a:lnTo>
                                  <a:pt x="39116" y="187198"/>
                                </a:lnTo>
                                <a:cubicBezTo>
                                  <a:pt x="39116" y="188214"/>
                                  <a:pt x="38862" y="189103"/>
                                  <a:pt x="38227" y="189865"/>
                                </a:cubicBezTo>
                                <a:cubicBezTo>
                                  <a:pt x="37592" y="190627"/>
                                  <a:pt x="36449" y="191262"/>
                                  <a:pt x="35052" y="191770"/>
                                </a:cubicBezTo>
                                <a:cubicBezTo>
                                  <a:pt x="33528" y="192278"/>
                                  <a:pt x="31496" y="192659"/>
                                  <a:pt x="29083" y="193040"/>
                                </a:cubicBezTo>
                                <a:cubicBezTo>
                                  <a:pt x="26543" y="193294"/>
                                  <a:pt x="23368" y="193421"/>
                                  <a:pt x="19558" y="193421"/>
                                </a:cubicBezTo>
                                <a:cubicBezTo>
                                  <a:pt x="15748" y="193421"/>
                                  <a:pt x="12573" y="193294"/>
                                  <a:pt x="10033" y="193040"/>
                                </a:cubicBezTo>
                                <a:cubicBezTo>
                                  <a:pt x="7493" y="192659"/>
                                  <a:pt x="5588" y="192278"/>
                                  <a:pt x="4064" y="191770"/>
                                </a:cubicBezTo>
                                <a:cubicBezTo>
                                  <a:pt x="2540" y="191262"/>
                                  <a:pt x="1524" y="190627"/>
                                  <a:pt x="889" y="189865"/>
                                </a:cubicBezTo>
                                <a:cubicBezTo>
                                  <a:pt x="381" y="189103"/>
                                  <a:pt x="0" y="188214"/>
                                  <a:pt x="0" y="187198"/>
                                </a:cubicBezTo>
                                <a:lnTo>
                                  <a:pt x="0" y="13970"/>
                                </a:lnTo>
                                <a:cubicBezTo>
                                  <a:pt x="0" y="9271"/>
                                  <a:pt x="1270" y="5715"/>
                                  <a:pt x="3683" y="3429"/>
                                </a:cubicBezTo>
                                <a:cubicBezTo>
                                  <a:pt x="6096" y="1143"/>
                                  <a:pt x="9271" y="0"/>
                                  <a:pt x="13335"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4" name="Shape 94"/>
                        <wps:cNvSpPr/>
                        <wps:spPr>
                          <a:xfrm>
                            <a:off x="2631516" y="986721"/>
                            <a:ext cx="60579" cy="87445"/>
                          </a:xfrm>
                          <a:custGeom>
                            <a:avLst/>
                            <a:gdLst/>
                            <a:ahLst/>
                            <a:cxnLst/>
                            <a:rect l="0" t="0" r="0" b="0"/>
                            <a:pathLst>
                              <a:path w="60579" h="87445">
                                <a:moveTo>
                                  <a:pt x="60579" y="0"/>
                                </a:moveTo>
                                <a:lnTo>
                                  <a:pt x="60579" y="23418"/>
                                </a:lnTo>
                                <a:lnTo>
                                  <a:pt x="54737" y="23945"/>
                                </a:lnTo>
                                <a:cubicBezTo>
                                  <a:pt x="50546" y="24834"/>
                                  <a:pt x="47117" y="26104"/>
                                  <a:pt x="44323" y="27882"/>
                                </a:cubicBezTo>
                                <a:cubicBezTo>
                                  <a:pt x="41656" y="29660"/>
                                  <a:pt x="39751" y="31819"/>
                                  <a:pt x="38481" y="34359"/>
                                </a:cubicBezTo>
                                <a:cubicBezTo>
                                  <a:pt x="37211" y="36899"/>
                                  <a:pt x="36576" y="39820"/>
                                  <a:pt x="36576" y="43122"/>
                                </a:cubicBezTo>
                                <a:cubicBezTo>
                                  <a:pt x="36576" y="48583"/>
                                  <a:pt x="38354" y="53028"/>
                                  <a:pt x="41910" y="56203"/>
                                </a:cubicBezTo>
                                <a:cubicBezTo>
                                  <a:pt x="45466" y="59378"/>
                                  <a:pt x="50292" y="60902"/>
                                  <a:pt x="56642" y="60902"/>
                                </a:cubicBezTo>
                                <a:lnTo>
                                  <a:pt x="60579" y="59832"/>
                                </a:lnTo>
                                <a:lnTo>
                                  <a:pt x="60579" y="84847"/>
                                </a:lnTo>
                                <a:lnTo>
                                  <a:pt x="48387" y="87445"/>
                                </a:lnTo>
                                <a:cubicBezTo>
                                  <a:pt x="41402" y="87445"/>
                                  <a:pt x="34925" y="86556"/>
                                  <a:pt x="28956" y="84651"/>
                                </a:cubicBezTo>
                                <a:cubicBezTo>
                                  <a:pt x="23114" y="82873"/>
                                  <a:pt x="17907" y="80079"/>
                                  <a:pt x="13589" y="76523"/>
                                </a:cubicBezTo>
                                <a:cubicBezTo>
                                  <a:pt x="9271" y="72840"/>
                                  <a:pt x="5969" y="68395"/>
                                  <a:pt x="3556" y="63061"/>
                                </a:cubicBezTo>
                                <a:cubicBezTo>
                                  <a:pt x="1270" y="57727"/>
                                  <a:pt x="0" y="51377"/>
                                  <a:pt x="0" y="44265"/>
                                </a:cubicBezTo>
                                <a:cubicBezTo>
                                  <a:pt x="0" y="36518"/>
                                  <a:pt x="1524" y="29787"/>
                                  <a:pt x="4572" y="24072"/>
                                </a:cubicBezTo>
                                <a:cubicBezTo>
                                  <a:pt x="7620" y="18357"/>
                                  <a:pt x="12065" y="13658"/>
                                  <a:pt x="18161" y="9975"/>
                                </a:cubicBezTo>
                                <a:cubicBezTo>
                                  <a:pt x="24130" y="6292"/>
                                  <a:pt x="31623" y="3498"/>
                                  <a:pt x="40513" y="1720"/>
                                </a:cubicBezTo>
                                <a:lnTo>
                                  <a:pt x="6057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5" name="Shape 95"/>
                        <wps:cNvSpPr/>
                        <wps:spPr>
                          <a:xfrm>
                            <a:off x="2638882" y="924609"/>
                            <a:ext cx="53213" cy="41607"/>
                          </a:xfrm>
                          <a:custGeom>
                            <a:avLst/>
                            <a:gdLst/>
                            <a:ahLst/>
                            <a:cxnLst/>
                            <a:rect l="0" t="0" r="0" b="0"/>
                            <a:pathLst>
                              <a:path w="53213" h="41607">
                                <a:moveTo>
                                  <a:pt x="53213" y="0"/>
                                </a:moveTo>
                                <a:lnTo>
                                  <a:pt x="53213" y="28418"/>
                                </a:lnTo>
                                <a:lnTo>
                                  <a:pt x="52070" y="28272"/>
                                </a:lnTo>
                                <a:cubicBezTo>
                                  <a:pt x="45847" y="28272"/>
                                  <a:pt x="40259" y="28907"/>
                                  <a:pt x="35306" y="30304"/>
                                </a:cubicBezTo>
                                <a:cubicBezTo>
                                  <a:pt x="30353" y="31701"/>
                                  <a:pt x="26035" y="33225"/>
                                  <a:pt x="22225" y="35003"/>
                                </a:cubicBezTo>
                                <a:cubicBezTo>
                                  <a:pt x="18542" y="36654"/>
                                  <a:pt x="15367" y="38178"/>
                                  <a:pt x="12827" y="39575"/>
                                </a:cubicBezTo>
                                <a:cubicBezTo>
                                  <a:pt x="10287" y="40972"/>
                                  <a:pt x="8255" y="41607"/>
                                  <a:pt x="6604" y="41607"/>
                                </a:cubicBezTo>
                                <a:cubicBezTo>
                                  <a:pt x="5588" y="41607"/>
                                  <a:pt x="4572" y="41353"/>
                                  <a:pt x="3810" y="40591"/>
                                </a:cubicBezTo>
                                <a:cubicBezTo>
                                  <a:pt x="2921" y="39956"/>
                                  <a:pt x="2159" y="38940"/>
                                  <a:pt x="1651" y="37670"/>
                                </a:cubicBezTo>
                                <a:cubicBezTo>
                                  <a:pt x="1143" y="36400"/>
                                  <a:pt x="635" y="34749"/>
                                  <a:pt x="381" y="32844"/>
                                </a:cubicBezTo>
                                <a:cubicBezTo>
                                  <a:pt x="127" y="30939"/>
                                  <a:pt x="0" y="28907"/>
                                  <a:pt x="0" y="26621"/>
                                </a:cubicBezTo>
                                <a:cubicBezTo>
                                  <a:pt x="0" y="23573"/>
                                  <a:pt x="254" y="21160"/>
                                  <a:pt x="635" y="19382"/>
                                </a:cubicBezTo>
                                <a:cubicBezTo>
                                  <a:pt x="1143" y="17477"/>
                                  <a:pt x="2159" y="15953"/>
                                  <a:pt x="3556" y="14429"/>
                                </a:cubicBezTo>
                                <a:cubicBezTo>
                                  <a:pt x="4953" y="13032"/>
                                  <a:pt x="7366" y="11508"/>
                                  <a:pt x="10795" y="9730"/>
                                </a:cubicBezTo>
                                <a:cubicBezTo>
                                  <a:pt x="14351" y="7952"/>
                                  <a:pt x="18415" y="6428"/>
                                  <a:pt x="22987" y="4904"/>
                                </a:cubicBezTo>
                                <a:cubicBezTo>
                                  <a:pt x="27686" y="3380"/>
                                  <a:pt x="32766" y="2237"/>
                                  <a:pt x="38227" y="1221"/>
                                </a:cubicBezTo>
                                <a:lnTo>
                                  <a:pt x="53213"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6" name="Shape 96"/>
                        <wps:cNvSpPr/>
                        <wps:spPr>
                          <a:xfrm>
                            <a:off x="2470734" y="878454"/>
                            <a:ext cx="66929" cy="124170"/>
                          </a:xfrm>
                          <a:custGeom>
                            <a:avLst/>
                            <a:gdLst/>
                            <a:ahLst/>
                            <a:cxnLst/>
                            <a:rect l="0" t="0" r="0" b="0"/>
                            <a:pathLst>
                              <a:path w="66929" h="124170">
                                <a:moveTo>
                                  <a:pt x="0" y="0"/>
                                </a:moveTo>
                                <a:lnTo>
                                  <a:pt x="6604" y="259"/>
                                </a:lnTo>
                                <a:cubicBezTo>
                                  <a:pt x="10795" y="513"/>
                                  <a:pt x="15748" y="1275"/>
                                  <a:pt x="21463" y="2418"/>
                                </a:cubicBezTo>
                                <a:cubicBezTo>
                                  <a:pt x="27178" y="3561"/>
                                  <a:pt x="33020" y="5720"/>
                                  <a:pt x="38989" y="8768"/>
                                </a:cubicBezTo>
                                <a:cubicBezTo>
                                  <a:pt x="44831" y="11816"/>
                                  <a:pt x="49911" y="15753"/>
                                  <a:pt x="54102" y="20452"/>
                                </a:cubicBezTo>
                                <a:cubicBezTo>
                                  <a:pt x="58293" y="25151"/>
                                  <a:pt x="61468" y="30739"/>
                                  <a:pt x="63627" y="36962"/>
                                </a:cubicBezTo>
                                <a:cubicBezTo>
                                  <a:pt x="65786" y="43312"/>
                                  <a:pt x="66929" y="50297"/>
                                  <a:pt x="66929" y="58171"/>
                                </a:cubicBezTo>
                                <a:cubicBezTo>
                                  <a:pt x="66929" y="68966"/>
                                  <a:pt x="65151" y="78618"/>
                                  <a:pt x="61849" y="86873"/>
                                </a:cubicBezTo>
                                <a:cubicBezTo>
                                  <a:pt x="58420" y="95255"/>
                                  <a:pt x="53467" y="102240"/>
                                  <a:pt x="47117" y="107955"/>
                                </a:cubicBezTo>
                                <a:cubicBezTo>
                                  <a:pt x="40640" y="113670"/>
                                  <a:pt x="32766" y="117988"/>
                                  <a:pt x="23368" y="121036"/>
                                </a:cubicBezTo>
                                <a:lnTo>
                                  <a:pt x="0" y="124170"/>
                                </a:lnTo>
                                <a:lnTo>
                                  <a:pt x="0" y="93913"/>
                                </a:lnTo>
                                <a:lnTo>
                                  <a:pt x="7366" y="92715"/>
                                </a:lnTo>
                                <a:cubicBezTo>
                                  <a:pt x="11684" y="91064"/>
                                  <a:pt x="15113" y="88651"/>
                                  <a:pt x="17780" y="85603"/>
                                </a:cubicBezTo>
                                <a:cubicBezTo>
                                  <a:pt x="20447" y="82682"/>
                                  <a:pt x="22479" y="78999"/>
                                  <a:pt x="23876" y="74808"/>
                                </a:cubicBezTo>
                                <a:cubicBezTo>
                                  <a:pt x="25273" y="70617"/>
                                  <a:pt x="25908" y="65918"/>
                                  <a:pt x="25908" y="60965"/>
                                </a:cubicBezTo>
                                <a:cubicBezTo>
                                  <a:pt x="25908" y="54234"/>
                                  <a:pt x="24765" y="48773"/>
                                  <a:pt x="22352" y="44328"/>
                                </a:cubicBezTo>
                                <a:cubicBezTo>
                                  <a:pt x="19939" y="40010"/>
                                  <a:pt x="17018" y="36708"/>
                                  <a:pt x="13589" y="34676"/>
                                </a:cubicBezTo>
                                <a:cubicBezTo>
                                  <a:pt x="10160" y="32644"/>
                                  <a:pt x="6477" y="31247"/>
                                  <a:pt x="2667" y="30739"/>
                                </a:cubicBezTo>
                                <a:lnTo>
                                  <a:pt x="0" y="30538"/>
                                </a:lnTo>
                                <a:lnTo>
                                  <a:pt x="0"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7" name="Shape 97"/>
                        <wps:cNvSpPr/>
                        <wps:spPr>
                          <a:xfrm>
                            <a:off x="2565095" y="863600"/>
                            <a:ext cx="37465" cy="208026"/>
                          </a:xfrm>
                          <a:custGeom>
                            <a:avLst/>
                            <a:gdLst/>
                            <a:ahLst/>
                            <a:cxnLst/>
                            <a:rect l="0" t="0" r="0" b="0"/>
                            <a:pathLst>
                              <a:path w="37465" h="208026">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334"/>
                                  <a:pt x="37465" y="6350"/>
                                </a:cubicBezTo>
                                <a:lnTo>
                                  <a:pt x="37465" y="202057"/>
                                </a:lnTo>
                                <a:cubicBezTo>
                                  <a:pt x="37465" y="203073"/>
                                  <a:pt x="37211" y="203962"/>
                                  <a:pt x="36576" y="204724"/>
                                </a:cubicBezTo>
                                <a:cubicBezTo>
                                  <a:pt x="35941" y="205486"/>
                                  <a:pt x="34925" y="205994"/>
                                  <a:pt x="33528" y="206502"/>
                                </a:cubicBezTo>
                                <a:cubicBezTo>
                                  <a:pt x="32131" y="207010"/>
                                  <a:pt x="30226" y="207391"/>
                                  <a:pt x="27813" y="207645"/>
                                </a:cubicBezTo>
                                <a:cubicBezTo>
                                  <a:pt x="25400" y="207899"/>
                                  <a:pt x="22352" y="208026"/>
                                  <a:pt x="18669" y="208026"/>
                                </a:cubicBezTo>
                                <a:cubicBezTo>
                                  <a:pt x="14986" y="208026"/>
                                  <a:pt x="12065" y="207899"/>
                                  <a:pt x="9652" y="207645"/>
                                </a:cubicBezTo>
                                <a:cubicBezTo>
                                  <a:pt x="7239" y="207391"/>
                                  <a:pt x="5334" y="207010"/>
                                  <a:pt x="3937" y="206502"/>
                                </a:cubicBezTo>
                                <a:cubicBezTo>
                                  <a:pt x="2413" y="205994"/>
                                  <a:pt x="1397" y="205486"/>
                                  <a:pt x="889" y="204724"/>
                                </a:cubicBezTo>
                                <a:cubicBezTo>
                                  <a:pt x="254" y="203962"/>
                                  <a:pt x="0" y="203073"/>
                                  <a:pt x="0" y="202057"/>
                                </a:cubicBezTo>
                                <a:lnTo>
                                  <a:pt x="0" y="6350"/>
                                </a:lnTo>
                                <a:cubicBezTo>
                                  <a:pt x="0" y="5334"/>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8" name="Shape 98"/>
                        <wps:cNvSpPr/>
                        <wps:spPr>
                          <a:xfrm>
                            <a:off x="2947492" y="924733"/>
                            <a:ext cx="66062" cy="148729"/>
                          </a:xfrm>
                          <a:custGeom>
                            <a:avLst/>
                            <a:gdLst/>
                            <a:ahLst/>
                            <a:cxnLst/>
                            <a:rect l="0" t="0" r="0" b="0"/>
                            <a:pathLst>
                              <a:path w="66062" h="148729">
                                <a:moveTo>
                                  <a:pt x="66062" y="0"/>
                                </a:moveTo>
                                <a:lnTo>
                                  <a:pt x="66062" y="26402"/>
                                </a:lnTo>
                                <a:lnTo>
                                  <a:pt x="54356" y="28910"/>
                                </a:lnTo>
                                <a:cubicBezTo>
                                  <a:pt x="50800" y="30688"/>
                                  <a:pt x="47879" y="33101"/>
                                  <a:pt x="45593" y="36149"/>
                                </a:cubicBezTo>
                                <a:cubicBezTo>
                                  <a:pt x="43307" y="39070"/>
                                  <a:pt x="41402" y="42753"/>
                                  <a:pt x="40259" y="46817"/>
                                </a:cubicBezTo>
                                <a:cubicBezTo>
                                  <a:pt x="38989" y="50881"/>
                                  <a:pt x="38227" y="55326"/>
                                  <a:pt x="38100" y="60025"/>
                                </a:cubicBezTo>
                                <a:lnTo>
                                  <a:pt x="66062" y="60025"/>
                                </a:lnTo>
                                <a:lnTo>
                                  <a:pt x="66062" y="84028"/>
                                </a:lnTo>
                                <a:lnTo>
                                  <a:pt x="38100" y="84028"/>
                                </a:lnTo>
                                <a:cubicBezTo>
                                  <a:pt x="38100" y="89743"/>
                                  <a:pt x="38735" y="94823"/>
                                  <a:pt x="40132" y="99522"/>
                                </a:cubicBezTo>
                                <a:cubicBezTo>
                                  <a:pt x="41402" y="104094"/>
                                  <a:pt x="43561" y="108031"/>
                                  <a:pt x="46482" y="111206"/>
                                </a:cubicBezTo>
                                <a:cubicBezTo>
                                  <a:pt x="49403" y="114508"/>
                                  <a:pt x="53213" y="116921"/>
                                  <a:pt x="57785" y="118572"/>
                                </a:cubicBezTo>
                                <a:lnTo>
                                  <a:pt x="66062" y="119836"/>
                                </a:lnTo>
                                <a:lnTo>
                                  <a:pt x="66062" y="148729"/>
                                </a:lnTo>
                                <a:lnTo>
                                  <a:pt x="39878" y="144988"/>
                                </a:lnTo>
                                <a:cubicBezTo>
                                  <a:pt x="30988" y="141940"/>
                                  <a:pt x="23622" y="137495"/>
                                  <a:pt x="17653" y="131399"/>
                                </a:cubicBezTo>
                                <a:cubicBezTo>
                                  <a:pt x="11684" y="125303"/>
                                  <a:pt x="7239" y="117683"/>
                                  <a:pt x="4318" y="108539"/>
                                </a:cubicBezTo>
                                <a:cubicBezTo>
                                  <a:pt x="1397" y="99268"/>
                                  <a:pt x="0" y="88473"/>
                                  <a:pt x="0" y="76027"/>
                                </a:cubicBezTo>
                                <a:cubicBezTo>
                                  <a:pt x="0" y="64216"/>
                                  <a:pt x="1524" y="53548"/>
                                  <a:pt x="4572" y="44150"/>
                                </a:cubicBezTo>
                                <a:cubicBezTo>
                                  <a:pt x="7620" y="34625"/>
                                  <a:pt x="12065" y="26624"/>
                                  <a:pt x="18034" y="20020"/>
                                </a:cubicBezTo>
                                <a:cubicBezTo>
                                  <a:pt x="23876" y="13416"/>
                                  <a:pt x="30988" y="8336"/>
                                  <a:pt x="39370" y="4907"/>
                                </a:cubicBezTo>
                                <a:lnTo>
                                  <a:pt x="66062"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99" name="Shape 99"/>
                        <wps:cNvSpPr/>
                        <wps:spPr>
                          <a:xfrm>
                            <a:off x="2790647" y="924433"/>
                            <a:ext cx="126746" cy="147193"/>
                          </a:xfrm>
                          <a:custGeom>
                            <a:avLst/>
                            <a:gdLst/>
                            <a:ahLst/>
                            <a:cxnLst/>
                            <a:rect l="0" t="0" r="0" b="0"/>
                            <a:pathLst>
                              <a:path w="126746" h="147193">
                                <a:moveTo>
                                  <a:pt x="78105" y="0"/>
                                </a:moveTo>
                                <a:cubicBezTo>
                                  <a:pt x="87122" y="0"/>
                                  <a:pt x="94742" y="1524"/>
                                  <a:pt x="100965" y="4445"/>
                                </a:cubicBezTo>
                                <a:cubicBezTo>
                                  <a:pt x="107188" y="7493"/>
                                  <a:pt x="112141" y="11430"/>
                                  <a:pt x="115951" y="16637"/>
                                </a:cubicBezTo>
                                <a:cubicBezTo>
                                  <a:pt x="119761" y="21717"/>
                                  <a:pt x="122555" y="27686"/>
                                  <a:pt x="124206" y="34544"/>
                                </a:cubicBezTo>
                                <a:cubicBezTo>
                                  <a:pt x="125857" y="41402"/>
                                  <a:pt x="126746" y="49657"/>
                                  <a:pt x="126746" y="59182"/>
                                </a:cubicBezTo>
                                <a:lnTo>
                                  <a:pt x="126746" y="141224"/>
                                </a:lnTo>
                                <a:cubicBezTo>
                                  <a:pt x="126746" y="142240"/>
                                  <a:pt x="126492" y="143129"/>
                                  <a:pt x="125857" y="143891"/>
                                </a:cubicBezTo>
                                <a:cubicBezTo>
                                  <a:pt x="125222" y="144653"/>
                                  <a:pt x="124333" y="145161"/>
                                  <a:pt x="122936" y="145669"/>
                                </a:cubicBezTo>
                                <a:cubicBezTo>
                                  <a:pt x="121539" y="146177"/>
                                  <a:pt x="119634" y="146558"/>
                                  <a:pt x="117221" y="146812"/>
                                </a:cubicBezTo>
                                <a:cubicBezTo>
                                  <a:pt x="114681" y="147066"/>
                                  <a:pt x="111760" y="147193"/>
                                  <a:pt x="108204" y="147193"/>
                                </a:cubicBezTo>
                                <a:cubicBezTo>
                                  <a:pt x="104521" y="147193"/>
                                  <a:pt x="101473" y="147066"/>
                                  <a:pt x="99060" y="146812"/>
                                </a:cubicBezTo>
                                <a:cubicBezTo>
                                  <a:pt x="96520" y="146558"/>
                                  <a:pt x="94615" y="146177"/>
                                  <a:pt x="93218" y="145669"/>
                                </a:cubicBezTo>
                                <a:cubicBezTo>
                                  <a:pt x="91821" y="145161"/>
                                  <a:pt x="90932" y="144653"/>
                                  <a:pt x="90297" y="143891"/>
                                </a:cubicBezTo>
                                <a:cubicBezTo>
                                  <a:pt x="89662" y="143129"/>
                                  <a:pt x="89408" y="142240"/>
                                  <a:pt x="89408" y="141224"/>
                                </a:cubicBezTo>
                                <a:lnTo>
                                  <a:pt x="89408" y="65532"/>
                                </a:lnTo>
                                <a:cubicBezTo>
                                  <a:pt x="89408" y="59055"/>
                                  <a:pt x="88900" y="53975"/>
                                  <a:pt x="88011" y="50292"/>
                                </a:cubicBezTo>
                                <a:cubicBezTo>
                                  <a:pt x="86995" y="46609"/>
                                  <a:pt x="85725" y="43434"/>
                                  <a:pt x="83947" y="40894"/>
                                </a:cubicBezTo>
                                <a:cubicBezTo>
                                  <a:pt x="82169" y="38227"/>
                                  <a:pt x="79756" y="36195"/>
                                  <a:pt x="76962" y="34798"/>
                                </a:cubicBezTo>
                                <a:cubicBezTo>
                                  <a:pt x="74168" y="33274"/>
                                  <a:pt x="70866" y="32639"/>
                                  <a:pt x="67056" y="32639"/>
                                </a:cubicBezTo>
                                <a:cubicBezTo>
                                  <a:pt x="62357" y="32639"/>
                                  <a:pt x="57531" y="34290"/>
                                  <a:pt x="52578" y="37846"/>
                                </a:cubicBezTo>
                                <a:cubicBezTo>
                                  <a:pt x="47752" y="41275"/>
                                  <a:pt x="42672" y="46355"/>
                                  <a:pt x="37465" y="52959"/>
                                </a:cubicBezTo>
                                <a:lnTo>
                                  <a:pt x="37465" y="141224"/>
                                </a:lnTo>
                                <a:cubicBezTo>
                                  <a:pt x="37465" y="142240"/>
                                  <a:pt x="37211" y="143129"/>
                                  <a:pt x="36576" y="143891"/>
                                </a:cubicBezTo>
                                <a:cubicBezTo>
                                  <a:pt x="35941" y="144653"/>
                                  <a:pt x="34925" y="145161"/>
                                  <a:pt x="33528" y="145669"/>
                                </a:cubicBezTo>
                                <a:cubicBezTo>
                                  <a:pt x="32131" y="146177"/>
                                  <a:pt x="30226" y="146558"/>
                                  <a:pt x="27813" y="146812"/>
                                </a:cubicBezTo>
                                <a:cubicBezTo>
                                  <a:pt x="25400" y="147066"/>
                                  <a:pt x="22352" y="147193"/>
                                  <a:pt x="18669" y="147193"/>
                                </a:cubicBezTo>
                                <a:cubicBezTo>
                                  <a:pt x="14986" y="147193"/>
                                  <a:pt x="12065" y="147066"/>
                                  <a:pt x="9652" y="146812"/>
                                </a:cubicBezTo>
                                <a:cubicBezTo>
                                  <a:pt x="7239" y="146558"/>
                                  <a:pt x="5334" y="146177"/>
                                  <a:pt x="3937" y="145669"/>
                                </a:cubicBezTo>
                                <a:cubicBezTo>
                                  <a:pt x="2413" y="145161"/>
                                  <a:pt x="1397" y="144653"/>
                                  <a:pt x="889" y="143891"/>
                                </a:cubicBezTo>
                                <a:cubicBezTo>
                                  <a:pt x="254" y="143129"/>
                                  <a:pt x="0" y="142240"/>
                                  <a:pt x="0" y="141224"/>
                                </a:cubicBezTo>
                                <a:lnTo>
                                  <a:pt x="0" y="8509"/>
                                </a:lnTo>
                                <a:cubicBezTo>
                                  <a:pt x="0" y="7493"/>
                                  <a:pt x="254" y="6604"/>
                                  <a:pt x="762" y="5842"/>
                                </a:cubicBezTo>
                                <a:cubicBezTo>
                                  <a:pt x="1143" y="5080"/>
                                  <a:pt x="2032" y="4572"/>
                                  <a:pt x="3429" y="4064"/>
                                </a:cubicBezTo>
                                <a:cubicBezTo>
                                  <a:pt x="4699" y="3556"/>
                                  <a:pt x="6350" y="3175"/>
                                  <a:pt x="8382" y="2921"/>
                                </a:cubicBezTo>
                                <a:cubicBezTo>
                                  <a:pt x="10414" y="2667"/>
                                  <a:pt x="12954" y="2540"/>
                                  <a:pt x="16002" y="2540"/>
                                </a:cubicBezTo>
                                <a:cubicBezTo>
                                  <a:pt x="19177" y="2540"/>
                                  <a:pt x="21844" y="2667"/>
                                  <a:pt x="23876" y="2921"/>
                                </a:cubicBezTo>
                                <a:cubicBezTo>
                                  <a:pt x="26035" y="3175"/>
                                  <a:pt x="27559" y="3556"/>
                                  <a:pt x="28702" y="4064"/>
                                </a:cubicBezTo>
                                <a:cubicBezTo>
                                  <a:pt x="29845" y="4572"/>
                                  <a:pt x="30734" y="5080"/>
                                  <a:pt x="31242" y="5842"/>
                                </a:cubicBezTo>
                                <a:cubicBezTo>
                                  <a:pt x="31750" y="6604"/>
                                  <a:pt x="32004" y="7493"/>
                                  <a:pt x="32004" y="8509"/>
                                </a:cubicBezTo>
                                <a:lnTo>
                                  <a:pt x="32004" y="23876"/>
                                </a:lnTo>
                                <a:cubicBezTo>
                                  <a:pt x="39243" y="15875"/>
                                  <a:pt x="46736" y="9906"/>
                                  <a:pt x="54356" y="5969"/>
                                </a:cubicBezTo>
                                <a:cubicBezTo>
                                  <a:pt x="61976" y="2032"/>
                                  <a:pt x="69850" y="0"/>
                                  <a:pt x="78105"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100" name="Shape 100"/>
                        <wps:cNvSpPr/>
                        <wps:spPr>
                          <a:xfrm>
                            <a:off x="2692095" y="924433"/>
                            <a:ext cx="60706" cy="147193"/>
                          </a:xfrm>
                          <a:custGeom>
                            <a:avLst/>
                            <a:gdLst/>
                            <a:ahLst/>
                            <a:cxnLst/>
                            <a:rect l="0" t="0" r="0" b="0"/>
                            <a:pathLst>
                              <a:path w="60706" h="147193">
                                <a:moveTo>
                                  <a:pt x="2159" y="0"/>
                                </a:moveTo>
                                <a:cubicBezTo>
                                  <a:pt x="12573" y="0"/>
                                  <a:pt x="21463" y="1016"/>
                                  <a:pt x="28829" y="3048"/>
                                </a:cubicBezTo>
                                <a:cubicBezTo>
                                  <a:pt x="36195" y="5080"/>
                                  <a:pt x="42291" y="8255"/>
                                  <a:pt x="46990" y="12446"/>
                                </a:cubicBezTo>
                                <a:cubicBezTo>
                                  <a:pt x="51816" y="16637"/>
                                  <a:pt x="55245" y="22098"/>
                                  <a:pt x="57404" y="28702"/>
                                </a:cubicBezTo>
                                <a:cubicBezTo>
                                  <a:pt x="59690" y="35433"/>
                                  <a:pt x="60706" y="43307"/>
                                  <a:pt x="60706" y="52451"/>
                                </a:cubicBezTo>
                                <a:lnTo>
                                  <a:pt x="60706" y="141732"/>
                                </a:lnTo>
                                <a:cubicBezTo>
                                  <a:pt x="60706" y="143129"/>
                                  <a:pt x="60198" y="144145"/>
                                  <a:pt x="59309" y="144907"/>
                                </a:cubicBezTo>
                                <a:cubicBezTo>
                                  <a:pt x="58293" y="145796"/>
                                  <a:pt x="56642" y="146304"/>
                                  <a:pt x="54610" y="146685"/>
                                </a:cubicBezTo>
                                <a:cubicBezTo>
                                  <a:pt x="52451" y="147066"/>
                                  <a:pt x="49276" y="147193"/>
                                  <a:pt x="45085" y="147193"/>
                                </a:cubicBezTo>
                                <a:cubicBezTo>
                                  <a:pt x="40640" y="147193"/>
                                  <a:pt x="37338" y="147066"/>
                                  <a:pt x="35306" y="146685"/>
                                </a:cubicBezTo>
                                <a:cubicBezTo>
                                  <a:pt x="33274" y="146304"/>
                                  <a:pt x="31877" y="145796"/>
                                  <a:pt x="30988" y="144907"/>
                                </a:cubicBezTo>
                                <a:cubicBezTo>
                                  <a:pt x="30226" y="144145"/>
                                  <a:pt x="29845" y="143129"/>
                                  <a:pt x="29845" y="141732"/>
                                </a:cubicBezTo>
                                <a:lnTo>
                                  <a:pt x="29845" y="131064"/>
                                </a:lnTo>
                                <a:cubicBezTo>
                                  <a:pt x="24384" y="137033"/>
                                  <a:pt x="18161" y="141478"/>
                                  <a:pt x="11049" y="144780"/>
                                </a:cubicBezTo>
                                <a:lnTo>
                                  <a:pt x="0" y="147134"/>
                                </a:lnTo>
                                <a:lnTo>
                                  <a:pt x="0" y="122119"/>
                                </a:lnTo>
                                <a:lnTo>
                                  <a:pt x="10541" y="119253"/>
                                </a:lnTo>
                                <a:cubicBezTo>
                                  <a:pt x="14986" y="116586"/>
                                  <a:pt x="19431" y="112649"/>
                                  <a:pt x="24003" y="107442"/>
                                </a:cubicBezTo>
                                <a:lnTo>
                                  <a:pt x="24003" y="84836"/>
                                </a:lnTo>
                                <a:lnTo>
                                  <a:pt x="9652" y="84836"/>
                                </a:lnTo>
                                <a:lnTo>
                                  <a:pt x="0" y="85706"/>
                                </a:lnTo>
                                <a:lnTo>
                                  <a:pt x="0" y="62288"/>
                                </a:lnTo>
                                <a:lnTo>
                                  <a:pt x="11049" y="61341"/>
                                </a:lnTo>
                                <a:lnTo>
                                  <a:pt x="24003" y="61341"/>
                                </a:lnTo>
                                <a:lnTo>
                                  <a:pt x="24003" y="53340"/>
                                </a:lnTo>
                                <a:cubicBezTo>
                                  <a:pt x="24003" y="49149"/>
                                  <a:pt x="23622" y="45466"/>
                                  <a:pt x="22733" y="42291"/>
                                </a:cubicBezTo>
                                <a:cubicBezTo>
                                  <a:pt x="21844" y="39243"/>
                                  <a:pt x="20447" y="36576"/>
                                  <a:pt x="18542" y="34544"/>
                                </a:cubicBezTo>
                                <a:cubicBezTo>
                                  <a:pt x="16637" y="32512"/>
                                  <a:pt x="14097" y="30861"/>
                                  <a:pt x="10795" y="29972"/>
                                </a:cubicBezTo>
                                <a:lnTo>
                                  <a:pt x="0" y="28594"/>
                                </a:lnTo>
                                <a:lnTo>
                                  <a:pt x="0" y="176"/>
                                </a:lnTo>
                                <a:lnTo>
                                  <a:pt x="215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101" name="Shape 101"/>
                        <wps:cNvSpPr/>
                        <wps:spPr>
                          <a:xfrm>
                            <a:off x="3013554" y="1036828"/>
                            <a:ext cx="58017" cy="37338"/>
                          </a:xfrm>
                          <a:custGeom>
                            <a:avLst/>
                            <a:gdLst/>
                            <a:ahLst/>
                            <a:cxnLst/>
                            <a:rect l="0" t="0" r="0" b="0"/>
                            <a:pathLst>
                              <a:path w="58017" h="37338">
                                <a:moveTo>
                                  <a:pt x="53318" y="0"/>
                                </a:moveTo>
                                <a:cubicBezTo>
                                  <a:pt x="54207" y="0"/>
                                  <a:pt x="54842" y="127"/>
                                  <a:pt x="55477" y="508"/>
                                </a:cubicBezTo>
                                <a:cubicBezTo>
                                  <a:pt x="56112" y="889"/>
                                  <a:pt x="56620" y="1524"/>
                                  <a:pt x="57001" y="2413"/>
                                </a:cubicBezTo>
                                <a:cubicBezTo>
                                  <a:pt x="57382" y="3302"/>
                                  <a:pt x="57636" y="4572"/>
                                  <a:pt x="57763" y="6096"/>
                                </a:cubicBezTo>
                                <a:cubicBezTo>
                                  <a:pt x="57890" y="7747"/>
                                  <a:pt x="58017" y="9906"/>
                                  <a:pt x="58017" y="12319"/>
                                </a:cubicBezTo>
                                <a:cubicBezTo>
                                  <a:pt x="58017" y="14478"/>
                                  <a:pt x="58017" y="16383"/>
                                  <a:pt x="57890" y="17907"/>
                                </a:cubicBezTo>
                                <a:cubicBezTo>
                                  <a:pt x="57763" y="19431"/>
                                  <a:pt x="57636" y="20701"/>
                                  <a:pt x="57382" y="21844"/>
                                </a:cubicBezTo>
                                <a:cubicBezTo>
                                  <a:pt x="57255" y="22987"/>
                                  <a:pt x="56874" y="23876"/>
                                  <a:pt x="56493" y="24638"/>
                                </a:cubicBezTo>
                                <a:cubicBezTo>
                                  <a:pt x="56112" y="25400"/>
                                  <a:pt x="55604" y="26035"/>
                                  <a:pt x="54969" y="26797"/>
                                </a:cubicBezTo>
                                <a:cubicBezTo>
                                  <a:pt x="54334" y="27432"/>
                                  <a:pt x="52556" y="28448"/>
                                  <a:pt x="49635" y="29591"/>
                                </a:cubicBezTo>
                                <a:cubicBezTo>
                                  <a:pt x="46841" y="30734"/>
                                  <a:pt x="43158" y="32004"/>
                                  <a:pt x="38713" y="33147"/>
                                </a:cubicBezTo>
                                <a:cubicBezTo>
                                  <a:pt x="34268" y="34290"/>
                                  <a:pt x="29061" y="35179"/>
                                  <a:pt x="23346" y="36068"/>
                                </a:cubicBezTo>
                                <a:cubicBezTo>
                                  <a:pt x="17631" y="36957"/>
                                  <a:pt x="11408" y="37338"/>
                                  <a:pt x="4931" y="37338"/>
                                </a:cubicBezTo>
                                <a:lnTo>
                                  <a:pt x="0" y="36634"/>
                                </a:lnTo>
                                <a:lnTo>
                                  <a:pt x="0" y="7741"/>
                                </a:lnTo>
                                <a:lnTo>
                                  <a:pt x="8360" y="9017"/>
                                </a:lnTo>
                                <a:cubicBezTo>
                                  <a:pt x="14837" y="9017"/>
                                  <a:pt x="20679" y="8636"/>
                                  <a:pt x="25632" y="7620"/>
                                </a:cubicBezTo>
                                <a:cubicBezTo>
                                  <a:pt x="30585" y="6731"/>
                                  <a:pt x="34776" y="5715"/>
                                  <a:pt x="38459" y="4572"/>
                                </a:cubicBezTo>
                                <a:cubicBezTo>
                                  <a:pt x="42015" y="3429"/>
                                  <a:pt x="45063" y="2286"/>
                                  <a:pt x="47476" y="1397"/>
                                </a:cubicBezTo>
                                <a:cubicBezTo>
                                  <a:pt x="49889" y="508"/>
                                  <a:pt x="51794" y="0"/>
                                  <a:pt x="53318"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102" name="Shape 102"/>
                        <wps:cNvSpPr/>
                        <wps:spPr>
                          <a:xfrm>
                            <a:off x="3013554" y="924433"/>
                            <a:ext cx="64240" cy="84328"/>
                          </a:xfrm>
                          <a:custGeom>
                            <a:avLst/>
                            <a:gdLst/>
                            <a:ahLst/>
                            <a:cxnLst/>
                            <a:rect l="0" t="0" r="0" b="0"/>
                            <a:pathLst>
                              <a:path w="64240" h="84328">
                                <a:moveTo>
                                  <a:pt x="1629" y="0"/>
                                </a:moveTo>
                                <a:cubicBezTo>
                                  <a:pt x="12678" y="0"/>
                                  <a:pt x="22203" y="1651"/>
                                  <a:pt x="30077" y="4953"/>
                                </a:cubicBezTo>
                                <a:cubicBezTo>
                                  <a:pt x="37951" y="8128"/>
                                  <a:pt x="44428" y="12700"/>
                                  <a:pt x="49508" y="18542"/>
                                </a:cubicBezTo>
                                <a:cubicBezTo>
                                  <a:pt x="54588" y="24384"/>
                                  <a:pt x="58271" y="31242"/>
                                  <a:pt x="60684" y="39116"/>
                                </a:cubicBezTo>
                                <a:cubicBezTo>
                                  <a:pt x="63097" y="47117"/>
                                  <a:pt x="64240" y="55753"/>
                                  <a:pt x="64240" y="65024"/>
                                </a:cubicBezTo>
                                <a:lnTo>
                                  <a:pt x="64240" y="70993"/>
                                </a:lnTo>
                                <a:cubicBezTo>
                                  <a:pt x="64240" y="75565"/>
                                  <a:pt x="63224" y="78994"/>
                                  <a:pt x="61192" y="81153"/>
                                </a:cubicBezTo>
                                <a:cubicBezTo>
                                  <a:pt x="59160" y="83312"/>
                                  <a:pt x="56366" y="84328"/>
                                  <a:pt x="52810" y="84328"/>
                                </a:cubicBezTo>
                                <a:lnTo>
                                  <a:pt x="0" y="84328"/>
                                </a:lnTo>
                                <a:lnTo>
                                  <a:pt x="0" y="60325"/>
                                </a:lnTo>
                                <a:lnTo>
                                  <a:pt x="27918" y="60325"/>
                                </a:lnTo>
                                <a:cubicBezTo>
                                  <a:pt x="28299" y="49784"/>
                                  <a:pt x="26140" y="41529"/>
                                  <a:pt x="21695" y="35560"/>
                                </a:cubicBezTo>
                                <a:cubicBezTo>
                                  <a:pt x="17123" y="29464"/>
                                  <a:pt x="10138" y="26543"/>
                                  <a:pt x="740" y="26543"/>
                                </a:cubicBezTo>
                                <a:lnTo>
                                  <a:pt x="0" y="26701"/>
                                </a:lnTo>
                                <a:lnTo>
                                  <a:pt x="0" y="300"/>
                                </a:lnTo>
                                <a:lnTo>
                                  <a:pt x="1629" y="0"/>
                                </a:ln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103" name="Shape 103"/>
                        <wps:cNvSpPr/>
                        <wps:spPr>
                          <a:xfrm>
                            <a:off x="3093796" y="892048"/>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472"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0" cap="flat">
                            <a:round/>
                          </a:ln>
                        </wps:spPr>
                        <wps:style>
                          <a:lnRef idx="0">
                            <a:srgbClr val="000000">
                              <a:alpha val="0"/>
                            </a:srgbClr>
                          </a:lnRef>
                          <a:fillRef idx="1">
                            <a:srgbClr val="5B9BD5"/>
                          </a:fillRef>
                          <a:effectRef idx="0">
                            <a:scrgbClr r="0" g="0" b="0"/>
                          </a:effectRef>
                          <a:fontRef idx="none"/>
                        </wps:style>
                        <wps:bodyPr/>
                      </wps:wsp>
                      <wps:wsp>
                        <wps:cNvPr id="104" name="Shape 104"/>
                        <wps:cNvSpPr/>
                        <wps:spPr>
                          <a:xfrm>
                            <a:off x="2668092" y="1009269"/>
                            <a:ext cx="48006" cy="38354"/>
                          </a:xfrm>
                          <a:custGeom>
                            <a:avLst/>
                            <a:gdLst/>
                            <a:ahLst/>
                            <a:cxnLst/>
                            <a:rect l="0" t="0" r="0" b="0"/>
                            <a:pathLst>
                              <a:path w="48006" h="38354">
                                <a:moveTo>
                                  <a:pt x="33655" y="0"/>
                                </a:moveTo>
                                <a:cubicBezTo>
                                  <a:pt x="27686" y="0"/>
                                  <a:pt x="22479" y="508"/>
                                  <a:pt x="18161" y="1397"/>
                                </a:cubicBezTo>
                                <a:cubicBezTo>
                                  <a:pt x="13970" y="2286"/>
                                  <a:pt x="10541" y="3556"/>
                                  <a:pt x="7747" y="5334"/>
                                </a:cubicBezTo>
                                <a:cubicBezTo>
                                  <a:pt x="5080" y="7112"/>
                                  <a:pt x="3175" y="9271"/>
                                  <a:pt x="1905" y="11811"/>
                                </a:cubicBezTo>
                                <a:cubicBezTo>
                                  <a:pt x="635" y="14351"/>
                                  <a:pt x="0" y="17272"/>
                                  <a:pt x="0" y="20574"/>
                                </a:cubicBezTo>
                                <a:cubicBezTo>
                                  <a:pt x="0" y="26035"/>
                                  <a:pt x="1778" y="30480"/>
                                  <a:pt x="5334" y="33655"/>
                                </a:cubicBezTo>
                                <a:cubicBezTo>
                                  <a:pt x="8890" y="36830"/>
                                  <a:pt x="13716" y="38354"/>
                                  <a:pt x="20066" y="38354"/>
                                </a:cubicBezTo>
                                <a:cubicBezTo>
                                  <a:pt x="25273" y="38354"/>
                                  <a:pt x="30099" y="37084"/>
                                  <a:pt x="34544" y="34417"/>
                                </a:cubicBezTo>
                                <a:cubicBezTo>
                                  <a:pt x="38989" y="31750"/>
                                  <a:pt x="43434" y="27813"/>
                                  <a:pt x="48006" y="22606"/>
                                </a:cubicBezTo>
                                <a:lnTo>
                                  <a:pt x="48006" y="0"/>
                                </a:ln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05" name="Shape 105"/>
                        <wps:cNvSpPr/>
                        <wps:spPr>
                          <a:xfrm>
                            <a:off x="1422984" y="1009269"/>
                            <a:ext cx="48006" cy="38354"/>
                          </a:xfrm>
                          <a:custGeom>
                            <a:avLst/>
                            <a:gdLst/>
                            <a:ahLst/>
                            <a:cxnLst/>
                            <a:rect l="0" t="0" r="0" b="0"/>
                            <a:pathLst>
                              <a:path w="48006" h="38354">
                                <a:moveTo>
                                  <a:pt x="33655" y="0"/>
                                </a:moveTo>
                                <a:cubicBezTo>
                                  <a:pt x="27686" y="0"/>
                                  <a:pt x="22479" y="508"/>
                                  <a:pt x="18161" y="1397"/>
                                </a:cubicBezTo>
                                <a:cubicBezTo>
                                  <a:pt x="13970" y="2286"/>
                                  <a:pt x="10541" y="3556"/>
                                  <a:pt x="7747" y="5334"/>
                                </a:cubicBezTo>
                                <a:cubicBezTo>
                                  <a:pt x="5080" y="7112"/>
                                  <a:pt x="3175" y="9271"/>
                                  <a:pt x="1905" y="11811"/>
                                </a:cubicBezTo>
                                <a:cubicBezTo>
                                  <a:pt x="635" y="14351"/>
                                  <a:pt x="0" y="17272"/>
                                  <a:pt x="0" y="20574"/>
                                </a:cubicBezTo>
                                <a:cubicBezTo>
                                  <a:pt x="0" y="26035"/>
                                  <a:pt x="1778" y="30480"/>
                                  <a:pt x="5334" y="33655"/>
                                </a:cubicBezTo>
                                <a:cubicBezTo>
                                  <a:pt x="8890" y="36830"/>
                                  <a:pt x="13716" y="38354"/>
                                  <a:pt x="20066" y="38354"/>
                                </a:cubicBezTo>
                                <a:cubicBezTo>
                                  <a:pt x="25273" y="38354"/>
                                  <a:pt x="30099" y="37084"/>
                                  <a:pt x="34544" y="34417"/>
                                </a:cubicBezTo>
                                <a:cubicBezTo>
                                  <a:pt x="38989" y="31750"/>
                                  <a:pt x="43434" y="27813"/>
                                  <a:pt x="48006" y="22606"/>
                                </a:cubicBezTo>
                                <a:lnTo>
                                  <a:pt x="48006" y="0"/>
                                </a:ln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06" name="Shape 106"/>
                        <wps:cNvSpPr/>
                        <wps:spPr>
                          <a:xfrm>
                            <a:off x="575640" y="1009269"/>
                            <a:ext cx="48006" cy="38354"/>
                          </a:xfrm>
                          <a:custGeom>
                            <a:avLst/>
                            <a:gdLst/>
                            <a:ahLst/>
                            <a:cxnLst/>
                            <a:rect l="0" t="0" r="0" b="0"/>
                            <a:pathLst>
                              <a:path w="48006" h="38354">
                                <a:moveTo>
                                  <a:pt x="33655" y="0"/>
                                </a:moveTo>
                                <a:cubicBezTo>
                                  <a:pt x="27686" y="0"/>
                                  <a:pt x="22479" y="508"/>
                                  <a:pt x="18161" y="1397"/>
                                </a:cubicBezTo>
                                <a:cubicBezTo>
                                  <a:pt x="13970" y="2286"/>
                                  <a:pt x="10541" y="3556"/>
                                  <a:pt x="7747" y="5334"/>
                                </a:cubicBezTo>
                                <a:cubicBezTo>
                                  <a:pt x="5080" y="7112"/>
                                  <a:pt x="3175" y="9271"/>
                                  <a:pt x="1905" y="11811"/>
                                </a:cubicBezTo>
                                <a:cubicBezTo>
                                  <a:pt x="635" y="14351"/>
                                  <a:pt x="0" y="17272"/>
                                  <a:pt x="0" y="20574"/>
                                </a:cubicBezTo>
                                <a:cubicBezTo>
                                  <a:pt x="0" y="26035"/>
                                  <a:pt x="1778" y="30480"/>
                                  <a:pt x="5334" y="33655"/>
                                </a:cubicBezTo>
                                <a:cubicBezTo>
                                  <a:pt x="8890" y="36830"/>
                                  <a:pt x="13716" y="38354"/>
                                  <a:pt x="20066" y="38354"/>
                                </a:cubicBezTo>
                                <a:cubicBezTo>
                                  <a:pt x="25273" y="38354"/>
                                  <a:pt x="30099" y="37084"/>
                                  <a:pt x="34544" y="34417"/>
                                </a:cubicBezTo>
                                <a:cubicBezTo>
                                  <a:pt x="38989" y="31750"/>
                                  <a:pt x="43434" y="27813"/>
                                  <a:pt x="48006" y="22606"/>
                                </a:cubicBezTo>
                                <a:lnTo>
                                  <a:pt x="48006" y="0"/>
                                </a:ln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07" name="Shape 107"/>
                        <wps:cNvSpPr/>
                        <wps:spPr>
                          <a:xfrm>
                            <a:off x="1047191" y="954024"/>
                            <a:ext cx="65151" cy="90170"/>
                          </a:xfrm>
                          <a:custGeom>
                            <a:avLst/>
                            <a:gdLst/>
                            <a:ahLst/>
                            <a:cxnLst/>
                            <a:rect l="0" t="0" r="0" b="0"/>
                            <a:pathLst>
                              <a:path w="65151" h="90170">
                                <a:moveTo>
                                  <a:pt x="32893" y="0"/>
                                </a:moveTo>
                                <a:cubicBezTo>
                                  <a:pt x="27305" y="0"/>
                                  <a:pt x="22479" y="1016"/>
                                  <a:pt x="18288" y="3048"/>
                                </a:cubicBezTo>
                                <a:cubicBezTo>
                                  <a:pt x="14097" y="5080"/>
                                  <a:pt x="10668" y="8128"/>
                                  <a:pt x="8001" y="12065"/>
                                </a:cubicBezTo>
                                <a:cubicBezTo>
                                  <a:pt x="5334" y="15875"/>
                                  <a:pt x="3302" y="20701"/>
                                  <a:pt x="2032" y="26162"/>
                                </a:cubicBezTo>
                                <a:cubicBezTo>
                                  <a:pt x="635" y="31623"/>
                                  <a:pt x="0" y="37973"/>
                                  <a:pt x="0" y="44958"/>
                                </a:cubicBezTo>
                                <a:cubicBezTo>
                                  <a:pt x="0" y="51562"/>
                                  <a:pt x="508" y="57531"/>
                                  <a:pt x="1651" y="63119"/>
                                </a:cubicBezTo>
                                <a:cubicBezTo>
                                  <a:pt x="2667" y="68580"/>
                                  <a:pt x="4445" y="73406"/>
                                  <a:pt x="6858" y="77470"/>
                                </a:cubicBezTo>
                                <a:cubicBezTo>
                                  <a:pt x="9398" y="81534"/>
                                  <a:pt x="12573" y="84582"/>
                                  <a:pt x="16764" y="86868"/>
                                </a:cubicBezTo>
                                <a:cubicBezTo>
                                  <a:pt x="20955" y="89154"/>
                                  <a:pt x="26162" y="90170"/>
                                  <a:pt x="32258" y="90170"/>
                                </a:cubicBezTo>
                                <a:cubicBezTo>
                                  <a:pt x="37973" y="90170"/>
                                  <a:pt x="42799" y="89154"/>
                                  <a:pt x="46990" y="87122"/>
                                </a:cubicBezTo>
                                <a:cubicBezTo>
                                  <a:pt x="51181" y="85090"/>
                                  <a:pt x="54610" y="82169"/>
                                  <a:pt x="57277" y="78359"/>
                                </a:cubicBezTo>
                                <a:cubicBezTo>
                                  <a:pt x="59944" y="74422"/>
                                  <a:pt x="61976" y="69723"/>
                                  <a:pt x="63246" y="64262"/>
                                </a:cubicBezTo>
                                <a:cubicBezTo>
                                  <a:pt x="64516" y="58801"/>
                                  <a:pt x="65151" y="52451"/>
                                  <a:pt x="65151" y="45466"/>
                                </a:cubicBezTo>
                                <a:cubicBezTo>
                                  <a:pt x="65151" y="38862"/>
                                  <a:pt x="64643" y="32893"/>
                                  <a:pt x="63627" y="27305"/>
                                </a:cubicBezTo>
                                <a:cubicBezTo>
                                  <a:pt x="62611" y="21844"/>
                                  <a:pt x="60833" y="17018"/>
                                  <a:pt x="58293" y="12954"/>
                                </a:cubicBezTo>
                                <a:cubicBezTo>
                                  <a:pt x="55880" y="8890"/>
                                  <a:pt x="52578" y="5715"/>
                                  <a:pt x="48387" y="3429"/>
                                </a:cubicBezTo>
                                <a:cubicBezTo>
                                  <a:pt x="44323" y="1143"/>
                                  <a:pt x="39116" y="0"/>
                                  <a:pt x="32893"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08" name="Shape 108"/>
                        <wps:cNvSpPr/>
                        <wps:spPr>
                          <a:xfrm>
                            <a:off x="2985592" y="950976"/>
                            <a:ext cx="56261" cy="33782"/>
                          </a:xfrm>
                          <a:custGeom>
                            <a:avLst/>
                            <a:gdLst/>
                            <a:ahLst/>
                            <a:cxnLst/>
                            <a:rect l="0" t="0" r="0" b="0"/>
                            <a:pathLst>
                              <a:path w="56261" h="33782">
                                <a:moveTo>
                                  <a:pt x="28702" y="0"/>
                                </a:moveTo>
                                <a:cubicBezTo>
                                  <a:pt x="23876" y="0"/>
                                  <a:pt x="19812" y="889"/>
                                  <a:pt x="16256" y="2667"/>
                                </a:cubicBezTo>
                                <a:cubicBezTo>
                                  <a:pt x="12700" y="4445"/>
                                  <a:pt x="9779" y="6858"/>
                                  <a:pt x="7493" y="9906"/>
                                </a:cubicBezTo>
                                <a:cubicBezTo>
                                  <a:pt x="5207" y="12827"/>
                                  <a:pt x="3302" y="16510"/>
                                  <a:pt x="2159" y="20574"/>
                                </a:cubicBezTo>
                                <a:cubicBezTo>
                                  <a:pt x="889" y="24638"/>
                                  <a:pt x="127" y="29083"/>
                                  <a:pt x="0" y="33782"/>
                                </a:cubicBezTo>
                                <a:lnTo>
                                  <a:pt x="55880" y="33782"/>
                                </a:lnTo>
                                <a:cubicBezTo>
                                  <a:pt x="56261" y="23241"/>
                                  <a:pt x="54102" y="14986"/>
                                  <a:pt x="49657" y="9017"/>
                                </a:cubicBezTo>
                                <a:cubicBezTo>
                                  <a:pt x="45085" y="2921"/>
                                  <a:pt x="38100" y="0"/>
                                  <a:pt x="28702"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09" name="Shape 109"/>
                        <wps:cNvSpPr/>
                        <wps:spPr>
                          <a:xfrm>
                            <a:off x="2211400" y="950976"/>
                            <a:ext cx="56261" cy="33782"/>
                          </a:xfrm>
                          <a:custGeom>
                            <a:avLst/>
                            <a:gdLst/>
                            <a:ahLst/>
                            <a:cxnLst/>
                            <a:rect l="0" t="0" r="0" b="0"/>
                            <a:pathLst>
                              <a:path w="56261" h="33782">
                                <a:moveTo>
                                  <a:pt x="28702" y="0"/>
                                </a:moveTo>
                                <a:cubicBezTo>
                                  <a:pt x="23876" y="0"/>
                                  <a:pt x="19812" y="889"/>
                                  <a:pt x="16256" y="2667"/>
                                </a:cubicBezTo>
                                <a:cubicBezTo>
                                  <a:pt x="12700" y="4445"/>
                                  <a:pt x="9779" y="6858"/>
                                  <a:pt x="7493" y="9906"/>
                                </a:cubicBezTo>
                                <a:cubicBezTo>
                                  <a:pt x="5207" y="12827"/>
                                  <a:pt x="3302" y="16510"/>
                                  <a:pt x="2159" y="20574"/>
                                </a:cubicBezTo>
                                <a:cubicBezTo>
                                  <a:pt x="889" y="24638"/>
                                  <a:pt x="127" y="29083"/>
                                  <a:pt x="0" y="33782"/>
                                </a:cubicBezTo>
                                <a:lnTo>
                                  <a:pt x="55880" y="33782"/>
                                </a:lnTo>
                                <a:cubicBezTo>
                                  <a:pt x="56261" y="23241"/>
                                  <a:pt x="54102" y="14986"/>
                                  <a:pt x="49657" y="9017"/>
                                </a:cubicBezTo>
                                <a:cubicBezTo>
                                  <a:pt x="45085" y="2921"/>
                                  <a:pt x="38100" y="0"/>
                                  <a:pt x="28702"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0" name="Shape 110"/>
                        <wps:cNvSpPr/>
                        <wps:spPr>
                          <a:xfrm>
                            <a:off x="1720672" y="950976"/>
                            <a:ext cx="56261" cy="33782"/>
                          </a:xfrm>
                          <a:custGeom>
                            <a:avLst/>
                            <a:gdLst/>
                            <a:ahLst/>
                            <a:cxnLst/>
                            <a:rect l="0" t="0" r="0" b="0"/>
                            <a:pathLst>
                              <a:path w="56261" h="33782">
                                <a:moveTo>
                                  <a:pt x="28702" y="0"/>
                                </a:moveTo>
                                <a:cubicBezTo>
                                  <a:pt x="23876" y="0"/>
                                  <a:pt x="19812" y="889"/>
                                  <a:pt x="16256" y="2667"/>
                                </a:cubicBezTo>
                                <a:cubicBezTo>
                                  <a:pt x="12700" y="4445"/>
                                  <a:pt x="9779" y="6858"/>
                                  <a:pt x="7493" y="9906"/>
                                </a:cubicBezTo>
                                <a:cubicBezTo>
                                  <a:pt x="5207" y="12827"/>
                                  <a:pt x="3302" y="16510"/>
                                  <a:pt x="2159" y="20574"/>
                                </a:cubicBezTo>
                                <a:cubicBezTo>
                                  <a:pt x="889" y="24638"/>
                                  <a:pt x="127" y="29083"/>
                                  <a:pt x="0" y="33782"/>
                                </a:cubicBezTo>
                                <a:lnTo>
                                  <a:pt x="55880" y="33782"/>
                                </a:lnTo>
                                <a:cubicBezTo>
                                  <a:pt x="56261" y="23241"/>
                                  <a:pt x="54102" y="14986"/>
                                  <a:pt x="49657" y="9017"/>
                                </a:cubicBezTo>
                                <a:cubicBezTo>
                                  <a:pt x="45085" y="2921"/>
                                  <a:pt x="38100" y="0"/>
                                  <a:pt x="28702"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1" name="Shape 111"/>
                        <wps:cNvSpPr/>
                        <wps:spPr>
                          <a:xfrm>
                            <a:off x="1530045" y="926973"/>
                            <a:ext cx="137668" cy="144653"/>
                          </a:xfrm>
                          <a:custGeom>
                            <a:avLst/>
                            <a:gdLst/>
                            <a:ahLst/>
                            <a:cxnLst/>
                            <a:rect l="0" t="0" r="0" b="0"/>
                            <a:pathLst>
                              <a:path w="137668" h="144653">
                                <a:moveTo>
                                  <a:pt x="18542" y="0"/>
                                </a:moveTo>
                                <a:cubicBezTo>
                                  <a:pt x="22606" y="0"/>
                                  <a:pt x="25908" y="127"/>
                                  <a:pt x="28448" y="381"/>
                                </a:cubicBezTo>
                                <a:cubicBezTo>
                                  <a:pt x="30861" y="635"/>
                                  <a:pt x="32893" y="1016"/>
                                  <a:pt x="34290" y="1397"/>
                                </a:cubicBezTo>
                                <a:cubicBezTo>
                                  <a:pt x="35687" y="1905"/>
                                  <a:pt x="36703" y="2540"/>
                                  <a:pt x="37338" y="3302"/>
                                </a:cubicBezTo>
                                <a:cubicBezTo>
                                  <a:pt x="37973" y="4191"/>
                                  <a:pt x="38481" y="5207"/>
                                  <a:pt x="38862" y="6350"/>
                                </a:cubicBezTo>
                                <a:lnTo>
                                  <a:pt x="69088" y="103886"/>
                                </a:lnTo>
                                <a:lnTo>
                                  <a:pt x="69977" y="107569"/>
                                </a:lnTo>
                                <a:lnTo>
                                  <a:pt x="70866" y="103886"/>
                                </a:lnTo>
                                <a:lnTo>
                                  <a:pt x="100584" y="6350"/>
                                </a:lnTo>
                                <a:cubicBezTo>
                                  <a:pt x="100838" y="5207"/>
                                  <a:pt x="101346" y="4191"/>
                                  <a:pt x="101981" y="3302"/>
                                </a:cubicBezTo>
                                <a:cubicBezTo>
                                  <a:pt x="102616" y="2540"/>
                                  <a:pt x="103632" y="1905"/>
                                  <a:pt x="105029" y="1397"/>
                                </a:cubicBezTo>
                                <a:cubicBezTo>
                                  <a:pt x="106426" y="1016"/>
                                  <a:pt x="108331" y="635"/>
                                  <a:pt x="110617" y="381"/>
                                </a:cubicBezTo>
                                <a:cubicBezTo>
                                  <a:pt x="112903" y="127"/>
                                  <a:pt x="115951" y="0"/>
                                  <a:pt x="119761" y="0"/>
                                </a:cubicBezTo>
                                <a:cubicBezTo>
                                  <a:pt x="123444" y="0"/>
                                  <a:pt x="126492" y="127"/>
                                  <a:pt x="128778" y="254"/>
                                </a:cubicBezTo>
                                <a:cubicBezTo>
                                  <a:pt x="131064" y="508"/>
                                  <a:pt x="132969" y="889"/>
                                  <a:pt x="134239" y="1397"/>
                                </a:cubicBezTo>
                                <a:cubicBezTo>
                                  <a:pt x="135509" y="1778"/>
                                  <a:pt x="136398" y="2413"/>
                                  <a:pt x="136906" y="3175"/>
                                </a:cubicBezTo>
                                <a:cubicBezTo>
                                  <a:pt x="137414" y="3937"/>
                                  <a:pt x="137668" y="4826"/>
                                  <a:pt x="137668" y="5842"/>
                                </a:cubicBezTo>
                                <a:cubicBezTo>
                                  <a:pt x="137668" y="6350"/>
                                  <a:pt x="137668" y="6858"/>
                                  <a:pt x="137541" y="7620"/>
                                </a:cubicBezTo>
                                <a:cubicBezTo>
                                  <a:pt x="137541" y="8255"/>
                                  <a:pt x="137414" y="9017"/>
                                  <a:pt x="137287" y="9906"/>
                                </a:cubicBezTo>
                                <a:cubicBezTo>
                                  <a:pt x="137160" y="10795"/>
                                  <a:pt x="136906" y="11684"/>
                                  <a:pt x="136652" y="12827"/>
                                </a:cubicBezTo>
                                <a:cubicBezTo>
                                  <a:pt x="136398" y="13843"/>
                                  <a:pt x="136144" y="15113"/>
                                  <a:pt x="135763" y="16510"/>
                                </a:cubicBezTo>
                                <a:lnTo>
                                  <a:pt x="95758" y="136652"/>
                                </a:lnTo>
                                <a:cubicBezTo>
                                  <a:pt x="95377" y="138303"/>
                                  <a:pt x="94615" y="139700"/>
                                  <a:pt x="93853" y="140716"/>
                                </a:cubicBezTo>
                                <a:cubicBezTo>
                                  <a:pt x="92964" y="141732"/>
                                  <a:pt x="91567" y="142621"/>
                                  <a:pt x="89662" y="143129"/>
                                </a:cubicBezTo>
                                <a:cubicBezTo>
                                  <a:pt x="87757" y="143764"/>
                                  <a:pt x="85090" y="144145"/>
                                  <a:pt x="81788" y="144399"/>
                                </a:cubicBezTo>
                                <a:cubicBezTo>
                                  <a:pt x="78486" y="144526"/>
                                  <a:pt x="74041" y="144653"/>
                                  <a:pt x="68707" y="144653"/>
                                </a:cubicBezTo>
                                <a:cubicBezTo>
                                  <a:pt x="63500" y="144653"/>
                                  <a:pt x="59182" y="144526"/>
                                  <a:pt x="55880" y="144272"/>
                                </a:cubicBezTo>
                                <a:cubicBezTo>
                                  <a:pt x="52578" y="144018"/>
                                  <a:pt x="49911" y="143637"/>
                                  <a:pt x="48006" y="143002"/>
                                </a:cubicBezTo>
                                <a:cubicBezTo>
                                  <a:pt x="46101" y="142367"/>
                                  <a:pt x="44831" y="141605"/>
                                  <a:pt x="43942" y="140589"/>
                                </a:cubicBezTo>
                                <a:cubicBezTo>
                                  <a:pt x="43053" y="139573"/>
                                  <a:pt x="42418" y="138176"/>
                                  <a:pt x="41910" y="136652"/>
                                </a:cubicBezTo>
                                <a:lnTo>
                                  <a:pt x="2032" y="16510"/>
                                </a:lnTo>
                                <a:cubicBezTo>
                                  <a:pt x="1397" y="14478"/>
                                  <a:pt x="1016" y="12700"/>
                                  <a:pt x="635" y="11176"/>
                                </a:cubicBezTo>
                                <a:cubicBezTo>
                                  <a:pt x="254" y="9525"/>
                                  <a:pt x="127" y="8382"/>
                                  <a:pt x="0" y="7747"/>
                                </a:cubicBezTo>
                                <a:cubicBezTo>
                                  <a:pt x="0" y="6985"/>
                                  <a:pt x="0" y="6350"/>
                                  <a:pt x="0" y="5842"/>
                                </a:cubicBezTo>
                                <a:cubicBezTo>
                                  <a:pt x="0" y="4826"/>
                                  <a:pt x="254" y="3937"/>
                                  <a:pt x="762" y="3175"/>
                                </a:cubicBezTo>
                                <a:cubicBezTo>
                                  <a:pt x="1397" y="2413"/>
                                  <a:pt x="2286" y="1778"/>
                                  <a:pt x="3683" y="1397"/>
                                </a:cubicBezTo>
                                <a:cubicBezTo>
                                  <a:pt x="5080" y="889"/>
                                  <a:pt x="6985" y="508"/>
                                  <a:pt x="9398" y="254"/>
                                </a:cubicBezTo>
                                <a:cubicBezTo>
                                  <a:pt x="11811" y="127"/>
                                  <a:pt x="14859" y="0"/>
                                  <a:pt x="18542"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2" name="Shape 112"/>
                        <wps:cNvSpPr/>
                        <wps:spPr>
                          <a:xfrm>
                            <a:off x="682701" y="926973"/>
                            <a:ext cx="137795" cy="197739"/>
                          </a:xfrm>
                          <a:custGeom>
                            <a:avLst/>
                            <a:gdLst/>
                            <a:ahLst/>
                            <a:cxnLst/>
                            <a:rect l="0" t="0" r="0" b="0"/>
                            <a:pathLst>
                              <a:path w="137795" h="197739">
                                <a:moveTo>
                                  <a:pt x="19050" y="0"/>
                                </a:moveTo>
                                <a:cubicBezTo>
                                  <a:pt x="23241" y="0"/>
                                  <a:pt x="26670" y="127"/>
                                  <a:pt x="29083" y="254"/>
                                </a:cubicBezTo>
                                <a:cubicBezTo>
                                  <a:pt x="31623" y="381"/>
                                  <a:pt x="33528" y="762"/>
                                  <a:pt x="34925" y="1397"/>
                                </a:cubicBezTo>
                                <a:cubicBezTo>
                                  <a:pt x="36322" y="1905"/>
                                  <a:pt x="37338" y="2794"/>
                                  <a:pt x="38100" y="4064"/>
                                </a:cubicBezTo>
                                <a:cubicBezTo>
                                  <a:pt x="38735" y="5334"/>
                                  <a:pt x="39497" y="7112"/>
                                  <a:pt x="40132" y="9398"/>
                                </a:cubicBezTo>
                                <a:lnTo>
                                  <a:pt x="71374" y="98171"/>
                                </a:lnTo>
                                <a:lnTo>
                                  <a:pt x="71882" y="98171"/>
                                </a:lnTo>
                                <a:lnTo>
                                  <a:pt x="100457" y="7620"/>
                                </a:lnTo>
                                <a:cubicBezTo>
                                  <a:pt x="100965" y="4953"/>
                                  <a:pt x="101854" y="3302"/>
                                  <a:pt x="102743" y="2413"/>
                                </a:cubicBezTo>
                                <a:cubicBezTo>
                                  <a:pt x="103632" y="1651"/>
                                  <a:pt x="105283" y="1016"/>
                                  <a:pt x="107442" y="635"/>
                                </a:cubicBezTo>
                                <a:cubicBezTo>
                                  <a:pt x="109601" y="254"/>
                                  <a:pt x="113411" y="0"/>
                                  <a:pt x="118872" y="0"/>
                                </a:cubicBezTo>
                                <a:cubicBezTo>
                                  <a:pt x="123190" y="0"/>
                                  <a:pt x="126746" y="254"/>
                                  <a:pt x="129540" y="635"/>
                                </a:cubicBezTo>
                                <a:cubicBezTo>
                                  <a:pt x="132334" y="1016"/>
                                  <a:pt x="134493" y="1778"/>
                                  <a:pt x="135763" y="2794"/>
                                </a:cubicBezTo>
                                <a:cubicBezTo>
                                  <a:pt x="137160" y="3937"/>
                                  <a:pt x="137795" y="5334"/>
                                  <a:pt x="137795" y="7239"/>
                                </a:cubicBezTo>
                                <a:cubicBezTo>
                                  <a:pt x="137795" y="9017"/>
                                  <a:pt x="137414" y="11176"/>
                                  <a:pt x="136652" y="13716"/>
                                </a:cubicBezTo>
                                <a:lnTo>
                                  <a:pt x="92456" y="143764"/>
                                </a:lnTo>
                                <a:lnTo>
                                  <a:pt x="76327" y="190754"/>
                                </a:lnTo>
                                <a:cubicBezTo>
                                  <a:pt x="75438" y="193294"/>
                                  <a:pt x="73025" y="195072"/>
                                  <a:pt x="69088" y="196088"/>
                                </a:cubicBezTo>
                                <a:cubicBezTo>
                                  <a:pt x="65024" y="197231"/>
                                  <a:pt x="59309" y="197739"/>
                                  <a:pt x="51562" y="197739"/>
                                </a:cubicBezTo>
                                <a:cubicBezTo>
                                  <a:pt x="47625" y="197739"/>
                                  <a:pt x="44450" y="197612"/>
                                  <a:pt x="42037" y="197231"/>
                                </a:cubicBezTo>
                                <a:cubicBezTo>
                                  <a:pt x="39751" y="196977"/>
                                  <a:pt x="37973" y="196342"/>
                                  <a:pt x="36703" y="195580"/>
                                </a:cubicBezTo>
                                <a:cubicBezTo>
                                  <a:pt x="35560" y="194818"/>
                                  <a:pt x="34925" y="193802"/>
                                  <a:pt x="34798" y="192532"/>
                                </a:cubicBezTo>
                                <a:cubicBezTo>
                                  <a:pt x="34671" y="191389"/>
                                  <a:pt x="35052" y="189992"/>
                                  <a:pt x="35687" y="188214"/>
                                </a:cubicBezTo>
                                <a:lnTo>
                                  <a:pt x="53340" y="143764"/>
                                </a:lnTo>
                                <a:cubicBezTo>
                                  <a:pt x="52070" y="143129"/>
                                  <a:pt x="50927" y="142240"/>
                                  <a:pt x="49911" y="140970"/>
                                </a:cubicBezTo>
                                <a:cubicBezTo>
                                  <a:pt x="48895" y="139827"/>
                                  <a:pt x="48133" y="138430"/>
                                  <a:pt x="47625" y="137033"/>
                                </a:cubicBezTo>
                                <a:lnTo>
                                  <a:pt x="1905" y="14986"/>
                                </a:lnTo>
                                <a:cubicBezTo>
                                  <a:pt x="635" y="11557"/>
                                  <a:pt x="0" y="8890"/>
                                  <a:pt x="0" y="7112"/>
                                </a:cubicBezTo>
                                <a:cubicBezTo>
                                  <a:pt x="0" y="5207"/>
                                  <a:pt x="508" y="3810"/>
                                  <a:pt x="1778" y="2794"/>
                                </a:cubicBezTo>
                                <a:cubicBezTo>
                                  <a:pt x="2921" y="1651"/>
                                  <a:pt x="4953" y="1016"/>
                                  <a:pt x="7747" y="635"/>
                                </a:cubicBezTo>
                                <a:cubicBezTo>
                                  <a:pt x="10668" y="254"/>
                                  <a:pt x="14351" y="0"/>
                                  <a:pt x="19050"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3" name="Shape 113"/>
                        <wps:cNvSpPr/>
                        <wps:spPr>
                          <a:xfrm>
                            <a:off x="2947492" y="924433"/>
                            <a:ext cx="130302" cy="149733"/>
                          </a:xfrm>
                          <a:custGeom>
                            <a:avLst/>
                            <a:gdLst/>
                            <a:ahLst/>
                            <a:cxnLst/>
                            <a:rect l="0" t="0" r="0" b="0"/>
                            <a:pathLst>
                              <a:path w="130302" h="149733">
                                <a:moveTo>
                                  <a:pt x="67691" y="0"/>
                                </a:moveTo>
                                <a:cubicBezTo>
                                  <a:pt x="78740" y="0"/>
                                  <a:pt x="88265" y="1651"/>
                                  <a:pt x="96139" y="4953"/>
                                </a:cubicBezTo>
                                <a:cubicBezTo>
                                  <a:pt x="104013" y="8128"/>
                                  <a:pt x="110490" y="12700"/>
                                  <a:pt x="115570" y="18542"/>
                                </a:cubicBezTo>
                                <a:cubicBezTo>
                                  <a:pt x="120650" y="24384"/>
                                  <a:pt x="124333" y="31242"/>
                                  <a:pt x="126746" y="39116"/>
                                </a:cubicBezTo>
                                <a:cubicBezTo>
                                  <a:pt x="129159" y="47117"/>
                                  <a:pt x="130302" y="55753"/>
                                  <a:pt x="130302" y="65024"/>
                                </a:cubicBezTo>
                                <a:lnTo>
                                  <a:pt x="130302" y="70993"/>
                                </a:lnTo>
                                <a:cubicBezTo>
                                  <a:pt x="130302" y="75565"/>
                                  <a:pt x="129286" y="78994"/>
                                  <a:pt x="127254" y="81153"/>
                                </a:cubicBezTo>
                                <a:cubicBezTo>
                                  <a:pt x="125222" y="83312"/>
                                  <a:pt x="122428" y="84328"/>
                                  <a:pt x="118872" y="84328"/>
                                </a:cubicBezTo>
                                <a:lnTo>
                                  <a:pt x="38100" y="84328"/>
                                </a:lnTo>
                                <a:cubicBezTo>
                                  <a:pt x="38100" y="90043"/>
                                  <a:pt x="38735" y="95123"/>
                                  <a:pt x="40132" y="99822"/>
                                </a:cubicBezTo>
                                <a:cubicBezTo>
                                  <a:pt x="41402" y="104394"/>
                                  <a:pt x="43561" y="108331"/>
                                  <a:pt x="46482" y="111506"/>
                                </a:cubicBezTo>
                                <a:cubicBezTo>
                                  <a:pt x="49403" y="114808"/>
                                  <a:pt x="53213" y="117221"/>
                                  <a:pt x="57785" y="118872"/>
                                </a:cubicBezTo>
                                <a:cubicBezTo>
                                  <a:pt x="62357" y="120650"/>
                                  <a:pt x="67945" y="121412"/>
                                  <a:pt x="74422" y="121412"/>
                                </a:cubicBezTo>
                                <a:cubicBezTo>
                                  <a:pt x="80899" y="121412"/>
                                  <a:pt x="86741" y="121031"/>
                                  <a:pt x="91694" y="120015"/>
                                </a:cubicBezTo>
                                <a:cubicBezTo>
                                  <a:pt x="96647" y="119126"/>
                                  <a:pt x="100838" y="118110"/>
                                  <a:pt x="104521" y="116967"/>
                                </a:cubicBezTo>
                                <a:cubicBezTo>
                                  <a:pt x="108077" y="115824"/>
                                  <a:pt x="111125" y="114681"/>
                                  <a:pt x="113538" y="113792"/>
                                </a:cubicBezTo>
                                <a:cubicBezTo>
                                  <a:pt x="115951" y="112903"/>
                                  <a:pt x="117856" y="112395"/>
                                  <a:pt x="119380" y="112395"/>
                                </a:cubicBezTo>
                                <a:cubicBezTo>
                                  <a:pt x="120269" y="112395"/>
                                  <a:pt x="120904" y="112522"/>
                                  <a:pt x="121539" y="112903"/>
                                </a:cubicBezTo>
                                <a:cubicBezTo>
                                  <a:pt x="122174" y="113284"/>
                                  <a:pt x="122682" y="113919"/>
                                  <a:pt x="123063" y="114808"/>
                                </a:cubicBezTo>
                                <a:cubicBezTo>
                                  <a:pt x="123444" y="115697"/>
                                  <a:pt x="123698" y="116967"/>
                                  <a:pt x="123825" y="118491"/>
                                </a:cubicBezTo>
                                <a:cubicBezTo>
                                  <a:pt x="123952" y="120142"/>
                                  <a:pt x="124079" y="122301"/>
                                  <a:pt x="124079" y="124714"/>
                                </a:cubicBezTo>
                                <a:cubicBezTo>
                                  <a:pt x="124079" y="126873"/>
                                  <a:pt x="124079" y="128778"/>
                                  <a:pt x="123952" y="130302"/>
                                </a:cubicBezTo>
                                <a:cubicBezTo>
                                  <a:pt x="123825" y="131826"/>
                                  <a:pt x="123698" y="133096"/>
                                  <a:pt x="123444" y="134239"/>
                                </a:cubicBezTo>
                                <a:cubicBezTo>
                                  <a:pt x="123317" y="135382"/>
                                  <a:pt x="122936" y="136271"/>
                                  <a:pt x="122555" y="137033"/>
                                </a:cubicBezTo>
                                <a:cubicBezTo>
                                  <a:pt x="122174" y="137795"/>
                                  <a:pt x="121666" y="138430"/>
                                  <a:pt x="121031" y="139192"/>
                                </a:cubicBezTo>
                                <a:cubicBezTo>
                                  <a:pt x="120396" y="139827"/>
                                  <a:pt x="118618" y="140843"/>
                                  <a:pt x="115697" y="141986"/>
                                </a:cubicBezTo>
                                <a:cubicBezTo>
                                  <a:pt x="112903" y="143129"/>
                                  <a:pt x="109220" y="144399"/>
                                  <a:pt x="104775" y="145542"/>
                                </a:cubicBezTo>
                                <a:cubicBezTo>
                                  <a:pt x="100330" y="146685"/>
                                  <a:pt x="95123" y="147574"/>
                                  <a:pt x="89408" y="148463"/>
                                </a:cubicBezTo>
                                <a:cubicBezTo>
                                  <a:pt x="83693" y="149352"/>
                                  <a:pt x="77470" y="149733"/>
                                  <a:pt x="70993" y="149733"/>
                                </a:cubicBezTo>
                                <a:cubicBezTo>
                                  <a:pt x="59182" y="149733"/>
                                  <a:pt x="48768" y="148209"/>
                                  <a:pt x="39878" y="145288"/>
                                </a:cubicBezTo>
                                <a:cubicBezTo>
                                  <a:pt x="30988" y="142240"/>
                                  <a:pt x="23622" y="137795"/>
                                  <a:pt x="17653" y="131699"/>
                                </a:cubicBezTo>
                                <a:cubicBezTo>
                                  <a:pt x="11684" y="125603"/>
                                  <a:pt x="7239" y="117983"/>
                                  <a:pt x="4318" y="108839"/>
                                </a:cubicBezTo>
                                <a:cubicBezTo>
                                  <a:pt x="1397" y="99568"/>
                                  <a:pt x="0" y="88773"/>
                                  <a:pt x="0" y="76327"/>
                                </a:cubicBezTo>
                                <a:cubicBezTo>
                                  <a:pt x="0" y="64516"/>
                                  <a:pt x="1524" y="53848"/>
                                  <a:pt x="4572" y="44450"/>
                                </a:cubicBezTo>
                                <a:cubicBezTo>
                                  <a:pt x="7620" y="34925"/>
                                  <a:pt x="12065" y="26924"/>
                                  <a:pt x="18034" y="20320"/>
                                </a:cubicBezTo>
                                <a:cubicBezTo>
                                  <a:pt x="23876" y="13716"/>
                                  <a:pt x="30988" y="8636"/>
                                  <a:pt x="39370" y="5207"/>
                                </a:cubicBezTo>
                                <a:cubicBezTo>
                                  <a:pt x="47752" y="1778"/>
                                  <a:pt x="57150" y="0"/>
                                  <a:pt x="67691"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4" name="Shape 114"/>
                        <wps:cNvSpPr/>
                        <wps:spPr>
                          <a:xfrm>
                            <a:off x="2790647" y="924433"/>
                            <a:ext cx="126746" cy="147193"/>
                          </a:xfrm>
                          <a:custGeom>
                            <a:avLst/>
                            <a:gdLst/>
                            <a:ahLst/>
                            <a:cxnLst/>
                            <a:rect l="0" t="0" r="0" b="0"/>
                            <a:pathLst>
                              <a:path w="126746" h="147193">
                                <a:moveTo>
                                  <a:pt x="78105" y="0"/>
                                </a:moveTo>
                                <a:cubicBezTo>
                                  <a:pt x="87122" y="0"/>
                                  <a:pt x="94742" y="1524"/>
                                  <a:pt x="100965" y="4445"/>
                                </a:cubicBezTo>
                                <a:cubicBezTo>
                                  <a:pt x="107188" y="7493"/>
                                  <a:pt x="112141" y="11430"/>
                                  <a:pt x="115951" y="16637"/>
                                </a:cubicBezTo>
                                <a:cubicBezTo>
                                  <a:pt x="119761" y="21717"/>
                                  <a:pt x="122555" y="27686"/>
                                  <a:pt x="124206" y="34544"/>
                                </a:cubicBezTo>
                                <a:cubicBezTo>
                                  <a:pt x="125857" y="41402"/>
                                  <a:pt x="126746" y="49657"/>
                                  <a:pt x="126746" y="59182"/>
                                </a:cubicBezTo>
                                <a:lnTo>
                                  <a:pt x="126746" y="141224"/>
                                </a:lnTo>
                                <a:cubicBezTo>
                                  <a:pt x="126746" y="142240"/>
                                  <a:pt x="126492" y="143129"/>
                                  <a:pt x="125857" y="143891"/>
                                </a:cubicBezTo>
                                <a:cubicBezTo>
                                  <a:pt x="125222" y="144653"/>
                                  <a:pt x="124333" y="145161"/>
                                  <a:pt x="122936" y="145669"/>
                                </a:cubicBezTo>
                                <a:cubicBezTo>
                                  <a:pt x="121539" y="146177"/>
                                  <a:pt x="119634" y="146558"/>
                                  <a:pt x="117221" y="146812"/>
                                </a:cubicBezTo>
                                <a:cubicBezTo>
                                  <a:pt x="114681" y="147066"/>
                                  <a:pt x="111760" y="147193"/>
                                  <a:pt x="108204" y="147193"/>
                                </a:cubicBezTo>
                                <a:cubicBezTo>
                                  <a:pt x="104521" y="147193"/>
                                  <a:pt x="101473" y="147066"/>
                                  <a:pt x="99060" y="146812"/>
                                </a:cubicBezTo>
                                <a:cubicBezTo>
                                  <a:pt x="96520" y="146558"/>
                                  <a:pt x="94615" y="146177"/>
                                  <a:pt x="93218" y="145669"/>
                                </a:cubicBezTo>
                                <a:cubicBezTo>
                                  <a:pt x="91821" y="145161"/>
                                  <a:pt x="90932" y="144653"/>
                                  <a:pt x="90297" y="143891"/>
                                </a:cubicBezTo>
                                <a:cubicBezTo>
                                  <a:pt x="89662" y="143129"/>
                                  <a:pt x="89408" y="142240"/>
                                  <a:pt x="89408" y="141224"/>
                                </a:cubicBezTo>
                                <a:lnTo>
                                  <a:pt x="89408" y="65532"/>
                                </a:lnTo>
                                <a:cubicBezTo>
                                  <a:pt x="89408" y="59055"/>
                                  <a:pt x="88900" y="53975"/>
                                  <a:pt x="88011" y="50292"/>
                                </a:cubicBezTo>
                                <a:cubicBezTo>
                                  <a:pt x="86995" y="46609"/>
                                  <a:pt x="85725" y="43434"/>
                                  <a:pt x="83947" y="40894"/>
                                </a:cubicBezTo>
                                <a:cubicBezTo>
                                  <a:pt x="82169" y="38227"/>
                                  <a:pt x="79756" y="36195"/>
                                  <a:pt x="76962" y="34798"/>
                                </a:cubicBezTo>
                                <a:cubicBezTo>
                                  <a:pt x="74168" y="33274"/>
                                  <a:pt x="70866" y="32639"/>
                                  <a:pt x="67056" y="32639"/>
                                </a:cubicBezTo>
                                <a:cubicBezTo>
                                  <a:pt x="62357" y="32639"/>
                                  <a:pt x="57531" y="34290"/>
                                  <a:pt x="52578" y="37846"/>
                                </a:cubicBezTo>
                                <a:cubicBezTo>
                                  <a:pt x="47752" y="41275"/>
                                  <a:pt x="42672" y="46355"/>
                                  <a:pt x="37465" y="52959"/>
                                </a:cubicBezTo>
                                <a:lnTo>
                                  <a:pt x="37465" y="141224"/>
                                </a:lnTo>
                                <a:cubicBezTo>
                                  <a:pt x="37465" y="142240"/>
                                  <a:pt x="37211" y="143129"/>
                                  <a:pt x="36576" y="143891"/>
                                </a:cubicBezTo>
                                <a:cubicBezTo>
                                  <a:pt x="35941" y="144653"/>
                                  <a:pt x="34925" y="145161"/>
                                  <a:pt x="33528" y="145669"/>
                                </a:cubicBezTo>
                                <a:cubicBezTo>
                                  <a:pt x="32131" y="146177"/>
                                  <a:pt x="30226" y="146558"/>
                                  <a:pt x="27813" y="146812"/>
                                </a:cubicBezTo>
                                <a:cubicBezTo>
                                  <a:pt x="25400" y="147066"/>
                                  <a:pt x="22352" y="147193"/>
                                  <a:pt x="18669" y="147193"/>
                                </a:cubicBezTo>
                                <a:cubicBezTo>
                                  <a:pt x="14986" y="147193"/>
                                  <a:pt x="12065" y="147066"/>
                                  <a:pt x="9652" y="146812"/>
                                </a:cubicBezTo>
                                <a:cubicBezTo>
                                  <a:pt x="7239" y="146558"/>
                                  <a:pt x="5334" y="146177"/>
                                  <a:pt x="3937" y="145669"/>
                                </a:cubicBezTo>
                                <a:cubicBezTo>
                                  <a:pt x="2413" y="145161"/>
                                  <a:pt x="1397" y="144653"/>
                                  <a:pt x="889" y="143891"/>
                                </a:cubicBezTo>
                                <a:cubicBezTo>
                                  <a:pt x="254" y="143129"/>
                                  <a:pt x="0" y="142240"/>
                                  <a:pt x="0" y="141224"/>
                                </a:cubicBezTo>
                                <a:lnTo>
                                  <a:pt x="0" y="8509"/>
                                </a:lnTo>
                                <a:cubicBezTo>
                                  <a:pt x="0" y="7493"/>
                                  <a:pt x="254" y="6604"/>
                                  <a:pt x="762" y="5842"/>
                                </a:cubicBezTo>
                                <a:cubicBezTo>
                                  <a:pt x="1143" y="5080"/>
                                  <a:pt x="2032" y="4572"/>
                                  <a:pt x="3429" y="4064"/>
                                </a:cubicBezTo>
                                <a:cubicBezTo>
                                  <a:pt x="4699" y="3556"/>
                                  <a:pt x="6350" y="3175"/>
                                  <a:pt x="8382" y="2921"/>
                                </a:cubicBezTo>
                                <a:cubicBezTo>
                                  <a:pt x="10414" y="2667"/>
                                  <a:pt x="12954" y="2540"/>
                                  <a:pt x="16002" y="2540"/>
                                </a:cubicBezTo>
                                <a:cubicBezTo>
                                  <a:pt x="19177" y="2540"/>
                                  <a:pt x="21844" y="2667"/>
                                  <a:pt x="23876" y="2921"/>
                                </a:cubicBezTo>
                                <a:cubicBezTo>
                                  <a:pt x="26035" y="3175"/>
                                  <a:pt x="27559" y="3556"/>
                                  <a:pt x="28702" y="4064"/>
                                </a:cubicBezTo>
                                <a:cubicBezTo>
                                  <a:pt x="29845" y="4572"/>
                                  <a:pt x="30734" y="5080"/>
                                  <a:pt x="31242" y="5842"/>
                                </a:cubicBezTo>
                                <a:cubicBezTo>
                                  <a:pt x="31750" y="6604"/>
                                  <a:pt x="32004" y="7493"/>
                                  <a:pt x="32004" y="8509"/>
                                </a:cubicBezTo>
                                <a:lnTo>
                                  <a:pt x="32004" y="23876"/>
                                </a:lnTo>
                                <a:cubicBezTo>
                                  <a:pt x="39243" y="15875"/>
                                  <a:pt x="46736" y="9906"/>
                                  <a:pt x="54356" y="5969"/>
                                </a:cubicBezTo>
                                <a:cubicBezTo>
                                  <a:pt x="61976" y="2032"/>
                                  <a:pt x="69850" y="0"/>
                                  <a:pt x="78105"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5" name="Shape 115"/>
                        <wps:cNvSpPr/>
                        <wps:spPr>
                          <a:xfrm>
                            <a:off x="2631516" y="924433"/>
                            <a:ext cx="121285" cy="149733"/>
                          </a:xfrm>
                          <a:custGeom>
                            <a:avLst/>
                            <a:gdLst/>
                            <a:ahLst/>
                            <a:cxnLst/>
                            <a:rect l="0" t="0" r="0" b="0"/>
                            <a:pathLst>
                              <a:path w="121285" h="149733">
                                <a:moveTo>
                                  <a:pt x="62738" y="0"/>
                                </a:moveTo>
                                <a:cubicBezTo>
                                  <a:pt x="73152" y="0"/>
                                  <a:pt x="82042" y="1016"/>
                                  <a:pt x="89408" y="3048"/>
                                </a:cubicBezTo>
                                <a:cubicBezTo>
                                  <a:pt x="96774" y="5080"/>
                                  <a:pt x="102870" y="8255"/>
                                  <a:pt x="107569" y="12446"/>
                                </a:cubicBezTo>
                                <a:cubicBezTo>
                                  <a:pt x="112395" y="16637"/>
                                  <a:pt x="115824" y="22098"/>
                                  <a:pt x="117983" y="28702"/>
                                </a:cubicBezTo>
                                <a:cubicBezTo>
                                  <a:pt x="120269" y="35433"/>
                                  <a:pt x="121285" y="43307"/>
                                  <a:pt x="121285" y="52451"/>
                                </a:cubicBezTo>
                                <a:lnTo>
                                  <a:pt x="121285" y="141732"/>
                                </a:lnTo>
                                <a:cubicBezTo>
                                  <a:pt x="121285" y="143129"/>
                                  <a:pt x="120777" y="144145"/>
                                  <a:pt x="119888" y="144907"/>
                                </a:cubicBezTo>
                                <a:cubicBezTo>
                                  <a:pt x="118872" y="145796"/>
                                  <a:pt x="117221" y="146304"/>
                                  <a:pt x="115189" y="146685"/>
                                </a:cubicBezTo>
                                <a:cubicBezTo>
                                  <a:pt x="113030" y="147066"/>
                                  <a:pt x="109855" y="147193"/>
                                  <a:pt x="105664" y="147193"/>
                                </a:cubicBezTo>
                                <a:cubicBezTo>
                                  <a:pt x="101219" y="147193"/>
                                  <a:pt x="97917" y="147066"/>
                                  <a:pt x="95885" y="146685"/>
                                </a:cubicBezTo>
                                <a:cubicBezTo>
                                  <a:pt x="93853" y="146304"/>
                                  <a:pt x="92456" y="145796"/>
                                  <a:pt x="91567" y="144907"/>
                                </a:cubicBezTo>
                                <a:cubicBezTo>
                                  <a:pt x="90805" y="144145"/>
                                  <a:pt x="90424" y="143129"/>
                                  <a:pt x="90424" y="141732"/>
                                </a:cubicBezTo>
                                <a:lnTo>
                                  <a:pt x="90424" y="131064"/>
                                </a:lnTo>
                                <a:cubicBezTo>
                                  <a:pt x="84963" y="137033"/>
                                  <a:pt x="78740" y="141478"/>
                                  <a:pt x="71628" y="144780"/>
                                </a:cubicBezTo>
                                <a:cubicBezTo>
                                  <a:pt x="64643" y="148082"/>
                                  <a:pt x="56896" y="149733"/>
                                  <a:pt x="48387" y="149733"/>
                                </a:cubicBezTo>
                                <a:cubicBezTo>
                                  <a:pt x="41402" y="149733"/>
                                  <a:pt x="34925" y="148844"/>
                                  <a:pt x="28956" y="146939"/>
                                </a:cubicBezTo>
                                <a:cubicBezTo>
                                  <a:pt x="23114" y="145161"/>
                                  <a:pt x="17907" y="142367"/>
                                  <a:pt x="13589" y="138811"/>
                                </a:cubicBezTo>
                                <a:cubicBezTo>
                                  <a:pt x="9271" y="135128"/>
                                  <a:pt x="5969" y="130683"/>
                                  <a:pt x="3556" y="125349"/>
                                </a:cubicBezTo>
                                <a:cubicBezTo>
                                  <a:pt x="1270" y="120015"/>
                                  <a:pt x="0" y="113665"/>
                                  <a:pt x="0" y="106553"/>
                                </a:cubicBezTo>
                                <a:cubicBezTo>
                                  <a:pt x="0" y="98806"/>
                                  <a:pt x="1524" y="92075"/>
                                  <a:pt x="4572" y="86360"/>
                                </a:cubicBezTo>
                                <a:cubicBezTo>
                                  <a:pt x="7620" y="80645"/>
                                  <a:pt x="12065" y="75946"/>
                                  <a:pt x="18161" y="72263"/>
                                </a:cubicBezTo>
                                <a:cubicBezTo>
                                  <a:pt x="24130" y="68580"/>
                                  <a:pt x="31623" y="65786"/>
                                  <a:pt x="40513" y="64008"/>
                                </a:cubicBezTo>
                                <a:cubicBezTo>
                                  <a:pt x="49403" y="62230"/>
                                  <a:pt x="59817" y="61341"/>
                                  <a:pt x="71628" y="61341"/>
                                </a:cubicBezTo>
                                <a:lnTo>
                                  <a:pt x="84582" y="61341"/>
                                </a:lnTo>
                                <a:lnTo>
                                  <a:pt x="84582" y="53340"/>
                                </a:lnTo>
                                <a:cubicBezTo>
                                  <a:pt x="84582" y="49149"/>
                                  <a:pt x="84201" y="45466"/>
                                  <a:pt x="83312" y="42291"/>
                                </a:cubicBezTo>
                                <a:cubicBezTo>
                                  <a:pt x="82423" y="39243"/>
                                  <a:pt x="81026" y="36576"/>
                                  <a:pt x="79121" y="34544"/>
                                </a:cubicBezTo>
                                <a:cubicBezTo>
                                  <a:pt x="77216" y="32512"/>
                                  <a:pt x="74676" y="30861"/>
                                  <a:pt x="71374" y="29972"/>
                                </a:cubicBezTo>
                                <a:cubicBezTo>
                                  <a:pt x="68199" y="28956"/>
                                  <a:pt x="64135" y="28448"/>
                                  <a:pt x="59436" y="28448"/>
                                </a:cubicBezTo>
                                <a:cubicBezTo>
                                  <a:pt x="53213" y="28448"/>
                                  <a:pt x="47625" y="29083"/>
                                  <a:pt x="42672" y="30480"/>
                                </a:cubicBezTo>
                                <a:cubicBezTo>
                                  <a:pt x="37719" y="31877"/>
                                  <a:pt x="33401" y="33401"/>
                                  <a:pt x="29591" y="35179"/>
                                </a:cubicBezTo>
                                <a:cubicBezTo>
                                  <a:pt x="25908" y="36830"/>
                                  <a:pt x="22733" y="38354"/>
                                  <a:pt x="20193" y="39751"/>
                                </a:cubicBezTo>
                                <a:cubicBezTo>
                                  <a:pt x="17653" y="41148"/>
                                  <a:pt x="15621" y="41783"/>
                                  <a:pt x="13970" y="41783"/>
                                </a:cubicBezTo>
                                <a:cubicBezTo>
                                  <a:pt x="12954" y="41783"/>
                                  <a:pt x="11938" y="41529"/>
                                  <a:pt x="11176" y="40767"/>
                                </a:cubicBezTo>
                                <a:cubicBezTo>
                                  <a:pt x="10287" y="40132"/>
                                  <a:pt x="9525" y="39116"/>
                                  <a:pt x="9017" y="37846"/>
                                </a:cubicBezTo>
                                <a:cubicBezTo>
                                  <a:pt x="8509" y="36576"/>
                                  <a:pt x="8001" y="34925"/>
                                  <a:pt x="7747" y="33020"/>
                                </a:cubicBezTo>
                                <a:cubicBezTo>
                                  <a:pt x="7493" y="31115"/>
                                  <a:pt x="7366" y="29083"/>
                                  <a:pt x="7366" y="26797"/>
                                </a:cubicBezTo>
                                <a:cubicBezTo>
                                  <a:pt x="7366" y="23749"/>
                                  <a:pt x="7620" y="21336"/>
                                  <a:pt x="8001" y="19558"/>
                                </a:cubicBezTo>
                                <a:cubicBezTo>
                                  <a:pt x="8509" y="17653"/>
                                  <a:pt x="9525" y="16129"/>
                                  <a:pt x="10922" y="14605"/>
                                </a:cubicBezTo>
                                <a:cubicBezTo>
                                  <a:pt x="12319" y="13208"/>
                                  <a:pt x="14732" y="11684"/>
                                  <a:pt x="18161" y="9906"/>
                                </a:cubicBezTo>
                                <a:cubicBezTo>
                                  <a:pt x="21717" y="8128"/>
                                  <a:pt x="25781" y="6604"/>
                                  <a:pt x="30353" y="5080"/>
                                </a:cubicBezTo>
                                <a:cubicBezTo>
                                  <a:pt x="35052" y="3556"/>
                                  <a:pt x="40132" y="2413"/>
                                  <a:pt x="45593" y="1397"/>
                                </a:cubicBezTo>
                                <a:cubicBezTo>
                                  <a:pt x="51181" y="508"/>
                                  <a:pt x="56769" y="0"/>
                                  <a:pt x="62738"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6" name="Shape 116"/>
                        <wps:cNvSpPr/>
                        <wps:spPr>
                          <a:xfrm>
                            <a:off x="2173300" y="924433"/>
                            <a:ext cx="130302" cy="149733"/>
                          </a:xfrm>
                          <a:custGeom>
                            <a:avLst/>
                            <a:gdLst/>
                            <a:ahLst/>
                            <a:cxnLst/>
                            <a:rect l="0" t="0" r="0" b="0"/>
                            <a:pathLst>
                              <a:path w="130302" h="149733">
                                <a:moveTo>
                                  <a:pt x="67691" y="0"/>
                                </a:moveTo>
                                <a:cubicBezTo>
                                  <a:pt x="78740" y="0"/>
                                  <a:pt x="88265" y="1651"/>
                                  <a:pt x="96139" y="4953"/>
                                </a:cubicBezTo>
                                <a:cubicBezTo>
                                  <a:pt x="104013" y="8128"/>
                                  <a:pt x="110490" y="12700"/>
                                  <a:pt x="115570" y="18542"/>
                                </a:cubicBezTo>
                                <a:cubicBezTo>
                                  <a:pt x="120650" y="24384"/>
                                  <a:pt x="124333" y="31242"/>
                                  <a:pt x="126746" y="39116"/>
                                </a:cubicBezTo>
                                <a:cubicBezTo>
                                  <a:pt x="129159" y="47117"/>
                                  <a:pt x="130302" y="55753"/>
                                  <a:pt x="130302" y="65024"/>
                                </a:cubicBezTo>
                                <a:lnTo>
                                  <a:pt x="130302" y="70993"/>
                                </a:lnTo>
                                <a:cubicBezTo>
                                  <a:pt x="130302" y="75565"/>
                                  <a:pt x="129286" y="78994"/>
                                  <a:pt x="127254" y="81153"/>
                                </a:cubicBezTo>
                                <a:cubicBezTo>
                                  <a:pt x="125222" y="83312"/>
                                  <a:pt x="122428" y="84328"/>
                                  <a:pt x="118872" y="84328"/>
                                </a:cubicBezTo>
                                <a:lnTo>
                                  <a:pt x="38100" y="84328"/>
                                </a:lnTo>
                                <a:cubicBezTo>
                                  <a:pt x="38100" y="90043"/>
                                  <a:pt x="38735" y="95123"/>
                                  <a:pt x="40132" y="99822"/>
                                </a:cubicBezTo>
                                <a:cubicBezTo>
                                  <a:pt x="41402" y="104394"/>
                                  <a:pt x="43561" y="108331"/>
                                  <a:pt x="46482" y="111506"/>
                                </a:cubicBezTo>
                                <a:cubicBezTo>
                                  <a:pt x="49403" y="114808"/>
                                  <a:pt x="53213" y="117221"/>
                                  <a:pt x="57785" y="118872"/>
                                </a:cubicBezTo>
                                <a:cubicBezTo>
                                  <a:pt x="62357" y="120650"/>
                                  <a:pt x="67945" y="121412"/>
                                  <a:pt x="74422" y="121412"/>
                                </a:cubicBezTo>
                                <a:cubicBezTo>
                                  <a:pt x="80899" y="121412"/>
                                  <a:pt x="86741" y="121031"/>
                                  <a:pt x="91694" y="120015"/>
                                </a:cubicBezTo>
                                <a:cubicBezTo>
                                  <a:pt x="96647" y="119126"/>
                                  <a:pt x="100838" y="118110"/>
                                  <a:pt x="104521" y="116967"/>
                                </a:cubicBezTo>
                                <a:cubicBezTo>
                                  <a:pt x="108077" y="115824"/>
                                  <a:pt x="111125" y="114681"/>
                                  <a:pt x="113538" y="113792"/>
                                </a:cubicBezTo>
                                <a:cubicBezTo>
                                  <a:pt x="115951" y="112903"/>
                                  <a:pt x="117856" y="112395"/>
                                  <a:pt x="119380" y="112395"/>
                                </a:cubicBezTo>
                                <a:cubicBezTo>
                                  <a:pt x="120269" y="112395"/>
                                  <a:pt x="120904" y="112522"/>
                                  <a:pt x="121539" y="112903"/>
                                </a:cubicBezTo>
                                <a:cubicBezTo>
                                  <a:pt x="122174" y="113284"/>
                                  <a:pt x="122682" y="113919"/>
                                  <a:pt x="123063" y="114808"/>
                                </a:cubicBezTo>
                                <a:cubicBezTo>
                                  <a:pt x="123444" y="115697"/>
                                  <a:pt x="123698" y="116967"/>
                                  <a:pt x="123825" y="118491"/>
                                </a:cubicBezTo>
                                <a:cubicBezTo>
                                  <a:pt x="123952" y="120142"/>
                                  <a:pt x="124079" y="122301"/>
                                  <a:pt x="124079" y="124714"/>
                                </a:cubicBezTo>
                                <a:cubicBezTo>
                                  <a:pt x="124079" y="126873"/>
                                  <a:pt x="124079" y="128778"/>
                                  <a:pt x="123952" y="130302"/>
                                </a:cubicBezTo>
                                <a:cubicBezTo>
                                  <a:pt x="123825" y="131826"/>
                                  <a:pt x="123698" y="133096"/>
                                  <a:pt x="123444" y="134239"/>
                                </a:cubicBezTo>
                                <a:cubicBezTo>
                                  <a:pt x="123317" y="135382"/>
                                  <a:pt x="122936" y="136271"/>
                                  <a:pt x="122555" y="137033"/>
                                </a:cubicBezTo>
                                <a:cubicBezTo>
                                  <a:pt x="122174" y="137795"/>
                                  <a:pt x="121666" y="138430"/>
                                  <a:pt x="121031" y="139192"/>
                                </a:cubicBezTo>
                                <a:cubicBezTo>
                                  <a:pt x="120396" y="139827"/>
                                  <a:pt x="118618" y="140843"/>
                                  <a:pt x="115697" y="141986"/>
                                </a:cubicBezTo>
                                <a:cubicBezTo>
                                  <a:pt x="112903" y="143129"/>
                                  <a:pt x="109220" y="144399"/>
                                  <a:pt x="104775" y="145542"/>
                                </a:cubicBezTo>
                                <a:cubicBezTo>
                                  <a:pt x="100330" y="146685"/>
                                  <a:pt x="95123" y="147574"/>
                                  <a:pt x="89408" y="148463"/>
                                </a:cubicBezTo>
                                <a:cubicBezTo>
                                  <a:pt x="83693" y="149352"/>
                                  <a:pt x="77470" y="149733"/>
                                  <a:pt x="70993" y="149733"/>
                                </a:cubicBezTo>
                                <a:cubicBezTo>
                                  <a:pt x="59182" y="149733"/>
                                  <a:pt x="48768" y="148209"/>
                                  <a:pt x="39878" y="145288"/>
                                </a:cubicBezTo>
                                <a:cubicBezTo>
                                  <a:pt x="30988" y="142240"/>
                                  <a:pt x="23622" y="137795"/>
                                  <a:pt x="17653" y="131699"/>
                                </a:cubicBezTo>
                                <a:cubicBezTo>
                                  <a:pt x="11684" y="125603"/>
                                  <a:pt x="7239" y="117983"/>
                                  <a:pt x="4318" y="108839"/>
                                </a:cubicBezTo>
                                <a:cubicBezTo>
                                  <a:pt x="1397" y="99568"/>
                                  <a:pt x="0" y="88773"/>
                                  <a:pt x="0" y="76327"/>
                                </a:cubicBezTo>
                                <a:cubicBezTo>
                                  <a:pt x="0" y="64516"/>
                                  <a:pt x="1524" y="53848"/>
                                  <a:pt x="4572" y="44450"/>
                                </a:cubicBezTo>
                                <a:cubicBezTo>
                                  <a:pt x="7620" y="34925"/>
                                  <a:pt x="12065" y="26924"/>
                                  <a:pt x="18034" y="20320"/>
                                </a:cubicBezTo>
                                <a:cubicBezTo>
                                  <a:pt x="23876" y="13716"/>
                                  <a:pt x="30988" y="8636"/>
                                  <a:pt x="39370" y="5207"/>
                                </a:cubicBezTo>
                                <a:cubicBezTo>
                                  <a:pt x="47752" y="1778"/>
                                  <a:pt x="57150" y="0"/>
                                  <a:pt x="67691"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7" name="Shape 117"/>
                        <wps:cNvSpPr/>
                        <wps:spPr>
                          <a:xfrm>
                            <a:off x="1682572" y="924433"/>
                            <a:ext cx="130302" cy="149733"/>
                          </a:xfrm>
                          <a:custGeom>
                            <a:avLst/>
                            <a:gdLst/>
                            <a:ahLst/>
                            <a:cxnLst/>
                            <a:rect l="0" t="0" r="0" b="0"/>
                            <a:pathLst>
                              <a:path w="130302" h="149733">
                                <a:moveTo>
                                  <a:pt x="67691" y="0"/>
                                </a:moveTo>
                                <a:cubicBezTo>
                                  <a:pt x="78740" y="0"/>
                                  <a:pt x="88265" y="1651"/>
                                  <a:pt x="96139" y="4953"/>
                                </a:cubicBezTo>
                                <a:cubicBezTo>
                                  <a:pt x="104013" y="8128"/>
                                  <a:pt x="110490" y="12700"/>
                                  <a:pt x="115570" y="18542"/>
                                </a:cubicBezTo>
                                <a:cubicBezTo>
                                  <a:pt x="120650" y="24384"/>
                                  <a:pt x="124333" y="31242"/>
                                  <a:pt x="126746" y="39116"/>
                                </a:cubicBezTo>
                                <a:cubicBezTo>
                                  <a:pt x="129159" y="47117"/>
                                  <a:pt x="130302" y="55753"/>
                                  <a:pt x="130302" y="65024"/>
                                </a:cubicBezTo>
                                <a:lnTo>
                                  <a:pt x="130302" y="70993"/>
                                </a:lnTo>
                                <a:cubicBezTo>
                                  <a:pt x="130302" y="75565"/>
                                  <a:pt x="129286" y="78994"/>
                                  <a:pt x="127254" y="81153"/>
                                </a:cubicBezTo>
                                <a:cubicBezTo>
                                  <a:pt x="125222" y="83312"/>
                                  <a:pt x="122428" y="84328"/>
                                  <a:pt x="118872" y="84328"/>
                                </a:cubicBezTo>
                                <a:lnTo>
                                  <a:pt x="38100" y="84328"/>
                                </a:lnTo>
                                <a:cubicBezTo>
                                  <a:pt x="38100" y="90043"/>
                                  <a:pt x="38735" y="95123"/>
                                  <a:pt x="40132" y="99822"/>
                                </a:cubicBezTo>
                                <a:cubicBezTo>
                                  <a:pt x="41402" y="104394"/>
                                  <a:pt x="43561" y="108331"/>
                                  <a:pt x="46482" y="111506"/>
                                </a:cubicBezTo>
                                <a:cubicBezTo>
                                  <a:pt x="49403" y="114808"/>
                                  <a:pt x="53213" y="117221"/>
                                  <a:pt x="57785" y="118872"/>
                                </a:cubicBezTo>
                                <a:cubicBezTo>
                                  <a:pt x="62357" y="120650"/>
                                  <a:pt x="67945" y="121412"/>
                                  <a:pt x="74422" y="121412"/>
                                </a:cubicBezTo>
                                <a:cubicBezTo>
                                  <a:pt x="80899" y="121412"/>
                                  <a:pt x="86741" y="121031"/>
                                  <a:pt x="91694" y="120015"/>
                                </a:cubicBezTo>
                                <a:cubicBezTo>
                                  <a:pt x="96647" y="119126"/>
                                  <a:pt x="100838" y="118110"/>
                                  <a:pt x="104521" y="116967"/>
                                </a:cubicBezTo>
                                <a:cubicBezTo>
                                  <a:pt x="108077" y="115824"/>
                                  <a:pt x="111125" y="114681"/>
                                  <a:pt x="113538" y="113792"/>
                                </a:cubicBezTo>
                                <a:cubicBezTo>
                                  <a:pt x="115951" y="112903"/>
                                  <a:pt x="117856" y="112395"/>
                                  <a:pt x="119380" y="112395"/>
                                </a:cubicBezTo>
                                <a:cubicBezTo>
                                  <a:pt x="120269" y="112395"/>
                                  <a:pt x="120904" y="112522"/>
                                  <a:pt x="121539" y="112903"/>
                                </a:cubicBezTo>
                                <a:cubicBezTo>
                                  <a:pt x="122174" y="113284"/>
                                  <a:pt x="122682" y="113919"/>
                                  <a:pt x="123063" y="114808"/>
                                </a:cubicBezTo>
                                <a:cubicBezTo>
                                  <a:pt x="123444" y="115697"/>
                                  <a:pt x="123698" y="116967"/>
                                  <a:pt x="123825" y="118491"/>
                                </a:cubicBezTo>
                                <a:cubicBezTo>
                                  <a:pt x="123952" y="120142"/>
                                  <a:pt x="124079" y="122301"/>
                                  <a:pt x="124079" y="124714"/>
                                </a:cubicBezTo>
                                <a:cubicBezTo>
                                  <a:pt x="124079" y="126873"/>
                                  <a:pt x="124079" y="128778"/>
                                  <a:pt x="123952" y="130302"/>
                                </a:cubicBezTo>
                                <a:cubicBezTo>
                                  <a:pt x="123825" y="131826"/>
                                  <a:pt x="123698" y="133096"/>
                                  <a:pt x="123444" y="134239"/>
                                </a:cubicBezTo>
                                <a:cubicBezTo>
                                  <a:pt x="123317" y="135382"/>
                                  <a:pt x="122936" y="136271"/>
                                  <a:pt x="122555" y="137033"/>
                                </a:cubicBezTo>
                                <a:cubicBezTo>
                                  <a:pt x="122174" y="137795"/>
                                  <a:pt x="121666" y="138430"/>
                                  <a:pt x="121031" y="139192"/>
                                </a:cubicBezTo>
                                <a:cubicBezTo>
                                  <a:pt x="120396" y="139827"/>
                                  <a:pt x="118618" y="140843"/>
                                  <a:pt x="115697" y="141986"/>
                                </a:cubicBezTo>
                                <a:cubicBezTo>
                                  <a:pt x="112903" y="143129"/>
                                  <a:pt x="109220" y="144399"/>
                                  <a:pt x="104775" y="145542"/>
                                </a:cubicBezTo>
                                <a:cubicBezTo>
                                  <a:pt x="100330" y="146685"/>
                                  <a:pt x="95123" y="147574"/>
                                  <a:pt x="89408" y="148463"/>
                                </a:cubicBezTo>
                                <a:cubicBezTo>
                                  <a:pt x="83693" y="149352"/>
                                  <a:pt x="77470" y="149733"/>
                                  <a:pt x="70993" y="149733"/>
                                </a:cubicBezTo>
                                <a:cubicBezTo>
                                  <a:pt x="59182" y="149733"/>
                                  <a:pt x="48768" y="148209"/>
                                  <a:pt x="39878" y="145288"/>
                                </a:cubicBezTo>
                                <a:cubicBezTo>
                                  <a:pt x="30988" y="142240"/>
                                  <a:pt x="23622" y="137795"/>
                                  <a:pt x="17653" y="131699"/>
                                </a:cubicBezTo>
                                <a:cubicBezTo>
                                  <a:pt x="11684" y="125603"/>
                                  <a:pt x="7239" y="117983"/>
                                  <a:pt x="4318" y="108839"/>
                                </a:cubicBezTo>
                                <a:cubicBezTo>
                                  <a:pt x="1397" y="99568"/>
                                  <a:pt x="0" y="88773"/>
                                  <a:pt x="0" y="76327"/>
                                </a:cubicBezTo>
                                <a:cubicBezTo>
                                  <a:pt x="0" y="64516"/>
                                  <a:pt x="1524" y="53848"/>
                                  <a:pt x="4572" y="44450"/>
                                </a:cubicBezTo>
                                <a:cubicBezTo>
                                  <a:pt x="7620" y="34925"/>
                                  <a:pt x="12065" y="26924"/>
                                  <a:pt x="18034" y="20320"/>
                                </a:cubicBezTo>
                                <a:cubicBezTo>
                                  <a:pt x="23876" y="13716"/>
                                  <a:pt x="30988" y="8636"/>
                                  <a:pt x="39370" y="5207"/>
                                </a:cubicBezTo>
                                <a:cubicBezTo>
                                  <a:pt x="47752" y="1778"/>
                                  <a:pt x="57150" y="0"/>
                                  <a:pt x="67691"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8" name="Shape 118"/>
                        <wps:cNvSpPr/>
                        <wps:spPr>
                          <a:xfrm>
                            <a:off x="1386408" y="924433"/>
                            <a:ext cx="121285" cy="149733"/>
                          </a:xfrm>
                          <a:custGeom>
                            <a:avLst/>
                            <a:gdLst/>
                            <a:ahLst/>
                            <a:cxnLst/>
                            <a:rect l="0" t="0" r="0" b="0"/>
                            <a:pathLst>
                              <a:path w="121285" h="149733">
                                <a:moveTo>
                                  <a:pt x="62738" y="0"/>
                                </a:moveTo>
                                <a:cubicBezTo>
                                  <a:pt x="73152" y="0"/>
                                  <a:pt x="82042" y="1016"/>
                                  <a:pt x="89408" y="3048"/>
                                </a:cubicBezTo>
                                <a:cubicBezTo>
                                  <a:pt x="96774" y="5080"/>
                                  <a:pt x="102870" y="8255"/>
                                  <a:pt x="107569" y="12446"/>
                                </a:cubicBezTo>
                                <a:cubicBezTo>
                                  <a:pt x="112395" y="16637"/>
                                  <a:pt x="115824" y="22098"/>
                                  <a:pt x="118110" y="28702"/>
                                </a:cubicBezTo>
                                <a:cubicBezTo>
                                  <a:pt x="120269" y="35433"/>
                                  <a:pt x="121285" y="43307"/>
                                  <a:pt x="121285" y="52451"/>
                                </a:cubicBezTo>
                                <a:lnTo>
                                  <a:pt x="121285" y="141732"/>
                                </a:lnTo>
                                <a:cubicBezTo>
                                  <a:pt x="121285" y="143129"/>
                                  <a:pt x="120777" y="144145"/>
                                  <a:pt x="119888" y="144907"/>
                                </a:cubicBezTo>
                                <a:cubicBezTo>
                                  <a:pt x="118872" y="145796"/>
                                  <a:pt x="117221" y="146304"/>
                                  <a:pt x="115189" y="146685"/>
                                </a:cubicBezTo>
                                <a:cubicBezTo>
                                  <a:pt x="113030" y="147066"/>
                                  <a:pt x="109855" y="147193"/>
                                  <a:pt x="105664" y="147193"/>
                                </a:cubicBezTo>
                                <a:cubicBezTo>
                                  <a:pt x="101219" y="147193"/>
                                  <a:pt x="97917" y="147066"/>
                                  <a:pt x="95885" y="146685"/>
                                </a:cubicBezTo>
                                <a:cubicBezTo>
                                  <a:pt x="93853" y="146304"/>
                                  <a:pt x="92456" y="145796"/>
                                  <a:pt x="91567" y="144907"/>
                                </a:cubicBezTo>
                                <a:cubicBezTo>
                                  <a:pt x="90805" y="144145"/>
                                  <a:pt x="90424" y="143129"/>
                                  <a:pt x="90424" y="141732"/>
                                </a:cubicBezTo>
                                <a:lnTo>
                                  <a:pt x="90424" y="131064"/>
                                </a:lnTo>
                                <a:cubicBezTo>
                                  <a:pt x="84963" y="137033"/>
                                  <a:pt x="78740" y="141478"/>
                                  <a:pt x="71628" y="144780"/>
                                </a:cubicBezTo>
                                <a:cubicBezTo>
                                  <a:pt x="64643" y="148082"/>
                                  <a:pt x="56896" y="149733"/>
                                  <a:pt x="48387" y="149733"/>
                                </a:cubicBezTo>
                                <a:cubicBezTo>
                                  <a:pt x="41402" y="149733"/>
                                  <a:pt x="34925" y="148844"/>
                                  <a:pt x="28956" y="146939"/>
                                </a:cubicBezTo>
                                <a:cubicBezTo>
                                  <a:pt x="23114" y="145161"/>
                                  <a:pt x="17907" y="142367"/>
                                  <a:pt x="13589" y="138811"/>
                                </a:cubicBezTo>
                                <a:cubicBezTo>
                                  <a:pt x="9271" y="135128"/>
                                  <a:pt x="5969" y="130683"/>
                                  <a:pt x="3556" y="125349"/>
                                </a:cubicBezTo>
                                <a:cubicBezTo>
                                  <a:pt x="1270" y="120015"/>
                                  <a:pt x="0" y="113665"/>
                                  <a:pt x="0" y="106553"/>
                                </a:cubicBezTo>
                                <a:cubicBezTo>
                                  <a:pt x="0" y="98806"/>
                                  <a:pt x="1524" y="92075"/>
                                  <a:pt x="4572" y="86360"/>
                                </a:cubicBezTo>
                                <a:cubicBezTo>
                                  <a:pt x="7620" y="80645"/>
                                  <a:pt x="12065" y="75946"/>
                                  <a:pt x="18161" y="72263"/>
                                </a:cubicBezTo>
                                <a:cubicBezTo>
                                  <a:pt x="24130" y="68580"/>
                                  <a:pt x="31623" y="65786"/>
                                  <a:pt x="40513" y="64008"/>
                                </a:cubicBezTo>
                                <a:cubicBezTo>
                                  <a:pt x="49403" y="62230"/>
                                  <a:pt x="59817" y="61341"/>
                                  <a:pt x="71628" y="61341"/>
                                </a:cubicBezTo>
                                <a:lnTo>
                                  <a:pt x="84582" y="61341"/>
                                </a:lnTo>
                                <a:lnTo>
                                  <a:pt x="84582" y="53340"/>
                                </a:lnTo>
                                <a:cubicBezTo>
                                  <a:pt x="84582" y="49149"/>
                                  <a:pt x="84201" y="45466"/>
                                  <a:pt x="83312" y="42291"/>
                                </a:cubicBezTo>
                                <a:cubicBezTo>
                                  <a:pt x="82423" y="39243"/>
                                  <a:pt x="81026" y="36576"/>
                                  <a:pt x="79121" y="34544"/>
                                </a:cubicBezTo>
                                <a:cubicBezTo>
                                  <a:pt x="77216" y="32512"/>
                                  <a:pt x="74676" y="30861"/>
                                  <a:pt x="71374" y="29972"/>
                                </a:cubicBezTo>
                                <a:cubicBezTo>
                                  <a:pt x="68199" y="28956"/>
                                  <a:pt x="64135" y="28448"/>
                                  <a:pt x="59436" y="28448"/>
                                </a:cubicBezTo>
                                <a:cubicBezTo>
                                  <a:pt x="53213" y="28448"/>
                                  <a:pt x="47625" y="29083"/>
                                  <a:pt x="42672" y="30480"/>
                                </a:cubicBezTo>
                                <a:cubicBezTo>
                                  <a:pt x="37719" y="31877"/>
                                  <a:pt x="33401" y="33401"/>
                                  <a:pt x="29591" y="35179"/>
                                </a:cubicBezTo>
                                <a:cubicBezTo>
                                  <a:pt x="25908" y="36830"/>
                                  <a:pt x="22733" y="38354"/>
                                  <a:pt x="20193" y="39751"/>
                                </a:cubicBezTo>
                                <a:cubicBezTo>
                                  <a:pt x="17653" y="41148"/>
                                  <a:pt x="15621" y="41783"/>
                                  <a:pt x="13970" y="41783"/>
                                </a:cubicBezTo>
                                <a:cubicBezTo>
                                  <a:pt x="12954" y="41783"/>
                                  <a:pt x="11938" y="41529"/>
                                  <a:pt x="11176" y="40767"/>
                                </a:cubicBezTo>
                                <a:cubicBezTo>
                                  <a:pt x="10287" y="40132"/>
                                  <a:pt x="9525" y="39116"/>
                                  <a:pt x="9017" y="37846"/>
                                </a:cubicBezTo>
                                <a:cubicBezTo>
                                  <a:pt x="8509" y="36576"/>
                                  <a:pt x="8001" y="34925"/>
                                  <a:pt x="7747" y="33020"/>
                                </a:cubicBezTo>
                                <a:cubicBezTo>
                                  <a:pt x="7493" y="31115"/>
                                  <a:pt x="7366" y="29083"/>
                                  <a:pt x="7366" y="26797"/>
                                </a:cubicBezTo>
                                <a:cubicBezTo>
                                  <a:pt x="7366" y="23749"/>
                                  <a:pt x="7620" y="21336"/>
                                  <a:pt x="8001" y="19558"/>
                                </a:cubicBezTo>
                                <a:cubicBezTo>
                                  <a:pt x="8509" y="17653"/>
                                  <a:pt x="9525" y="16129"/>
                                  <a:pt x="10922" y="14605"/>
                                </a:cubicBezTo>
                                <a:cubicBezTo>
                                  <a:pt x="12319" y="13208"/>
                                  <a:pt x="14732" y="11684"/>
                                  <a:pt x="18161" y="9906"/>
                                </a:cubicBezTo>
                                <a:cubicBezTo>
                                  <a:pt x="21717" y="8128"/>
                                  <a:pt x="25781" y="6604"/>
                                  <a:pt x="30353" y="5080"/>
                                </a:cubicBezTo>
                                <a:cubicBezTo>
                                  <a:pt x="35052" y="3556"/>
                                  <a:pt x="40132" y="2413"/>
                                  <a:pt x="45593" y="1397"/>
                                </a:cubicBezTo>
                                <a:cubicBezTo>
                                  <a:pt x="51181" y="508"/>
                                  <a:pt x="56769" y="0"/>
                                  <a:pt x="62738"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19" name="Shape 119"/>
                        <wps:cNvSpPr/>
                        <wps:spPr>
                          <a:xfrm>
                            <a:off x="1008583" y="924433"/>
                            <a:ext cx="142367" cy="149733"/>
                          </a:xfrm>
                          <a:custGeom>
                            <a:avLst/>
                            <a:gdLst/>
                            <a:ahLst/>
                            <a:cxnLst/>
                            <a:rect l="0" t="0" r="0" b="0"/>
                            <a:pathLst>
                              <a:path w="142367" h="149733">
                                <a:moveTo>
                                  <a:pt x="72771" y="0"/>
                                </a:moveTo>
                                <a:cubicBezTo>
                                  <a:pt x="84709" y="0"/>
                                  <a:pt x="94996" y="1651"/>
                                  <a:pt x="103759" y="4826"/>
                                </a:cubicBezTo>
                                <a:cubicBezTo>
                                  <a:pt x="112522" y="8128"/>
                                  <a:pt x="119761" y="12827"/>
                                  <a:pt x="125476" y="19050"/>
                                </a:cubicBezTo>
                                <a:cubicBezTo>
                                  <a:pt x="131191" y="25273"/>
                                  <a:pt x="135382" y="33020"/>
                                  <a:pt x="138176" y="42164"/>
                                </a:cubicBezTo>
                                <a:cubicBezTo>
                                  <a:pt x="140970" y="51308"/>
                                  <a:pt x="142367" y="61722"/>
                                  <a:pt x="142367" y="73533"/>
                                </a:cubicBezTo>
                                <a:cubicBezTo>
                                  <a:pt x="142367" y="84836"/>
                                  <a:pt x="140843" y="95123"/>
                                  <a:pt x="137922" y="104521"/>
                                </a:cubicBezTo>
                                <a:cubicBezTo>
                                  <a:pt x="134874" y="113792"/>
                                  <a:pt x="130429" y="121793"/>
                                  <a:pt x="124333" y="128651"/>
                                </a:cubicBezTo>
                                <a:cubicBezTo>
                                  <a:pt x="118237" y="135382"/>
                                  <a:pt x="110617" y="140589"/>
                                  <a:pt x="101600" y="144272"/>
                                </a:cubicBezTo>
                                <a:cubicBezTo>
                                  <a:pt x="92456" y="147955"/>
                                  <a:pt x="81788" y="149733"/>
                                  <a:pt x="69596" y="149733"/>
                                </a:cubicBezTo>
                                <a:cubicBezTo>
                                  <a:pt x="57785" y="149733"/>
                                  <a:pt x="47498" y="148082"/>
                                  <a:pt x="38735" y="144780"/>
                                </a:cubicBezTo>
                                <a:cubicBezTo>
                                  <a:pt x="29972" y="141478"/>
                                  <a:pt x="22733" y="136779"/>
                                  <a:pt x="17018" y="130556"/>
                                </a:cubicBezTo>
                                <a:cubicBezTo>
                                  <a:pt x="11303" y="124333"/>
                                  <a:pt x="6985" y="116586"/>
                                  <a:pt x="4191" y="107442"/>
                                </a:cubicBezTo>
                                <a:cubicBezTo>
                                  <a:pt x="1397" y="98298"/>
                                  <a:pt x="0" y="87884"/>
                                  <a:pt x="0" y="76200"/>
                                </a:cubicBezTo>
                                <a:cubicBezTo>
                                  <a:pt x="0" y="64897"/>
                                  <a:pt x="1524" y="54610"/>
                                  <a:pt x="4572" y="45212"/>
                                </a:cubicBezTo>
                                <a:cubicBezTo>
                                  <a:pt x="7620" y="35814"/>
                                  <a:pt x="12192" y="27813"/>
                                  <a:pt x="18161" y="21082"/>
                                </a:cubicBezTo>
                                <a:cubicBezTo>
                                  <a:pt x="24257" y="14351"/>
                                  <a:pt x="31877" y="9144"/>
                                  <a:pt x="40894" y="5461"/>
                                </a:cubicBezTo>
                                <a:cubicBezTo>
                                  <a:pt x="50038" y="1778"/>
                                  <a:pt x="60579" y="0"/>
                                  <a:pt x="72771"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0" name="Shape 120"/>
                        <wps:cNvSpPr/>
                        <wps:spPr>
                          <a:xfrm>
                            <a:off x="539064" y="924433"/>
                            <a:ext cx="121285" cy="149733"/>
                          </a:xfrm>
                          <a:custGeom>
                            <a:avLst/>
                            <a:gdLst/>
                            <a:ahLst/>
                            <a:cxnLst/>
                            <a:rect l="0" t="0" r="0" b="0"/>
                            <a:pathLst>
                              <a:path w="121285" h="149733">
                                <a:moveTo>
                                  <a:pt x="62738" y="0"/>
                                </a:moveTo>
                                <a:cubicBezTo>
                                  <a:pt x="73152" y="0"/>
                                  <a:pt x="82042" y="1016"/>
                                  <a:pt x="89408" y="3048"/>
                                </a:cubicBezTo>
                                <a:cubicBezTo>
                                  <a:pt x="96774" y="5080"/>
                                  <a:pt x="102870" y="8255"/>
                                  <a:pt x="107569" y="12446"/>
                                </a:cubicBezTo>
                                <a:cubicBezTo>
                                  <a:pt x="112395" y="16637"/>
                                  <a:pt x="115824" y="22098"/>
                                  <a:pt x="118110" y="28702"/>
                                </a:cubicBezTo>
                                <a:cubicBezTo>
                                  <a:pt x="120269" y="35433"/>
                                  <a:pt x="121285" y="43307"/>
                                  <a:pt x="121285" y="52451"/>
                                </a:cubicBezTo>
                                <a:lnTo>
                                  <a:pt x="121285" y="141732"/>
                                </a:lnTo>
                                <a:cubicBezTo>
                                  <a:pt x="121285" y="143129"/>
                                  <a:pt x="120777" y="144145"/>
                                  <a:pt x="119888" y="144907"/>
                                </a:cubicBezTo>
                                <a:cubicBezTo>
                                  <a:pt x="118872" y="145796"/>
                                  <a:pt x="117221" y="146304"/>
                                  <a:pt x="115189" y="146685"/>
                                </a:cubicBezTo>
                                <a:cubicBezTo>
                                  <a:pt x="113030" y="147066"/>
                                  <a:pt x="109855" y="147193"/>
                                  <a:pt x="105664" y="147193"/>
                                </a:cubicBezTo>
                                <a:cubicBezTo>
                                  <a:pt x="101219" y="147193"/>
                                  <a:pt x="97917" y="147066"/>
                                  <a:pt x="95885" y="146685"/>
                                </a:cubicBezTo>
                                <a:cubicBezTo>
                                  <a:pt x="93853" y="146304"/>
                                  <a:pt x="92456" y="145796"/>
                                  <a:pt x="91567" y="144907"/>
                                </a:cubicBezTo>
                                <a:cubicBezTo>
                                  <a:pt x="90805" y="144145"/>
                                  <a:pt x="90424" y="143129"/>
                                  <a:pt x="90424" y="141732"/>
                                </a:cubicBezTo>
                                <a:lnTo>
                                  <a:pt x="90424" y="131064"/>
                                </a:lnTo>
                                <a:cubicBezTo>
                                  <a:pt x="84963" y="137033"/>
                                  <a:pt x="78740" y="141478"/>
                                  <a:pt x="71628" y="144780"/>
                                </a:cubicBezTo>
                                <a:cubicBezTo>
                                  <a:pt x="64643" y="148082"/>
                                  <a:pt x="56896" y="149733"/>
                                  <a:pt x="48387" y="149733"/>
                                </a:cubicBezTo>
                                <a:cubicBezTo>
                                  <a:pt x="41402" y="149733"/>
                                  <a:pt x="34925" y="148844"/>
                                  <a:pt x="28956" y="146939"/>
                                </a:cubicBezTo>
                                <a:cubicBezTo>
                                  <a:pt x="23114" y="145161"/>
                                  <a:pt x="17907" y="142367"/>
                                  <a:pt x="13589" y="138811"/>
                                </a:cubicBezTo>
                                <a:cubicBezTo>
                                  <a:pt x="9271" y="135128"/>
                                  <a:pt x="5969" y="130683"/>
                                  <a:pt x="3556" y="125349"/>
                                </a:cubicBezTo>
                                <a:cubicBezTo>
                                  <a:pt x="1270" y="120015"/>
                                  <a:pt x="0" y="113665"/>
                                  <a:pt x="0" y="106553"/>
                                </a:cubicBezTo>
                                <a:cubicBezTo>
                                  <a:pt x="0" y="98806"/>
                                  <a:pt x="1524" y="92075"/>
                                  <a:pt x="4572" y="86360"/>
                                </a:cubicBezTo>
                                <a:cubicBezTo>
                                  <a:pt x="7620" y="80645"/>
                                  <a:pt x="12065" y="75946"/>
                                  <a:pt x="18161" y="72263"/>
                                </a:cubicBezTo>
                                <a:cubicBezTo>
                                  <a:pt x="24130" y="68580"/>
                                  <a:pt x="31623" y="65786"/>
                                  <a:pt x="40513" y="64008"/>
                                </a:cubicBezTo>
                                <a:cubicBezTo>
                                  <a:pt x="49403" y="62230"/>
                                  <a:pt x="59817" y="61341"/>
                                  <a:pt x="71628" y="61341"/>
                                </a:cubicBezTo>
                                <a:lnTo>
                                  <a:pt x="84582" y="61341"/>
                                </a:lnTo>
                                <a:lnTo>
                                  <a:pt x="84582" y="53340"/>
                                </a:lnTo>
                                <a:cubicBezTo>
                                  <a:pt x="84582" y="49149"/>
                                  <a:pt x="84201" y="45466"/>
                                  <a:pt x="83312" y="42291"/>
                                </a:cubicBezTo>
                                <a:cubicBezTo>
                                  <a:pt x="82423" y="39243"/>
                                  <a:pt x="81026" y="36576"/>
                                  <a:pt x="79121" y="34544"/>
                                </a:cubicBezTo>
                                <a:cubicBezTo>
                                  <a:pt x="77216" y="32512"/>
                                  <a:pt x="74676" y="30861"/>
                                  <a:pt x="71374" y="29972"/>
                                </a:cubicBezTo>
                                <a:cubicBezTo>
                                  <a:pt x="68199" y="28956"/>
                                  <a:pt x="64135" y="28448"/>
                                  <a:pt x="59436" y="28448"/>
                                </a:cubicBezTo>
                                <a:cubicBezTo>
                                  <a:pt x="53213" y="28448"/>
                                  <a:pt x="47625" y="29083"/>
                                  <a:pt x="42672" y="30480"/>
                                </a:cubicBezTo>
                                <a:cubicBezTo>
                                  <a:pt x="37719" y="31877"/>
                                  <a:pt x="33401" y="33401"/>
                                  <a:pt x="29591" y="35179"/>
                                </a:cubicBezTo>
                                <a:cubicBezTo>
                                  <a:pt x="25908" y="36830"/>
                                  <a:pt x="22733" y="38354"/>
                                  <a:pt x="20193" y="39751"/>
                                </a:cubicBezTo>
                                <a:cubicBezTo>
                                  <a:pt x="17653" y="41148"/>
                                  <a:pt x="15621" y="41783"/>
                                  <a:pt x="13970" y="41783"/>
                                </a:cubicBezTo>
                                <a:cubicBezTo>
                                  <a:pt x="12954" y="41783"/>
                                  <a:pt x="11938" y="41529"/>
                                  <a:pt x="11176" y="40767"/>
                                </a:cubicBezTo>
                                <a:cubicBezTo>
                                  <a:pt x="10287" y="40132"/>
                                  <a:pt x="9525" y="39116"/>
                                  <a:pt x="9017" y="37846"/>
                                </a:cubicBezTo>
                                <a:cubicBezTo>
                                  <a:pt x="8509" y="36576"/>
                                  <a:pt x="8001" y="34925"/>
                                  <a:pt x="7747" y="33020"/>
                                </a:cubicBezTo>
                                <a:cubicBezTo>
                                  <a:pt x="7493" y="31115"/>
                                  <a:pt x="7366" y="29083"/>
                                  <a:pt x="7366" y="26797"/>
                                </a:cubicBezTo>
                                <a:cubicBezTo>
                                  <a:pt x="7366" y="23749"/>
                                  <a:pt x="7620" y="21336"/>
                                  <a:pt x="8001" y="19558"/>
                                </a:cubicBezTo>
                                <a:cubicBezTo>
                                  <a:pt x="8509" y="17653"/>
                                  <a:pt x="9525" y="16129"/>
                                  <a:pt x="10922" y="14605"/>
                                </a:cubicBezTo>
                                <a:cubicBezTo>
                                  <a:pt x="12319" y="13208"/>
                                  <a:pt x="14732" y="11684"/>
                                  <a:pt x="18161" y="9906"/>
                                </a:cubicBezTo>
                                <a:cubicBezTo>
                                  <a:pt x="21717" y="8128"/>
                                  <a:pt x="25781" y="6604"/>
                                  <a:pt x="30353" y="5080"/>
                                </a:cubicBezTo>
                                <a:cubicBezTo>
                                  <a:pt x="35052" y="3556"/>
                                  <a:pt x="40132" y="2413"/>
                                  <a:pt x="45593" y="1397"/>
                                </a:cubicBezTo>
                                <a:cubicBezTo>
                                  <a:pt x="51181" y="508"/>
                                  <a:pt x="56769" y="0"/>
                                  <a:pt x="62738"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1" name="Shape 121"/>
                        <wps:cNvSpPr/>
                        <wps:spPr>
                          <a:xfrm>
                            <a:off x="62649" y="914908"/>
                            <a:ext cx="54623" cy="81915"/>
                          </a:xfrm>
                          <a:custGeom>
                            <a:avLst/>
                            <a:gdLst/>
                            <a:ahLst/>
                            <a:cxnLst/>
                            <a:rect l="0" t="0" r="0" b="0"/>
                            <a:pathLst>
                              <a:path w="54623" h="81915">
                                <a:moveTo>
                                  <a:pt x="27241" y="0"/>
                                </a:moveTo>
                                <a:lnTo>
                                  <a:pt x="0" y="81915"/>
                                </a:lnTo>
                                <a:lnTo>
                                  <a:pt x="54623" y="81915"/>
                                </a:lnTo>
                                <a:lnTo>
                                  <a:pt x="27381" y="0"/>
                                </a:ln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2" name="Shape 122"/>
                        <wps:cNvSpPr/>
                        <wps:spPr>
                          <a:xfrm>
                            <a:off x="2444826" y="908304"/>
                            <a:ext cx="51816" cy="65405"/>
                          </a:xfrm>
                          <a:custGeom>
                            <a:avLst/>
                            <a:gdLst/>
                            <a:ahLst/>
                            <a:cxnLst/>
                            <a:rect l="0" t="0" r="0" b="0"/>
                            <a:pathLst>
                              <a:path w="51816" h="65405">
                                <a:moveTo>
                                  <a:pt x="0" y="0"/>
                                </a:moveTo>
                                <a:lnTo>
                                  <a:pt x="0" y="65405"/>
                                </a:lnTo>
                                <a:lnTo>
                                  <a:pt x="17653" y="65405"/>
                                </a:lnTo>
                                <a:cubicBezTo>
                                  <a:pt x="23876" y="65405"/>
                                  <a:pt x="29083" y="64516"/>
                                  <a:pt x="33274" y="62865"/>
                                </a:cubicBezTo>
                                <a:cubicBezTo>
                                  <a:pt x="37592" y="61214"/>
                                  <a:pt x="41021" y="58801"/>
                                  <a:pt x="43688" y="55753"/>
                                </a:cubicBezTo>
                                <a:cubicBezTo>
                                  <a:pt x="46355" y="52832"/>
                                  <a:pt x="48387" y="49149"/>
                                  <a:pt x="49784" y="44958"/>
                                </a:cubicBezTo>
                                <a:cubicBezTo>
                                  <a:pt x="51181" y="40767"/>
                                  <a:pt x="51816" y="36068"/>
                                  <a:pt x="51816" y="31115"/>
                                </a:cubicBezTo>
                                <a:cubicBezTo>
                                  <a:pt x="51816" y="24384"/>
                                  <a:pt x="50673" y="18923"/>
                                  <a:pt x="48260" y="14478"/>
                                </a:cubicBezTo>
                                <a:cubicBezTo>
                                  <a:pt x="45847" y="10160"/>
                                  <a:pt x="42926" y="6858"/>
                                  <a:pt x="39497" y="4826"/>
                                </a:cubicBezTo>
                                <a:cubicBezTo>
                                  <a:pt x="36068" y="2794"/>
                                  <a:pt x="32385" y="1397"/>
                                  <a:pt x="28575" y="889"/>
                                </a:cubicBezTo>
                                <a:cubicBezTo>
                                  <a:pt x="24765" y="381"/>
                                  <a:pt x="20828" y="0"/>
                                  <a:pt x="16764"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3" name="Shape 123"/>
                        <wps:cNvSpPr/>
                        <wps:spPr>
                          <a:xfrm>
                            <a:off x="1897456" y="892048"/>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345"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4" name="Shape 124"/>
                        <wps:cNvSpPr/>
                        <wps:spPr>
                          <a:xfrm>
                            <a:off x="896188" y="892048"/>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472"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5" name="Shape 125"/>
                        <wps:cNvSpPr/>
                        <wps:spPr>
                          <a:xfrm>
                            <a:off x="2405710" y="878205"/>
                            <a:ext cx="131953" cy="193421"/>
                          </a:xfrm>
                          <a:custGeom>
                            <a:avLst/>
                            <a:gdLst/>
                            <a:ahLst/>
                            <a:cxnLst/>
                            <a:rect l="0" t="0" r="0" b="0"/>
                            <a:pathLst>
                              <a:path w="131953" h="193421">
                                <a:moveTo>
                                  <a:pt x="13335" y="0"/>
                                </a:moveTo>
                                <a:lnTo>
                                  <a:pt x="58674" y="0"/>
                                </a:lnTo>
                                <a:cubicBezTo>
                                  <a:pt x="63246" y="0"/>
                                  <a:pt x="67564" y="127"/>
                                  <a:pt x="71628" y="508"/>
                                </a:cubicBezTo>
                                <a:cubicBezTo>
                                  <a:pt x="75819" y="762"/>
                                  <a:pt x="80772" y="1524"/>
                                  <a:pt x="86487" y="2667"/>
                                </a:cubicBezTo>
                                <a:cubicBezTo>
                                  <a:pt x="92202" y="3810"/>
                                  <a:pt x="98044" y="5969"/>
                                  <a:pt x="104013" y="9017"/>
                                </a:cubicBezTo>
                                <a:cubicBezTo>
                                  <a:pt x="109855" y="12065"/>
                                  <a:pt x="114935" y="16002"/>
                                  <a:pt x="119126" y="20701"/>
                                </a:cubicBezTo>
                                <a:cubicBezTo>
                                  <a:pt x="123317" y="25400"/>
                                  <a:pt x="126492" y="30988"/>
                                  <a:pt x="128651" y="37211"/>
                                </a:cubicBezTo>
                                <a:cubicBezTo>
                                  <a:pt x="130810" y="43561"/>
                                  <a:pt x="131953" y="50546"/>
                                  <a:pt x="131953" y="58420"/>
                                </a:cubicBezTo>
                                <a:cubicBezTo>
                                  <a:pt x="131953" y="69215"/>
                                  <a:pt x="130175" y="78867"/>
                                  <a:pt x="126873" y="87122"/>
                                </a:cubicBezTo>
                                <a:cubicBezTo>
                                  <a:pt x="123444" y="95504"/>
                                  <a:pt x="118491" y="102489"/>
                                  <a:pt x="112141" y="108204"/>
                                </a:cubicBezTo>
                                <a:cubicBezTo>
                                  <a:pt x="105664" y="113919"/>
                                  <a:pt x="97790" y="118237"/>
                                  <a:pt x="88392" y="121285"/>
                                </a:cubicBezTo>
                                <a:cubicBezTo>
                                  <a:pt x="78994" y="124206"/>
                                  <a:pt x="67945" y="125730"/>
                                  <a:pt x="55245" y="125730"/>
                                </a:cubicBezTo>
                                <a:lnTo>
                                  <a:pt x="39116" y="125730"/>
                                </a:lnTo>
                                <a:lnTo>
                                  <a:pt x="39116" y="187198"/>
                                </a:lnTo>
                                <a:cubicBezTo>
                                  <a:pt x="39116" y="188214"/>
                                  <a:pt x="38862" y="189103"/>
                                  <a:pt x="38227" y="189865"/>
                                </a:cubicBezTo>
                                <a:cubicBezTo>
                                  <a:pt x="37592" y="190627"/>
                                  <a:pt x="36449" y="191262"/>
                                  <a:pt x="35052" y="191770"/>
                                </a:cubicBezTo>
                                <a:cubicBezTo>
                                  <a:pt x="33528" y="192278"/>
                                  <a:pt x="31496" y="192659"/>
                                  <a:pt x="29083" y="193040"/>
                                </a:cubicBezTo>
                                <a:cubicBezTo>
                                  <a:pt x="26543" y="193294"/>
                                  <a:pt x="23368" y="193421"/>
                                  <a:pt x="19558" y="193421"/>
                                </a:cubicBezTo>
                                <a:cubicBezTo>
                                  <a:pt x="15748" y="193421"/>
                                  <a:pt x="12573" y="193294"/>
                                  <a:pt x="10033" y="193040"/>
                                </a:cubicBezTo>
                                <a:cubicBezTo>
                                  <a:pt x="7493" y="192659"/>
                                  <a:pt x="5588" y="192278"/>
                                  <a:pt x="4064" y="191770"/>
                                </a:cubicBezTo>
                                <a:cubicBezTo>
                                  <a:pt x="2540" y="191262"/>
                                  <a:pt x="1524" y="190627"/>
                                  <a:pt x="889" y="189865"/>
                                </a:cubicBezTo>
                                <a:cubicBezTo>
                                  <a:pt x="381" y="189103"/>
                                  <a:pt x="0" y="188214"/>
                                  <a:pt x="0" y="187198"/>
                                </a:cubicBezTo>
                                <a:lnTo>
                                  <a:pt x="0" y="13970"/>
                                </a:lnTo>
                                <a:cubicBezTo>
                                  <a:pt x="0" y="9271"/>
                                  <a:pt x="1270" y="5715"/>
                                  <a:pt x="3683" y="3429"/>
                                </a:cubicBezTo>
                                <a:cubicBezTo>
                                  <a:pt x="6096" y="1143"/>
                                  <a:pt x="9271" y="0"/>
                                  <a:pt x="13335"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6" name="Shape 126"/>
                        <wps:cNvSpPr/>
                        <wps:spPr>
                          <a:xfrm>
                            <a:off x="259156" y="877316"/>
                            <a:ext cx="263144" cy="194310"/>
                          </a:xfrm>
                          <a:custGeom>
                            <a:avLst/>
                            <a:gdLst/>
                            <a:ahLst/>
                            <a:cxnLst/>
                            <a:rect l="0" t="0" r="0" b="0"/>
                            <a:pathLst>
                              <a:path w="263144" h="194310">
                                <a:moveTo>
                                  <a:pt x="19685" y="0"/>
                                </a:moveTo>
                                <a:cubicBezTo>
                                  <a:pt x="24384" y="0"/>
                                  <a:pt x="28067" y="0"/>
                                  <a:pt x="30861" y="127"/>
                                </a:cubicBezTo>
                                <a:cubicBezTo>
                                  <a:pt x="33528" y="254"/>
                                  <a:pt x="35560" y="635"/>
                                  <a:pt x="36957" y="1270"/>
                                </a:cubicBezTo>
                                <a:cubicBezTo>
                                  <a:pt x="38354" y="1778"/>
                                  <a:pt x="39370" y="2540"/>
                                  <a:pt x="39751" y="3556"/>
                                </a:cubicBezTo>
                                <a:cubicBezTo>
                                  <a:pt x="40259" y="4572"/>
                                  <a:pt x="40640" y="6096"/>
                                  <a:pt x="41021" y="8001"/>
                                </a:cubicBezTo>
                                <a:lnTo>
                                  <a:pt x="74803" y="155448"/>
                                </a:lnTo>
                                <a:lnTo>
                                  <a:pt x="74930" y="155448"/>
                                </a:lnTo>
                                <a:lnTo>
                                  <a:pt x="110109" y="9017"/>
                                </a:lnTo>
                                <a:cubicBezTo>
                                  <a:pt x="110490" y="7112"/>
                                  <a:pt x="110998" y="5588"/>
                                  <a:pt x="111633" y="4445"/>
                                </a:cubicBezTo>
                                <a:cubicBezTo>
                                  <a:pt x="112268" y="3175"/>
                                  <a:pt x="113411" y="2286"/>
                                  <a:pt x="114935" y="1651"/>
                                </a:cubicBezTo>
                                <a:cubicBezTo>
                                  <a:pt x="116459" y="1016"/>
                                  <a:pt x="118491" y="508"/>
                                  <a:pt x="121158" y="254"/>
                                </a:cubicBezTo>
                                <a:cubicBezTo>
                                  <a:pt x="123952" y="127"/>
                                  <a:pt x="127508" y="0"/>
                                  <a:pt x="131953" y="0"/>
                                </a:cubicBezTo>
                                <a:cubicBezTo>
                                  <a:pt x="136652" y="0"/>
                                  <a:pt x="140462" y="0"/>
                                  <a:pt x="143256" y="254"/>
                                </a:cubicBezTo>
                                <a:cubicBezTo>
                                  <a:pt x="146177" y="381"/>
                                  <a:pt x="148336" y="889"/>
                                  <a:pt x="149860" y="1524"/>
                                </a:cubicBezTo>
                                <a:cubicBezTo>
                                  <a:pt x="151384" y="2159"/>
                                  <a:pt x="152527" y="3048"/>
                                  <a:pt x="153162" y="4318"/>
                                </a:cubicBezTo>
                                <a:cubicBezTo>
                                  <a:pt x="153924" y="5461"/>
                                  <a:pt x="154432" y="6985"/>
                                  <a:pt x="154813" y="9017"/>
                                </a:cubicBezTo>
                                <a:lnTo>
                                  <a:pt x="191135" y="155448"/>
                                </a:lnTo>
                                <a:lnTo>
                                  <a:pt x="191516" y="155448"/>
                                </a:lnTo>
                                <a:lnTo>
                                  <a:pt x="225298" y="8382"/>
                                </a:lnTo>
                                <a:cubicBezTo>
                                  <a:pt x="225552" y="6858"/>
                                  <a:pt x="225933" y="5461"/>
                                  <a:pt x="226441" y="4318"/>
                                </a:cubicBezTo>
                                <a:cubicBezTo>
                                  <a:pt x="226949" y="3175"/>
                                  <a:pt x="227838" y="2286"/>
                                  <a:pt x="229235" y="1651"/>
                                </a:cubicBezTo>
                                <a:cubicBezTo>
                                  <a:pt x="230632" y="1016"/>
                                  <a:pt x="232664" y="508"/>
                                  <a:pt x="235204" y="254"/>
                                </a:cubicBezTo>
                                <a:cubicBezTo>
                                  <a:pt x="237744" y="127"/>
                                  <a:pt x="241427" y="0"/>
                                  <a:pt x="246126" y="0"/>
                                </a:cubicBezTo>
                                <a:cubicBezTo>
                                  <a:pt x="250444" y="0"/>
                                  <a:pt x="253873" y="127"/>
                                  <a:pt x="256286" y="254"/>
                                </a:cubicBezTo>
                                <a:cubicBezTo>
                                  <a:pt x="258699" y="508"/>
                                  <a:pt x="260477" y="1270"/>
                                  <a:pt x="261620" y="2286"/>
                                </a:cubicBezTo>
                                <a:cubicBezTo>
                                  <a:pt x="262636" y="3429"/>
                                  <a:pt x="263144" y="5080"/>
                                  <a:pt x="263017" y="7112"/>
                                </a:cubicBezTo>
                                <a:cubicBezTo>
                                  <a:pt x="262890" y="9271"/>
                                  <a:pt x="262255" y="12192"/>
                                  <a:pt x="261366" y="15875"/>
                                </a:cubicBezTo>
                                <a:lnTo>
                                  <a:pt x="217170" y="183388"/>
                                </a:lnTo>
                                <a:cubicBezTo>
                                  <a:pt x="216662" y="185801"/>
                                  <a:pt x="215773" y="187706"/>
                                  <a:pt x="214757" y="189230"/>
                                </a:cubicBezTo>
                                <a:cubicBezTo>
                                  <a:pt x="213741" y="190627"/>
                                  <a:pt x="212090" y="191770"/>
                                  <a:pt x="210058" y="192405"/>
                                </a:cubicBezTo>
                                <a:cubicBezTo>
                                  <a:pt x="208026" y="193167"/>
                                  <a:pt x="205359" y="193675"/>
                                  <a:pt x="202057" y="193929"/>
                                </a:cubicBezTo>
                                <a:cubicBezTo>
                                  <a:pt x="198755" y="194183"/>
                                  <a:pt x="194564" y="194310"/>
                                  <a:pt x="189484" y="194310"/>
                                </a:cubicBezTo>
                                <a:cubicBezTo>
                                  <a:pt x="183896" y="194310"/>
                                  <a:pt x="179324" y="194183"/>
                                  <a:pt x="175895" y="193929"/>
                                </a:cubicBezTo>
                                <a:cubicBezTo>
                                  <a:pt x="172466" y="193675"/>
                                  <a:pt x="169799" y="193167"/>
                                  <a:pt x="167767" y="192405"/>
                                </a:cubicBezTo>
                                <a:cubicBezTo>
                                  <a:pt x="165862" y="191770"/>
                                  <a:pt x="164338" y="190627"/>
                                  <a:pt x="163449" y="189230"/>
                                </a:cubicBezTo>
                                <a:cubicBezTo>
                                  <a:pt x="162560" y="187706"/>
                                  <a:pt x="161925" y="185801"/>
                                  <a:pt x="161417" y="183388"/>
                                </a:cubicBezTo>
                                <a:lnTo>
                                  <a:pt x="130556" y="61468"/>
                                </a:lnTo>
                                <a:lnTo>
                                  <a:pt x="130302" y="61468"/>
                                </a:lnTo>
                                <a:lnTo>
                                  <a:pt x="101092" y="183388"/>
                                </a:lnTo>
                                <a:cubicBezTo>
                                  <a:pt x="100584" y="185674"/>
                                  <a:pt x="99949" y="187579"/>
                                  <a:pt x="99060" y="188976"/>
                                </a:cubicBezTo>
                                <a:cubicBezTo>
                                  <a:pt x="98171" y="190500"/>
                                  <a:pt x="96774" y="191643"/>
                                  <a:pt x="94742" y="192405"/>
                                </a:cubicBezTo>
                                <a:cubicBezTo>
                                  <a:pt x="92837" y="193167"/>
                                  <a:pt x="90297" y="193675"/>
                                  <a:pt x="86868" y="193929"/>
                                </a:cubicBezTo>
                                <a:cubicBezTo>
                                  <a:pt x="83566" y="194183"/>
                                  <a:pt x="79248" y="194310"/>
                                  <a:pt x="73787" y="194310"/>
                                </a:cubicBezTo>
                                <a:cubicBezTo>
                                  <a:pt x="67945" y="194310"/>
                                  <a:pt x="63373" y="194183"/>
                                  <a:pt x="59944" y="193929"/>
                                </a:cubicBezTo>
                                <a:cubicBezTo>
                                  <a:pt x="56515" y="193675"/>
                                  <a:pt x="53848" y="193167"/>
                                  <a:pt x="51816" y="192405"/>
                                </a:cubicBezTo>
                                <a:cubicBezTo>
                                  <a:pt x="49911" y="191770"/>
                                  <a:pt x="48387" y="190627"/>
                                  <a:pt x="47498" y="189230"/>
                                </a:cubicBezTo>
                                <a:cubicBezTo>
                                  <a:pt x="46609" y="187706"/>
                                  <a:pt x="45974" y="185801"/>
                                  <a:pt x="45339" y="183388"/>
                                </a:cubicBezTo>
                                <a:lnTo>
                                  <a:pt x="1524" y="15367"/>
                                </a:lnTo>
                                <a:cubicBezTo>
                                  <a:pt x="635" y="11811"/>
                                  <a:pt x="127" y="9017"/>
                                  <a:pt x="127" y="6985"/>
                                </a:cubicBezTo>
                                <a:cubicBezTo>
                                  <a:pt x="0" y="4953"/>
                                  <a:pt x="508" y="3429"/>
                                  <a:pt x="1778" y="2286"/>
                                </a:cubicBezTo>
                                <a:cubicBezTo>
                                  <a:pt x="3048" y="1270"/>
                                  <a:pt x="5080" y="508"/>
                                  <a:pt x="7874" y="254"/>
                                </a:cubicBezTo>
                                <a:cubicBezTo>
                                  <a:pt x="10668" y="127"/>
                                  <a:pt x="14605" y="0"/>
                                  <a:pt x="19685"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7" name="Shape 127"/>
                        <wps:cNvSpPr/>
                        <wps:spPr>
                          <a:xfrm>
                            <a:off x="3264" y="877316"/>
                            <a:ext cx="177698" cy="194310"/>
                          </a:xfrm>
                          <a:custGeom>
                            <a:avLst/>
                            <a:gdLst/>
                            <a:ahLst/>
                            <a:cxnLst/>
                            <a:rect l="0" t="0" r="0" b="0"/>
                            <a:pathLst>
                              <a:path w="177698" h="194310">
                                <a:moveTo>
                                  <a:pt x="87211" y="0"/>
                                </a:moveTo>
                                <a:cubicBezTo>
                                  <a:pt x="93066" y="0"/>
                                  <a:pt x="97739" y="0"/>
                                  <a:pt x="101206" y="127"/>
                                </a:cubicBezTo>
                                <a:cubicBezTo>
                                  <a:pt x="104673" y="254"/>
                                  <a:pt x="107379" y="635"/>
                                  <a:pt x="109322" y="1270"/>
                                </a:cubicBezTo>
                                <a:cubicBezTo>
                                  <a:pt x="111252" y="1778"/>
                                  <a:pt x="112636" y="2540"/>
                                  <a:pt x="113487" y="3683"/>
                                </a:cubicBezTo>
                                <a:cubicBezTo>
                                  <a:pt x="114325" y="4699"/>
                                  <a:pt x="115049" y="6223"/>
                                  <a:pt x="115646" y="8128"/>
                                </a:cubicBezTo>
                                <a:lnTo>
                                  <a:pt x="175171" y="178816"/>
                                </a:lnTo>
                                <a:cubicBezTo>
                                  <a:pt x="176365" y="182372"/>
                                  <a:pt x="177114" y="185293"/>
                                  <a:pt x="177406" y="187325"/>
                                </a:cubicBezTo>
                                <a:cubicBezTo>
                                  <a:pt x="177698" y="189357"/>
                                  <a:pt x="177305" y="191008"/>
                                  <a:pt x="176213" y="192024"/>
                                </a:cubicBezTo>
                                <a:cubicBezTo>
                                  <a:pt x="175120" y="193040"/>
                                  <a:pt x="173190" y="193675"/>
                                  <a:pt x="170409" y="193929"/>
                                </a:cubicBezTo>
                                <a:cubicBezTo>
                                  <a:pt x="167627" y="194183"/>
                                  <a:pt x="163817" y="194310"/>
                                  <a:pt x="158953" y="194310"/>
                                </a:cubicBezTo>
                                <a:cubicBezTo>
                                  <a:pt x="153886" y="194310"/>
                                  <a:pt x="149949" y="194183"/>
                                  <a:pt x="147117" y="194056"/>
                                </a:cubicBezTo>
                                <a:cubicBezTo>
                                  <a:pt x="144297" y="193929"/>
                                  <a:pt x="142138" y="193675"/>
                                  <a:pt x="140640" y="193167"/>
                                </a:cubicBezTo>
                                <a:cubicBezTo>
                                  <a:pt x="139154" y="192786"/>
                                  <a:pt x="138113" y="192151"/>
                                  <a:pt x="137516" y="191389"/>
                                </a:cubicBezTo>
                                <a:cubicBezTo>
                                  <a:pt x="136931" y="190500"/>
                                  <a:pt x="136423" y="189484"/>
                                  <a:pt x="136030" y="188214"/>
                                </a:cubicBezTo>
                                <a:lnTo>
                                  <a:pt x="123088" y="149479"/>
                                </a:lnTo>
                                <a:lnTo>
                                  <a:pt x="50749" y="149479"/>
                                </a:lnTo>
                                <a:lnTo>
                                  <a:pt x="38545" y="187198"/>
                                </a:lnTo>
                                <a:cubicBezTo>
                                  <a:pt x="38151" y="188595"/>
                                  <a:pt x="37630" y="189738"/>
                                  <a:pt x="36982" y="190627"/>
                                </a:cubicBezTo>
                                <a:cubicBezTo>
                                  <a:pt x="36347" y="191643"/>
                                  <a:pt x="35306" y="192405"/>
                                  <a:pt x="33858" y="192913"/>
                                </a:cubicBezTo>
                                <a:cubicBezTo>
                                  <a:pt x="32423" y="193421"/>
                                  <a:pt x="30391" y="193802"/>
                                  <a:pt x="27762" y="194056"/>
                                </a:cubicBezTo>
                                <a:cubicBezTo>
                                  <a:pt x="25133" y="194183"/>
                                  <a:pt x="21679" y="194310"/>
                                  <a:pt x="17412" y="194310"/>
                                </a:cubicBezTo>
                                <a:cubicBezTo>
                                  <a:pt x="12852" y="194310"/>
                                  <a:pt x="9284" y="194183"/>
                                  <a:pt x="6706" y="193929"/>
                                </a:cubicBezTo>
                                <a:cubicBezTo>
                                  <a:pt x="4115" y="193548"/>
                                  <a:pt x="2337" y="192913"/>
                                  <a:pt x="1346" y="191770"/>
                                </a:cubicBezTo>
                                <a:cubicBezTo>
                                  <a:pt x="356" y="190627"/>
                                  <a:pt x="0" y="188976"/>
                                  <a:pt x="305" y="186817"/>
                                </a:cubicBezTo>
                                <a:cubicBezTo>
                                  <a:pt x="597" y="184785"/>
                                  <a:pt x="1346" y="181991"/>
                                  <a:pt x="2527" y="178562"/>
                                </a:cubicBezTo>
                                <a:lnTo>
                                  <a:pt x="61913" y="7620"/>
                                </a:lnTo>
                                <a:cubicBezTo>
                                  <a:pt x="62509" y="5969"/>
                                  <a:pt x="63208" y="4572"/>
                                  <a:pt x="63995" y="3556"/>
                                </a:cubicBezTo>
                                <a:cubicBezTo>
                                  <a:pt x="64795" y="2540"/>
                                  <a:pt x="66053" y="1778"/>
                                  <a:pt x="67793" y="1270"/>
                                </a:cubicBezTo>
                                <a:cubicBezTo>
                                  <a:pt x="69532" y="635"/>
                                  <a:pt x="71933" y="254"/>
                                  <a:pt x="75006" y="127"/>
                                </a:cubicBezTo>
                                <a:cubicBezTo>
                                  <a:pt x="78092" y="0"/>
                                  <a:pt x="82156" y="0"/>
                                  <a:pt x="87211"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8" name="Shape 128"/>
                        <wps:cNvSpPr/>
                        <wps:spPr>
                          <a:xfrm>
                            <a:off x="1240485" y="874776"/>
                            <a:ext cx="125730" cy="199390"/>
                          </a:xfrm>
                          <a:custGeom>
                            <a:avLst/>
                            <a:gdLst/>
                            <a:ahLst/>
                            <a:cxnLst/>
                            <a:rect l="0" t="0" r="0" b="0"/>
                            <a:pathLst>
                              <a:path w="125730" h="199390">
                                <a:moveTo>
                                  <a:pt x="67818" y="0"/>
                                </a:moveTo>
                                <a:cubicBezTo>
                                  <a:pt x="72390" y="0"/>
                                  <a:pt x="76962" y="254"/>
                                  <a:pt x="81534" y="1016"/>
                                </a:cubicBezTo>
                                <a:cubicBezTo>
                                  <a:pt x="86106" y="1651"/>
                                  <a:pt x="90424" y="2667"/>
                                  <a:pt x="94361" y="3810"/>
                                </a:cubicBezTo>
                                <a:cubicBezTo>
                                  <a:pt x="98298" y="4953"/>
                                  <a:pt x="101854" y="6350"/>
                                  <a:pt x="104902" y="7874"/>
                                </a:cubicBezTo>
                                <a:cubicBezTo>
                                  <a:pt x="107950" y="9271"/>
                                  <a:pt x="109982" y="10541"/>
                                  <a:pt x="110998" y="11557"/>
                                </a:cubicBezTo>
                                <a:cubicBezTo>
                                  <a:pt x="112014" y="12573"/>
                                  <a:pt x="112649" y="13335"/>
                                  <a:pt x="113030" y="14097"/>
                                </a:cubicBezTo>
                                <a:cubicBezTo>
                                  <a:pt x="113411" y="14732"/>
                                  <a:pt x="113665" y="15748"/>
                                  <a:pt x="113919" y="16891"/>
                                </a:cubicBezTo>
                                <a:cubicBezTo>
                                  <a:pt x="114173" y="18034"/>
                                  <a:pt x="114300" y="19431"/>
                                  <a:pt x="114427" y="21209"/>
                                </a:cubicBezTo>
                                <a:cubicBezTo>
                                  <a:pt x="114554" y="22860"/>
                                  <a:pt x="114554" y="25019"/>
                                  <a:pt x="114554" y="27686"/>
                                </a:cubicBezTo>
                                <a:cubicBezTo>
                                  <a:pt x="114554" y="30480"/>
                                  <a:pt x="114554" y="32893"/>
                                  <a:pt x="114300" y="34925"/>
                                </a:cubicBezTo>
                                <a:cubicBezTo>
                                  <a:pt x="114173" y="36957"/>
                                  <a:pt x="113919" y="38608"/>
                                  <a:pt x="113665" y="39878"/>
                                </a:cubicBezTo>
                                <a:cubicBezTo>
                                  <a:pt x="113284" y="41148"/>
                                  <a:pt x="112776" y="42037"/>
                                  <a:pt x="112141" y="42672"/>
                                </a:cubicBezTo>
                                <a:cubicBezTo>
                                  <a:pt x="111506" y="43307"/>
                                  <a:pt x="110617" y="43561"/>
                                  <a:pt x="109474" y="43561"/>
                                </a:cubicBezTo>
                                <a:cubicBezTo>
                                  <a:pt x="108458" y="43561"/>
                                  <a:pt x="106680" y="42926"/>
                                  <a:pt x="104267" y="41529"/>
                                </a:cubicBezTo>
                                <a:cubicBezTo>
                                  <a:pt x="101981" y="40132"/>
                                  <a:pt x="99060" y="38608"/>
                                  <a:pt x="95504" y="36957"/>
                                </a:cubicBezTo>
                                <a:cubicBezTo>
                                  <a:pt x="92075" y="35306"/>
                                  <a:pt x="88011" y="33782"/>
                                  <a:pt x="83439" y="32512"/>
                                </a:cubicBezTo>
                                <a:cubicBezTo>
                                  <a:pt x="78867" y="31115"/>
                                  <a:pt x="73914" y="30480"/>
                                  <a:pt x="68453" y="30480"/>
                                </a:cubicBezTo>
                                <a:cubicBezTo>
                                  <a:pt x="64135" y="30480"/>
                                  <a:pt x="60452" y="30988"/>
                                  <a:pt x="57277" y="32004"/>
                                </a:cubicBezTo>
                                <a:cubicBezTo>
                                  <a:pt x="54102" y="33020"/>
                                  <a:pt x="51435" y="34544"/>
                                  <a:pt x="49276" y="36322"/>
                                </a:cubicBezTo>
                                <a:cubicBezTo>
                                  <a:pt x="47244" y="38227"/>
                                  <a:pt x="45593" y="40386"/>
                                  <a:pt x="44577" y="42926"/>
                                </a:cubicBezTo>
                                <a:cubicBezTo>
                                  <a:pt x="43561" y="45593"/>
                                  <a:pt x="42926" y="48260"/>
                                  <a:pt x="42926" y="51181"/>
                                </a:cubicBezTo>
                                <a:cubicBezTo>
                                  <a:pt x="42926" y="55372"/>
                                  <a:pt x="44196" y="59055"/>
                                  <a:pt x="46482" y="62230"/>
                                </a:cubicBezTo>
                                <a:cubicBezTo>
                                  <a:pt x="48768" y="65405"/>
                                  <a:pt x="51943" y="68199"/>
                                  <a:pt x="55880" y="70612"/>
                                </a:cubicBezTo>
                                <a:cubicBezTo>
                                  <a:pt x="59817" y="73025"/>
                                  <a:pt x="64262" y="75311"/>
                                  <a:pt x="69215" y="77470"/>
                                </a:cubicBezTo>
                                <a:cubicBezTo>
                                  <a:pt x="74168" y="79502"/>
                                  <a:pt x="79248" y="81788"/>
                                  <a:pt x="84328" y="84201"/>
                                </a:cubicBezTo>
                                <a:cubicBezTo>
                                  <a:pt x="89535" y="86614"/>
                                  <a:pt x="94615" y="89281"/>
                                  <a:pt x="99568" y="92329"/>
                                </a:cubicBezTo>
                                <a:cubicBezTo>
                                  <a:pt x="104521" y="95377"/>
                                  <a:pt x="108966" y="98933"/>
                                  <a:pt x="112776" y="103124"/>
                                </a:cubicBezTo>
                                <a:cubicBezTo>
                                  <a:pt x="116713" y="107442"/>
                                  <a:pt x="119761" y="112395"/>
                                  <a:pt x="122174" y="118110"/>
                                </a:cubicBezTo>
                                <a:cubicBezTo>
                                  <a:pt x="124587" y="123698"/>
                                  <a:pt x="125730" y="130429"/>
                                  <a:pt x="125730" y="138176"/>
                                </a:cubicBezTo>
                                <a:cubicBezTo>
                                  <a:pt x="125730" y="148336"/>
                                  <a:pt x="123825" y="157226"/>
                                  <a:pt x="120142" y="164846"/>
                                </a:cubicBezTo>
                                <a:cubicBezTo>
                                  <a:pt x="116332" y="172466"/>
                                  <a:pt x="111252" y="178816"/>
                                  <a:pt x="104775" y="184023"/>
                                </a:cubicBezTo>
                                <a:cubicBezTo>
                                  <a:pt x="98298" y="189103"/>
                                  <a:pt x="90805" y="192913"/>
                                  <a:pt x="82169" y="195453"/>
                                </a:cubicBezTo>
                                <a:cubicBezTo>
                                  <a:pt x="73533" y="198120"/>
                                  <a:pt x="64262" y="199390"/>
                                  <a:pt x="54483" y="199390"/>
                                </a:cubicBezTo>
                                <a:cubicBezTo>
                                  <a:pt x="47752" y="199390"/>
                                  <a:pt x="41656" y="198882"/>
                                  <a:pt x="35941" y="197739"/>
                                </a:cubicBezTo>
                                <a:cubicBezTo>
                                  <a:pt x="30226" y="196596"/>
                                  <a:pt x="25146" y="195326"/>
                                  <a:pt x="20828" y="193802"/>
                                </a:cubicBezTo>
                                <a:cubicBezTo>
                                  <a:pt x="16510" y="192278"/>
                                  <a:pt x="12827" y="190627"/>
                                  <a:pt x="9906" y="188976"/>
                                </a:cubicBezTo>
                                <a:cubicBezTo>
                                  <a:pt x="6985" y="187325"/>
                                  <a:pt x="4826" y="185801"/>
                                  <a:pt x="3556" y="184531"/>
                                </a:cubicBezTo>
                                <a:cubicBezTo>
                                  <a:pt x="2286" y="183261"/>
                                  <a:pt x="1397" y="181356"/>
                                  <a:pt x="762" y="178943"/>
                                </a:cubicBezTo>
                                <a:cubicBezTo>
                                  <a:pt x="254" y="176530"/>
                                  <a:pt x="0" y="172974"/>
                                  <a:pt x="0" y="168402"/>
                                </a:cubicBezTo>
                                <a:cubicBezTo>
                                  <a:pt x="0" y="165354"/>
                                  <a:pt x="127" y="162814"/>
                                  <a:pt x="254" y="160655"/>
                                </a:cubicBezTo>
                                <a:cubicBezTo>
                                  <a:pt x="508" y="158623"/>
                                  <a:pt x="762" y="156972"/>
                                  <a:pt x="1270" y="155575"/>
                                </a:cubicBezTo>
                                <a:cubicBezTo>
                                  <a:pt x="1651" y="154305"/>
                                  <a:pt x="2286" y="153416"/>
                                  <a:pt x="3048" y="152908"/>
                                </a:cubicBezTo>
                                <a:cubicBezTo>
                                  <a:pt x="3810" y="152273"/>
                                  <a:pt x="4699" y="152019"/>
                                  <a:pt x="5588" y="152019"/>
                                </a:cubicBezTo>
                                <a:cubicBezTo>
                                  <a:pt x="6985" y="152019"/>
                                  <a:pt x="9017" y="152908"/>
                                  <a:pt x="11557" y="154559"/>
                                </a:cubicBezTo>
                                <a:cubicBezTo>
                                  <a:pt x="14097" y="156210"/>
                                  <a:pt x="17272" y="157988"/>
                                  <a:pt x="21209" y="159893"/>
                                </a:cubicBezTo>
                                <a:cubicBezTo>
                                  <a:pt x="25273" y="161925"/>
                                  <a:pt x="29972" y="163703"/>
                                  <a:pt x="35433" y="165354"/>
                                </a:cubicBezTo>
                                <a:cubicBezTo>
                                  <a:pt x="41021" y="167005"/>
                                  <a:pt x="47371" y="167894"/>
                                  <a:pt x="54610" y="167894"/>
                                </a:cubicBezTo>
                                <a:cubicBezTo>
                                  <a:pt x="59309" y="167894"/>
                                  <a:pt x="63627" y="167259"/>
                                  <a:pt x="67437" y="166116"/>
                                </a:cubicBezTo>
                                <a:cubicBezTo>
                                  <a:pt x="71120" y="164973"/>
                                  <a:pt x="74422" y="163322"/>
                                  <a:pt x="76962" y="161290"/>
                                </a:cubicBezTo>
                                <a:cubicBezTo>
                                  <a:pt x="79629" y="159258"/>
                                  <a:pt x="81661" y="156591"/>
                                  <a:pt x="83058" y="153543"/>
                                </a:cubicBezTo>
                                <a:cubicBezTo>
                                  <a:pt x="84455" y="150495"/>
                                  <a:pt x="85090" y="147066"/>
                                  <a:pt x="85090" y="143256"/>
                                </a:cubicBezTo>
                                <a:cubicBezTo>
                                  <a:pt x="85090" y="138938"/>
                                  <a:pt x="83947" y="135128"/>
                                  <a:pt x="81534" y="132080"/>
                                </a:cubicBezTo>
                                <a:cubicBezTo>
                                  <a:pt x="79121" y="128905"/>
                                  <a:pt x="76073" y="126111"/>
                                  <a:pt x="72263" y="123698"/>
                                </a:cubicBezTo>
                                <a:cubicBezTo>
                                  <a:pt x="68453" y="121285"/>
                                  <a:pt x="64135" y="118999"/>
                                  <a:pt x="59182" y="116840"/>
                                </a:cubicBezTo>
                                <a:cubicBezTo>
                                  <a:pt x="54356" y="114681"/>
                                  <a:pt x="49403" y="112522"/>
                                  <a:pt x="44196" y="110109"/>
                                </a:cubicBezTo>
                                <a:cubicBezTo>
                                  <a:pt x="38989" y="107696"/>
                                  <a:pt x="34036" y="105029"/>
                                  <a:pt x="29210" y="101981"/>
                                </a:cubicBezTo>
                                <a:cubicBezTo>
                                  <a:pt x="24257" y="98933"/>
                                  <a:pt x="19939" y="95377"/>
                                  <a:pt x="16129" y="91059"/>
                                </a:cubicBezTo>
                                <a:cubicBezTo>
                                  <a:pt x="12319" y="86868"/>
                                  <a:pt x="9144" y="81915"/>
                                  <a:pt x="6858" y="76200"/>
                                </a:cubicBezTo>
                                <a:cubicBezTo>
                                  <a:pt x="4445" y="70358"/>
                                  <a:pt x="3302" y="63500"/>
                                  <a:pt x="3302" y="55499"/>
                                </a:cubicBezTo>
                                <a:cubicBezTo>
                                  <a:pt x="3302" y="46228"/>
                                  <a:pt x="4953" y="38100"/>
                                  <a:pt x="8382" y="31115"/>
                                </a:cubicBezTo>
                                <a:cubicBezTo>
                                  <a:pt x="11811" y="24130"/>
                                  <a:pt x="16383" y="18288"/>
                                  <a:pt x="22225" y="13716"/>
                                </a:cubicBezTo>
                                <a:cubicBezTo>
                                  <a:pt x="28067" y="9144"/>
                                  <a:pt x="34925" y="5715"/>
                                  <a:pt x="42799" y="3429"/>
                                </a:cubicBezTo>
                                <a:cubicBezTo>
                                  <a:pt x="50673" y="1143"/>
                                  <a:pt x="59055" y="0"/>
                                  <a:pt x="67818"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29" name="Shape 129"/>
                        <wps:cNvSpPr/>
                        <wps:spPr>
                          <a:xfrm>
                            <a:off x="2565095" y="863600"/>
                            <a:ext cx="37465" cy="208026"/>
                          </a:xfrm>
                          <a:custGeom>
                            <a:avLst/>
                            <a:gdLst/>
                            <a:ahLst/>
                            <a:cxnLst/>
                            <a:rect l="0" t="0" r="0" b="0"/>
                            <a:pathLst>
                              <a:path w="37465" h="208026">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334"/>
                                  <a:pt x="37465" y="6350"/>
                                </a:cubicBezTo>
                                <a:lnTo>
                                  <a:pt x="37465" y="202057"/>
                                </a:lnTo>
                                <a:cubicBezTo>
                                  <a:pt x="37465" y="203073"/>
                                  <a:pt x="37211" y="203962"/>
                                  <a:pt x="36576" y="204724"/>
                                </a:cubicBezTo>
                                <a:cubicBezTo>
                                  <a:pt x="35941" y="205486"/>
                                  <a:pt x="34925" y="205994"/>
                                  <a:pt x="33528" y="206502"/>
                                </a:cubicBezTo>
                                <a:cubicBezTo>
                                  <a:pt x="32131" y="207010"/>
                                  <a:pt x="30226" y="207391"/>
                                  <a:pt x="27813" y="207645"/>
                                </a:cubicBezTo>
                                <a:cubicBezTo>
                                  <a:pt x="25400" y="207899"/>
                                  <a:pt x="22352" y="208026"/>
                                  <a:pt x="18669" y="208026"/>
                                </a:cubicBezTo>
                                <a:cubicBezTo>
                                  <a:pt x="14986" y="208026"/>
                                  <a:pt x="12065" y="207899"/>
                                  <a:pt x="9652" y="207645"/>
                                </a:cubicBezTo>
                                <a:cubicBezTo>
                                  <a:pt x="7239" y="207391"/>
                                  <a:pt x="5334" y="207010"/>
                                  <a:pt x="3937" y="206502"/>
                                </a:cubicBezTo>
                                <a:cubicBezTo>
                                  <a:pt x="2413" y="205994"/>
                                  <a:pt x="1397" y="205486"/>
                                  <a:pt x="889" y="204724"/>
                                </a:cubicBezTo>
                                <a:cubicBezTo>
                                  <a:pt x="254" y="203962"/>
                                  <a:pt x="0" y="203073"/>
                                  <a:pt x="0" y="202057"/>
                                </a:cubicBezTo>
                                <a:lnTo>
                                  <a:pt x="0" y="6350"/>
                                </a:lnTo>
                                <a:cubicBezTo>
                                  <a:pt x="0" y="5334"/>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30" name="Shape 130"/>
                        <wps:cNvSpPr/>
                        <wps:spPr>
                          <a:xfrm>
                            <a:off x="2017979" y="863600"/>
                            <a:ext cx="126746" cy="208026"/>
                          </a:xfrm>
                          <a:custGeom>
                            <a:avLst/>
                            <a:gdLst/>
                            <a:ahLst/>
                            <a:cxnLst/>
                            <a:rect l="0" t="0" r="0" b="0"/>
                            <a:pathLst>
                              <a:path w="126746" h="208026">
                                <a:moveTo>
                                  <a:pt x="18669" y="0"/>
                                </a:moveTo>
                                <a:cubicBezTo>
                                  <a:pt x="22352" y="0"/>
                                  <a:pt x="25400" y="127"/>
                                  <a:pt x="27813" y="381"/>
                                </a:cubicBezTo>
                                <a:cubicBezTo>
                                  <a:pt x="30226" y="762"/>
                                  <a:pt x="32131" y="1143"/>
                                  <a:pt x="33528" y="1651"/>
                                </a:cubicBezTo>
                                <a:cubicBezTo>
                                  <a:pt x="34925" y="2286"/>
                                  <a:pt x="35941" y="2921"/>
                                  <a:pt x="36576" y="3683"/>
                                </a:cubicBezTo>
                                <a:cubicBezTo>
                                  <a:pt x="37211" y="4445"/>
                                  <a:pt x="37465" y="5334"/>
                                  <a:pt x="37465" y="6350"/>
                                </a:cubicBezTo>
                                <a:lnTo>
                                  <a:pt x="37465" y="79756"/>
                                </a:lnTo>
                                <a:cubicBezTo>
                                  <a:pt x="43942" y="73406"/>
                                  <a:pt x="50546" y="68707"/>
                                  <a:pt x="57150" y="65532"/>
                                </a:cubicBezTo>
                                <a:cubicBezTo>
                                  <a:pt x="63881" y="62357"/>
                                  <a:pt x="70866" y="60833"/>
                                  <a:pt x="78105" y="60833"/>
                                </a:cubicBezTo>
                                <a:cubicBezTo>
                                  <a:pt x="87122" y="60833"/>
                                  <a:pt x="94742" y="62357"/>
                                  <a:pt x="100965" y="65278"/>
                                </a:cubicBezTo>
                                <a:cubicBezTo>
                                  <a:pt x="107188" y="68326"/>
                                  <a:pt x="112141" y="72390"/>
                                  <a:pt x="115951" y="77470"/>
                                </a:cubicBezTo>
                                <a:cubicBezTo>
                                  <a:pt x="119761" y="82677"/>
                                  <a:pt x="122555" y="88646"/>
                                  <a:pt x="124206" y="95631"/>
                                </a:cubicBezTo>
                                <a:cubicBezTo>
                                  <a:pt x="125857" y="102489"/>
                                  <a:pt x="126746" y="110871"/>
                                  <a:pt x="126746" y="120650"/>
                                </a:cubicBezTo>
                                <a:lnTo>
                                  <a:pt x="126746" y="202057"/>
                                </a:lnTo>
                                <a:cubicBezTo>
                                  <a:pt x="126746" y="203073"/>
                                  <a:pt x="126492" y="203962"/>
                                  <a:pt x="125857" y="204724"/>
                                </a:cubicBezTo>
                                <a:cubicBezTo>
                                  <a:pt x="125222" y="205486"/>
                                  <a:pt x="124333" y="205994"/>
                                  <a:pt x="122936" y="206502"/>
                                </a:cubicBezTo>
                                <a:cubicBezTo>
                                  <a:pt x="121539" y="207010"/>
                                  <a:pt x="119634" y="207391"/>
                                  <a:pt x="117221" y="207645"/>
                                </a:cubicBezTo>
                                <a:cubicBezTo>
                                  <a:pt x="114681" y="207899"/>
                                  <a:pt x="111760" y="208026"/>
                                  <a:pt x="108204" y="208026"/>
                                </a:cubicBezTo>
                                <a:cubicBezTo>
                                  <a:pt x="104521" y="208026"/>
                                  <a:pt x="101473" y="207899"/>
                                  <a:pt x="99060" y="207645"/>
                                </a:cubicBezTo>
                                <a:cubicBezTo>
                                  <a:pt x="96520" y="207391"/>
                                  <a:pt x="94615" y="207010"/>
                                  <a:pt x="93218" y="206502"/>
                                </a:cubicBezTo>
                                <a:cubicBezTo>
                                  <a:pt x="91821" y="205994"/>
                                  <a:pt x="90932" y="205486"/>
                                  <a:pt x="90297" y="204724"/>
                                </a:cubicBezTo>
                                <a:cubicBezTo>
                                  <a:pt x="89662" y="203962"/>
                                  <a:pt x="89408" y="203073"/>
                                  <a:pt x="89408" y="202057"/>
                                </a:cubicBezTo>
                                <a:lnTo>
                                  <a:pt x="89408" y="126365"/>
                                </a:lnTo>
                                <a:cubicBezTo>
                                  <a:pt x="89408" y="119888"/>
                                  <a:pt x="88900" y="114808"/>
                                  <a:pt x="88011" y="111125"/>
                                </a:cubicBezTo>
                                <a:cubicBezTo>
                                  <a:pt x="86995" y="107442"/>
                                  <a:pt x="85725" y="104267"/>
                                  <a:pt x="83947" y="101727"/>
                                </a:cubicBezTo>
                                <a:cubicBezTo>
                                  <a:pt x="82169" y="99060"/>
                                  <a:pt x="79756" y="97028"/>
                                  <a:pt x="76962" y="95631"/>
                                </a:cubicBezTo>
                                <a:cubicBezTo>
                                  <a:pt x="74168" y="94107"/>
                                  <a:pt x="70866" y="93472"/>
                                  <a:pt x="67056" y="93472"/>
                                </a:cubicBezTo>
                                <a:cubicBezTo>
                                  <a:pt x="62357" y="93472"/>
                                  <a:pt x="57531" y="95123"/>
                                  <a:pt x="52578" y="98679"/>
                                </a:cubicBezTo>
                                <a:cubicBezTo>
                                  <a:pt x="47752" y="102108"/>
                                  <a:pt x="42672" y="107188"/>
                                  <a:pt x="37465" y="113792"/>
                                </a:cubicBezTo>
                                <a:lnTo>
                                  <a:pt x="37465" y="202057"/>
                                </a:lnTo>
                                <a:cubicBezTo>
                                  <a:pt x="37465" y="203073"/>
                                  <a:pt x="37211" y="203962"/>
                                  <a:pt x="36576" y="204724"/>
                                </a:cubicBezTo>
                                <a:cubicBezTo>
                                  <a:pt x="35941" y="205486"/>
                                  <a:pt x="34925" y="205994"/>
                                  <a:pt x="33528" y="206502"/>
                                </a:cubicBezTo>
                                <a:cubicBezTo>
                                  <a:pt x="32131" y="207010"/>
                                  <a:pt x="30226" y="207391"/>
                                  <a:pt x="27813" y="207645"/>
                                </a:cubicBezTo>
                                <a:cubicBezTo>
                                  <a:pt x="25400" y="207899"/>
                                  <a:pt x="22352" y="208026"/>
                                  <a:pt x="18669" y="208026"/>
                                </a:cubicBezTo>
                                <a:cubicBezTo>
                                  <a:pt x="14986" y="208026"/>
                                  <a:pt x="12065" y="207899"/>
                                  <a:pt x="9652" y="207645"/>
                                </a:cubicBezTo>
                                <a:cubicBezTo>
                                  <a:pt x="7239" y="207391"/>
                                  <a:pt x="5334" y="207010"/>
                                  <a:pt x="3937" y="206502"/>
                                </a:cubicBezTo>
                                <a:cubicBezTo>
                                  <a:pt x="2413" y="205994"/>
                                  <a:pt x="1397" y="205486"/>
                                  <a:pt x="889" y="204724"/>
                                </a:cubicBezTo>
                                <a:cubicBezTo>
                                  <a:pt x="254" y="203962"/>
                                  <a:pt x="0" y="203073"/>
                                  <a:pt x="0" y="202057"/>
                                </a:cubicBezTo>
                                <a:lnTo>
                                  <a:pt x="0" y="6350"/>
                                </a:lnTo>
                                <a:cubicBezTo>
                                  <a:pt x="0" y="5334"/>
                                  <a:pt x="254" y="4445"/>
                                  <a:pt x="889" y="3683"/>
                                </a:cubicBezTo>
                                <a:cubicBezTo>
                                  <a:pt x="1397" y="2921"/>
                                  <a:pt x="2413" y="2286"/>
                                  <a:pt x="3937" y="1651"/>
                                </a:cubicBezTo>
                                <a:cubicBezTo>
                                  <a:pt x="5334" y="1143"/>
                                  <a:pt x="7239" y="762"/>
                                  <a:pt x="9652" y="381"/>
                                </a:cubicBezTo>
                                <a:cubicBezTo>
                                  <a:pt x="12065" y="127"/>
                                  <a:pt x="14986" y="0"/>
                                  <a:pt x="18669"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s:wsp>
                        <wps:cNvPr id="131" name="Shape 131"/>
                        <wps:cNvSpPr/>
                        <wps:spPr>
                          <a:xfrm>
                            <a:off x="3093796" y="892048"/>
                            <a:ext cx="93853" cy="181610"/>
                          </a:xfrm>
                          <a:custGeom>
                            <a:avLst/>
                            <a:gdLst/>
                            <a:ahLst/>
                            <a:cxnLst/>
                            <a:rect l="0" t="0" r="0" b="0"/>
                            <a:pathLst>
                              <a:path w="93853" h="181610">
                                <a:moveTo>
                                  <a:pt x="40386" y="0"/>
                                </a:moveTo>
                                <a:cubicBezTo>
                                  <a:pt x="43942" y="0"/>
                                  <a:pt x="46990" y="127"/>
                                  <a:pt x="49530" y="381"/>
                                </a:cubicBezTo>
                                <a:cubicBezTo>
                                  <a:pt x="51943" y="508"/>
                                  <a:pt x="53848" y="1016"/>
                                  <a:pt x="55245" y="1524"/>
                                </a:cubicBezTo>
                                <a:cubicBezTo>
                                  <a:pt x="56642" y="2032"/>
                                  <a:pt x="57531" y="2667"/>
                                  <a:pt x="58166" y="3556"/>
                                </a:cubicBezTo>
                                <a:cubicBezTo>
                                  <a:pt x="58801" y="4318"/>
                                  <a:pt x="59055" y="5207"/>
                                  <a:pt x="59055" y="6223"/>
                                </a:cubicBezTo>
                                <a:lnTo>
                                  <a:pt x="59055" y="35814"/>
                                </a:lnTo>
                                <a:lnTo>
                                  <a:pt x="88011" y="35814"/>
                                </a:lnTo>
                                <a:cubicBezTo>
                                  <a:pt x="88900" y="35814"/>
                                  <a:pt x="89789" y="36068"/>
                                  <a:pt x="90551" y="36576"/>
                                </a:cubicBezTo>
                                <a:cubicBezTo>
                                  <a:pt x="91313" y="37084"/>
                                  <a:pt x="91948" y="37846"/>
                                  <a:pt x="92456" y="38989"/>
                                </a:cubicBezTo>
                                <a:cubicBezTo>
                                  <a:pt x="92964" y="40132"/>
                                  <a:pt x="93345" y="41656"/>
                                  <a:pt x="93472" y="43688"/>
                                </a:cubicBezTo>
                                <a:cubicBezTo>
                                  <a:pt x="93726" y="45720"/>
                                  <a:pt x="93853" y="48133"/>
                                  <a:pt x="93853" y="51054"/>
                                </a:cubicBezTo>
                                <a:cubicBezTo>
                                  <a:pt x="93853" y="56515"/>
                                  <a:pt x="93472" y="60325"/>
                                  <a:pt x="92456" y="62738"/>
                                </a:cubicBezTo>
                                <a:cubicBezTo>
                                  <a:pt x="91440" y="65024"/>
                                  <a:pt x="90043" y="66167"/>
                                  <a:pt x="88138" y="66167"/>
                                </a:cubicBezTo>
                                <a:lnTo>
                                  <a:pt x="59055" y="66167"/>
                                </a:lnTo>
                                <a:lnTo>
                                  <a:pt x="59055" y="128524"/>
                                </a:lnTo>
                                <a:cubicBezTo>
                                  <a:pt x="59055" y="135763"/>
                                  <a:pt x="60198" y="141224"/>
                                  <a:pt x="62484" y="144780"/>
                                </a:cubicBezTo>
                                <a:cubicBezTo>
                                  <a:pt x="64770" y="148463"/>
                                  <a:pt x="68834" y="150241"/>
                                  <a:pt x="74676" y="150241"/>
                                </a:cubicBezTo>
                                <a:cubicBezTo>
                                  <a:pt x="76708" y="150241"/>
                                  <a:pt x="78486" y="150114"/>
                                  <a:pt x="80010" y="149733"/>
                                </a:cubicBezTo>
                                <a:cubicBezTo>
                                  <a:pt x="81661" y="149352"/>
                                  <a:pt x="83058" y="148971"/>
                                  <a:pt x="84328" y="148590"/>
                                </a:cubicBezTo>
                                <a:cubicBezTo>
                                  <a:pt x="85598" y="148082"/>
                                  <a:pt x="86614" y="147701"/>
                                  <a:pt x="87376" y="147320"/>
                                </a:cubicBezTo>
                                <a:cubicBezTo>
                                  <a:pt x="88265" y="147066"/>
                                  <a:pt x="89027" y="146812"/>
                                  <a:pt x="89789" y="146812"/>
                                </a:cubicBezTo>
                                <a:cubicBezTo>
                                  <a:pt x="90297" y="146812"/>
                                  <a:pt x="90932" y="147066"/>
                                  <a:pt x="91440" y="147320"/>
                                </a:cubicBezTo>
                                <a:cubicBezTo>
                                  <a:pt x="91948" y="147701"/>
                                  <a:pt x="92456" y="148463"/>
                                  <a:pt x="92710" y="149479"/>
                                </a:cubicBezTo>
                                <a:cubicBezTo>
                                  <a:pt x="92964" y="150495"/>
                                  <a:pt x="93345" y="151892"/>
                                  <a:pt x="93472" y="153670"/>
                                </a:cubicBezTo>
                                <a:cubicBezTo>
                                  <a:pt x="93726" y="155448"/>
                                  <a:pt x="93853" y="157734"/>
                                  <a:pt x="93853" y="160528"/>
                                </a:cubicBezTo>
                                <a:cubicBezTo>
                                  <a:pt x="93853" y="164846"/>
                                  <a:pt x="93599" y="168275"/>
                                  <a:pt x="93091" y="170561"/>
                                </a:cubicBezTo>
                                <a:cubicBezTo>
                                  <a:pt x="92583" y="172847"/>
                                  <a:pt x="91821" y="174498"/>
                                  <a:pt x="90932" y="175514"/>
                                </a:cubicBezTo>
                                <a:cubicBezTo>
                                  <a:pt x="90043" y="176403"/>
                                  <a:pt x="88773" y="177292"/>
                                  <a:pt x="86995" y="178054"/>
                                </a:cubicBezTo>
                                <a:cubicBezTo>
                                  <a:pt x="85217" y="178816"/>
                                  <a:pt x="83185" y="179451"/>
                                  <a:pt x="80899" y="179959"/>
                                </a:cubicBezTo>
                                <a:cubicBezTo>
                                  <a:pt x="78613" y="180467"/>
                                  <a:pt x="76073" y="180975"/>
                                  <a:pt x="73279" y="181229"/>
                                </a:cubicBezTo>
                                <a:cubicBezTo>
                                  <a:pt x="70612" y="181483"/>
                                  <a:pt x="67818" y="181610"/>
                                  <a:pt x="65024" y="181610"/>
                                </a:cubicBezTo>
                                <a:cubicBezTo>
                                  <a:pt x="57531" y="181610"/>
                                  <a:pt x="51181" y="180721"/>
                                  <a:pt x="45720" y="178816"/>
                                </a:cubicBezTo>
                                <a:cubicBezTo>
                                  <a:pt x="40259" y="176911"/>
                                  <a:pt x="35687" y="173990"/>
                                  <a:pt x="32131" y="170180"/>
                                </a:cubicBezTo>
                                <a:cubicBezTo>
                                  <a:pt x="28575" y="166243"/>
                                  <a:pt x="25908" y="161290"/>
                                  <a:pt x="24257" y="155321"/>
                                </a:cubicBezTo>
                                <a:cubicBezTo>
                                  <a:pt x="22606" y="149352"/>
                                  <a:pt x="21717" y="142367"/>
                                  <a:pt x="21717" y="134239"/>
                                </a:cubicBezTo>
                                <a:lnTo>
                                  <a:pt x="21717" y="66167"/>
                                </a:lnTo>
                                <a:lnTo>
                                  <a:pt x="5842" y="66167"/>
                                </a:lnTo>
                                <a:cubicBezTo>
                                  <a:pt x="3937" y="66167"/>
                                  <a:pt x="2413" y="65024"/>
                                  <a:pt x="1524" y="62738"/>
                                </a:cubicBezTo>
                                <a:cubicBezTo>
                                  <a:pt x="508" y="60325"/>
                                  <a:pt x="0" y="56515"/>
                                  <a:pt x="0" y="51054"/>
                                </a:cubicBezTo>
                                <a:cubicBezTo>
                                  <a:pt x="0" y="48133"/>
                                  <a:pt x="127" y="45720"/>
                                  <a:pt x="381" y="43688"/>
                                </a:cubicBezTo>
                                <a:cubicBezTo>
                                  <a:pt x="635" y="41656"/>
                                  <a:pt x="1016" y="40132"/>
                                  <a:pt x="1524" y="38989"/>
                                </a:cubicBezTo>
                                <a:cubicBezTo>
                                  <a:pt x="2032" y="37846"/>
                                  <a:pt x="2540" y="37084"/>
                                  <a:pt x="3302" y="36576"/>
                                </a:cubicBezTo>
                                <a:cubicBezTo>
                                  <a:pt x="4064" y="36068"/>
                                  <a:pt x="4953" y="35814"/>
                                  <a:pt x="5969" y="35814"/>
                                </a:cubicBezTo>
                                <a:lnTo>
                                  <a:pt x="21717" y="35814"/>
                                </a:lnTo>
                                <a:lnTo>
                                  <a:pt x="21717" y="6223"/>
                                </a:lnTo>
                                <a:cubicBezTo>
                                  <a:pt x="21717" y="5207"/>
                                  <a:pt x="21971" y="4318"/>
                                  <a:pt x="22479" y="3556"/>
                                </a:cubicBezTo>
                                <a:cubicBezTo>
                                  <a:pt x="23114" y="2667"/>
                                  <a:pt x="24130" y="2032"/>
                                  <a:pt x="25527" y="1524"/>
                                </a:cubicBezTo>
                                <a:cubicBezTo>
                                  <a:pt x="26924" y="1016"/>
                                  <a:pt x="28829" y="508"/>
                                  <a:pt x="31369" y="381"/>
                                </a:cubicBezTo>
                                <a:cubicBezTo>
                                  <a:pt x="33782" y="127"/>
                                  <a:pt x="36703" y="0"/>
                                  <a:pt x="40386" y="0"/>
                                </a:cubicBezTo>
                                <a:close/>
                              </a:path>
                            </a:pathLst>
                          </a:custGeom>
                          <a:ln w="9525" cap="flat">
                            <a:round/>
                          </a:ln>
                        </wps:spPr>
                        <wps:style>
                          <a:lnRef idx="1">
                            <a:srgbClr val="FFFFFF"/>
                          </a:lnRef>
                          <a:fillRef idx="0">
                            <a:srgbClr val="000000">
                              <a:alpha val="0"/>
                            </a:srgbClr>
                          </a:fillRef>
                          <a:effectRef idx="0">
                            <a:scrgbClr r="0" g="0" b="0"/>
                          </a:effectRef>
                          <a:fontRef idx="none"/>
                        </wps:style>
                        <wps:bodyPr/>
                      </wps:wsp>
                    </wpg:wgp>
                  </a:graphicData>
                </a:graphic>
              </wp:inline>
            </w:drawing>
          </mc:Choice>
          <mc:Fallback>
            <w:pict>
              <v:group w14:anchorId="70A3006B" id="Group 2637" o:spid="_x0000_s1026" style="width:252.9pt;height:90.5pt;mso-position-horizontal-relative:char;mso-position-vertical-relative:line" coordsize="32115,11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">
                <v:rect id="Rectangle 29" o:spid="_x0000_s1027" style="position:absolute;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" filled="f" stroked="f">
                  <v:textbox inset="0,0,0,0">
                    <w:txbxContent>
                      <w:p w:rsidR="00CA3CED" w:rsidRDefault="00CA3CED" w:rsidP="00CA3CED">
                        <w:pPr>
                          <w:spacing w:after="160" w:line="259" w:lineRule="auto"/>
                          <w:ind w:left="0" w:righ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8" type="#_x0000_t75" style="position:absolute;left:73;top:3453;width:15682;height:2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">
                  <v:imagedata r:id="rId12" o:title=""/>
                </v:shape>
                <v:shape id="Shape 32" o:spid="_x0000_s1029" style="position:absolute;left:4034;top:4639;width:606;height:875;visibility:visible;mso-wrap-style:square;v-text-anchor:top" coordsize="60579,87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" path="m60579,r,23418l54737,23945v-4191,889,-7620,2159,-10414,3937c41656,29660,39751,31819,38481,34359v-1270,2540,-1905,5461,-1905,8763c36576,48583,38354,53028,41910,56203v3556,3175,8382,4699,14732,4699l60579,59831r,25016l48387,87445v-6985,,-13462,-889,-19431,-2794c23114,82873,17907,80079,13589,76523,9271,72840,5969,68395,3556,63061,1270,57727,,51377,,44265,,36518,1524,29787,4572,24072,7620,18357,12065,13658,18161,9975,24130,6292,31623,3498,40513,1720l60579,xe" fillcolor="#5b9bd5" stroked="f" strokeweight="0">
                  <v:stroke miterlimit="83231f" joinstyle="miter"/>
                  <v:path arrowok="t" textboxrect="0,0,60579,87445"/>
                </v:shape>
                <v:shape id="Shape 33" o:spid="_x0000_s1030" style="position:absolute;left:4107;top:4018;width:533;height:416;visibility:visible;mso-wrap-style:square;v-text-anchor:top" coordsize="53213,41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" path="m53213,r,28418l52070,28272v-6223,,-11811,635,-16764,2032c30353,31701,26035,33225,22225,35003v-3683,1651,-6858,3175,-9398,4572c10287,40972,8255,41607,6604,41607v-1016,,-2032,-254,-2794,-1016c2921,39956,2159,38940,1651,37670,1143,36400,635,34749,381,32844,127,30939,,28907,,26621,,23573,254,21160,635,19382v508,-1905,1524,-3429,2921,-4953c4953,13032,7366,11508,10795,9730,14351,7952,18415,6428,22987,4904,27686,3380,32766,2237,38227,1221l53213,xe" fillcolor="#5b9bd5" stroked="f" strokeweight="0">
                  <v:stroke miterlimit="83231f" joinstyle="miter"/>
                  <v:path arrowok="t" textboxrect="0,0,53213,41607"/>
                </v:shape>
                <v:shape id="Shape 34" o:spid="_x0000_s1031" style="position:absolute;left:1632;top:4017;width:2112;height:1471;visibility:visible;mso-wrap-style:square;v-text-anchor:top" coordsize="211239,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" path="m76746,v5461,,10414,635,14732,1778c95923,2921,99733,4445,103162,6604v3429,2159,6477,4699,8890,7747c114592,17272,116624,20574,118275,24257v4064,-4318,7874,-7874,11684,-11049c133769,10160,137579,7620,141262,5715v3810,-1905,7493,-3302,11176,-4318c156248,508,159931,,163868,v8763,,16256,1524,22352,4445c192189,7493,197142,11430,200825,16637v3683,5080,6350,11049,8001,17907c210350,41402,211239,48641,211239,56261r,84963c211239,142240,210858,143129,210350,143891v-635,762,-1651,1270,-3048,1778c205905,146177,204000,146558,201714,146812v-2413,254,-5461,381,-9144,381c188760,147193,185712,147066,183299,146812v-2286,-254,-4191,-635,-5715,-1143c176187,145161,175171,144653,174663,143891v-508,-762,-889,-1651,-889,-2667l173774,62484v,-4445,-381,-8509,-1270,-12192c171742,46609,170472,43434,168694,40894v-1778,-2667,-3937,-4699,-6604,-6096c159550,33274,156375,32639,152692,32639v-4445,,-9017,1651,-13589,5207c134531,41275,129578,46355,124244,52959r,88265c124244,142240,123990,143129,123355,143891v-635,762,-1651,1270,-3048,1778c118910,146177,117005,146558,114592,146812v-2413,254,-5334,381,-8890,381c102019,147193,98971,147066,96558,146812v-2413,-254,-4318,-635,-5715,-1143c89446,145161,88430,144653,87795,143891v-635,-762,-889,-1651,-889,-2667l86906,62484v,-4445,-381,-8509,-1270,-12192c84747,46609,83477,43434,81826,40894,80175,38227,78016,36195,75349,34798,72682,33274,69507,32639,65951,32639v-4572,,-9144,1651,-13716,5207c47663,41275,42710,46355,37503,52959r,88265c37503,142240,37249,143129,36614,143891v-635,762,-1651,1270,-3048,1778c32169,146177,30264,146558,27851,146812v-2413,254,-5436,381,-9106,381c15075,147193,12052,147066,9665,146812v-2375,-254,-4293,-635,-5728,-1143c2502,145161,1486,144653,889,143891,292,143129,,142240,,141224l,8509c,7493,241,6604,737,5842,1232,5080,2134,4572,3416,4064,4712,3556,6375,3175,8407,2921v2032,-254,4585,-381,7658,-381c19240,2540,21869,2667,23952,2921v2121,254,3645,635,4788,1143c29883,4572,30772,5080,31280,5842v508,762,762,1651,762,2667l32042,23876c39281,15875,46647,9906,53886,5969,61252,2032,68872,,76746,xe" fillcolor="#5b9bd5" stroked="f" strokeweight="0">
                  <v:stroke miterlimit="83231f" joinstyle="miter"/>
                  <v:path arrowok="t" textboxrect="0,0,211239,147193"/>
                </v:shape>
                <v:shape id="Shape 35" o:spid="_x0000_s1032" style="position:absolute;left:90;top:3520;width:1258;height:1994;visibility:visible;mso-wrap-style:square;v-text-anchor:top" coordsize="125768,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" path="m67869,v4559,,9131,254,13690,1016c86131,1651,90386,2667,94361,3810v3962,1143,7493,2540,10566,4064c108001,9271,110033,10541,111023,11557v1004,1016,1664,1778,2020,2540c113386,14732,113678,15748,113932,16891v254,1143,419,2540,520,4318c114554,22860,114605,25019,114605,27686v,2794,-76,5207,-229,7239c114224,36957,113982,38608,113640,39878v-356,1270,-851,2159,-1499,2794c111506,43307,110630,43561,109538,43561v-1093,,-2820,-635,-5208,-2032c101956,40132,99022,38608,95555,36957,92075,35306,88062,33782,83490,32512,78930,31115,73927,30480,68466,30480v-4267,,-7989,508,-11164,1524c54127,33020,51473,34544,49340,36322v-2134,1905,-3722,4064,-4763,6604c43536,45593,43015,48260,43015,51181v,4191,1168,7874,3492,11049c48844,65405,51968,68199,55893,70612v3911,2413,8356,4699,13309,6858c74168,79502,79235,81788,84391,84201v5157,2413,10224,5080,15177,8128c104534,95377,108941,98933,112814,103124v3874,4318,6998,9271,9373,14986c124574,123698,125768,130429,125768,138176v,10160,-1892,19050,-5664,26670c116332,172466,111227,178816,104775,184023v-6452,5080,-13983,8890,-22619,11430c73520,198120,64300,199390,54470,199390v-6642,,-12814,-508,-18529,-1651c30239,196596,25210,195326,20841,193802v-4369,-1524,-8014,-3175,-10935,-4826c6972,187325,4864,185801,3581,184531,2286,183261,1372,181356,826,178943,279,176530,,172974,,168402v,-3048,102,-5588,305,-7747c495,158623,826,156972,1270,155575v445,-1270,1041,-2159,1791,-2667c3797,152273,4661,152019,5664,152019v1385,,3340,889,5868,2540c14072,156210,17323,157988,21285,159893v3975,2032,8712,3810,14211,5461c41008,167005,47384,167894,54623,167894v4762,,9029,-635,12801,-1778c71196,164973,74397,163322,77026,161290v2628,-2032,4635,-4699,6019,-7747c84442,150495,85128,147066,85128,143256v,-4318,-1181,-8128,-3569,-11176c79185,128905,76086,126111,72263,123698v-3823,-2413,-8166,-4699,-13030,-6858c54381,114681,49365,112522,44209,110109v-5157,-2413,-10173,-5080,-15037,-8128c24308,98933,19977,95377,16154,91059,12332,86868,9233,81915,6845,76200,4470,70358,3277,63500,3277,55499v,-9271,1714,-17399,5130,-24384c11836,24130,16446,18288,22250,13716,28054,9144,34900,5715,42786,3429,50686,1143,59042,,67869,xe" fillcolor="#5b9bd5" stroked="f" strokeweight="0">
                  <v:stroke miterlimit="83231f" joinstyle="miter"/>
                  <v:path arrowok="t" textboxrect="0,0,125768,199390"/>
                </v:shape>
                <v:shape id="Shape 36" o:spid="_x0000_s1033" style="position:absolute;left:11523;top:4042;width:375;height:1446;visibility:visible;mso-wrap-style:square;v-text-anchor:top" coordsize="37465,14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" path="m18669,v3683,,6731,127,9144,381c30226,762,32131,1143,33528,1651v1397,635,2413,1270,3048,2032c37211,4445,37465,5207,37465,6223r,132461c37465,139700,37211,140589,36576,141351v-635,762,-1651,1270,-3048,1778c32131,143637,30226,144018,27813,144272v-2413,254,-5461,381,-9144,381c14986,144653,12065,144526,9652,144272v-2413,-254,-4318,-635,-5715,-1143c2413,142621,1397,142113,889,141351,254,140589,,139700,,138684l,6223c,5207,254,4445,889,3683,1397,2921,2413,2286,3937,1651,5334,1143,7239,762,9652,381,12065,127,14986,,18669,xe" fillcolor="#5b9bd5" stroked="f" strokeweight="0">
                  <v:stroke miterlimit="83231f" joinstyle="miter"/>
                  <v:path arrowok="t" textboxrect="0,0,37465,144653"/>
                </v:shape>
                <v:shape id="Shape 37" o:spid="_x0000_s1034" style="position:absolute;left:9725;top:4042;width:374;height:1446;visibility:visible;mso-wrap-style:square;v-text-anchor:top" coordsize="37465,14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" path="m18669,v3683,,6731,127,9144,381c30226,762,32131,1143,33528,1651v1397,635,2413,1270,3048,2032c37211,4445,37465,5207,37465,6223r,132461c37465,139700,37211,140589,36576,141351v-635,762,-1651,1270,-3048,1778c32131,143637,30226,144018,27813,144272v-2413,254,-5461,381,-9144,381c14986,144653,12065,144526,9652,144272v-2413,-254,-4318,-635,-5715,-1143c2413,142621,1397,142113,889,141351,254,140589,,139700,,138684l,6223c,5207,254,4445,889,3683,1397,2921,2413,2286,3937,1651,5334,1143,7239,762,9652,381,12065,127,14986,,18669,xe" fillcolor="#5b9bd5" stroked="f" strokeweight="0">
                  <v:stroke miterlimit="83231f" joinstyle="miter"/>
                  <v:path arrowok="t" textboxrect="0,0,37465,144653"/>
                </v:shape>
                <v:shape id="Shape 38" o:spid="_x0000_s1035" style="position:absolute;left:12192;top:4020;width:661;height:1487;visibility:visible;mso-wrap-style:square;v-text-anchor:top" coordsize="66061,148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" path="m66061,r,26402l54356,28910v-3556,1778,-6477,4191,-8763,7239c43307,39070,41402,42753,40259,46817v-1270,4064,-2032,8509,-2159,13208l66061,60025r,24003l38100,84028v,5715,635,10795,2032,15494c41402,104094,43561,108031,46482,111206v2921,3303,6731,5715,11303,7366l66061,119836r,28893l39878,144988c30988,141940,23622,137495,17653,131399,11684,125303,7239,117684,4318,108540,1397,99268,,88473,,76027,,64216,1524,53548,4572,44150,7620,34625,12065,26624,18034,20020,23876,13416,30988,8336,39370,4907l66061,xe" fillcolor="#5b9bd5" stroked="f" strokeweight="0">
                  <v:stroke miterlimit="83231f" joinstyle="miter"/>
                  <v:path arrowok="t" textboxrect="0,0,66061,148729"/>
                </v:shape>
                <v:shape id="Shape 39" o:spid="_x0000_s1036" style="position:absolute;left:8363;top:4018;width:1086;height:1495;visibility:visible;mso-wrap-style:square;v-text-anchor:top" coordsize="108585,149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" path="m66929,v3937,,7747,381,11684,1016c82423,1778,85979,2667,89281,3937v3302,1143,6350,2540,8890,3937c100838,9398,102743,10668,103759,11811v1143,1016,1905,2032,2286,2667c106553,15240,106934,16256,107188,17399v127,1270,381,2667,508,4445c107823,23622,107950,25654,107950,28194v,5715,-508,9779,-1524,12065c105410,42672,104140,43815,102616,43815v-1651,,-3556,-762,-5334,-2159c95377,40259,93091,38735,90551,37084,88011,35433,84836,33909,81280,32512,77724,31115,73406,30353,68453,30353v-9652,,-17145,3810,-22225,11303c41021,49149,38481,60071,38481,74549v,7239,635,13462,1905,18923c41656,98933,43561,103505,46101,107188v2540,3683,5715,6477,9525,8255c59436,117221,63881,118237,68961,118237v5207,,9652,-762,13335,-2286c85979,114300,89281,112649,92075,110744v2667,-1905,5080,-3556,6985,-5080c100965,104140,102489,103251,103759,103251v889,,1651,254,2286,762c106553,104521,107061,105410,107442,106807v381,1397,635,3048,762,5080c108458,114046,108585,116713,108585,120015v,2540,-127,4699,-254,6477c108204,128143,107950,129667,107696,130810v-254,1270,-508,2159,-889,2921c106426,134493,105664,135382,104521,136525v-1143,1143,-3175,2540,-6096,4191c95504,142367,92329,143891,88646,145161v-3683,1270,-7747,2286,-12065,3048c72263,149098,67818,149479,63246,149479v-10160,,-19177,-1651,-27051,-4826c28194,141478,21590,136779,16256,130683,10922,124460,6858,116840,4191,107950,1397,99060,,88773,,77216,,64008,1651,52451,5080,42799,8382,33147,12954,25146,18923,18796,24892,12446,32004,7747,40132,4699,48260,1524,57150,,66929,xe" fillcolor="#5b9bd5" stroked="f" strokeweight="0">
                  <v:stroke miterlimit="83231f" joinstyle="miter"/>
                  <v:path arrowok="t" textboxrect="0,0,108585,149479"/>
                </v:shape>
                <v:shape id="Shape 40" o:spid="_x0000_s1037" style="position:absolute;left:5625;top:4017;width:852;height:1471;visibility:visible;mso-wrap-style:square;v-text-anchor:top" coordsize="85217,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" path="m67183,v1397,,2667,127,4191,254c72898,381,74422,635,75946,1016v1651,254,3048,762,4191,1143c81407,2667,82296,3048,82804,3556v508,508,889,1016,1143,1651c84201,5842,84455,6604,84582,7620v254,1143,381,2667,508,4699c85217,14478,85217,17272,85217,20828v,3556,-127,6477,-254,8763c84709,31877,84455,33655,84074,34925v-381,1397,-889,2286,-1651,2794c81788,38100,81026,38354,80010,38354v-762,,-1651,-127,-2667,-508c76327,37592,75184,37211,74041,36703v-1270,-381,-2667,-762,-4191,-1016c68453,35306,66802,35179,65024,35179v-2159,,-4191,381,-6223,1270c56642,37211,54483,38608,52324,40386v-2286,1778,-4572,4064,-7112,7112c42799,50419,40259,54102,37465,58547r,82677c37465,142240,37211,143129,36576,143891v-635,762,-1651,1270,-3048,1778c32131,146177,30226,146558,27813,146812v-2413,254,-5461,381,-9144,381c14986,147193,12065,147066,9652,146812v-2413,-254,-4318,-635,-5715,-1143c2413,145161,1397,144653,889,143891,254,143129,,142240,,141224l,8509c,7493,254,6604,762,5842,1143,5080,2032,4572,3429,4064,4699,3556,6350,3175,8382,2921v2032,-254,4572,-381,7620,-381c19177,2540,21844,2667,23876,2921v2159,254,3683,635,4826,1143c29845,4572,30734,5080,31242,5842v508,762,762,1651,762,2667l32004,25019v3429,-4953,6731,-9017,9779,-12319c44831,9525,47752,6985,50546,5080,53340,3175,56134,1905,58928,1143,61722,381,64389,,67183,xe" fillcolor="#5b9bd5" stroked="f" strokeweight="0">
                  <v:stroke miterlimit="83231f" joinstyle="miter"/>
                  <v:path arrowok="t" textboxrect="0,0,85217,147193"/>
                </v:shape>
                <v:shape id="Shape 41" o:spid="_x0000_s1038" style="position:absolute;left:4640;top:4017;width:607;height:1471;visibility:visible;mso-wrap-style:square;v-text-anchor:top" coordsize="60706,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" path="m2159,c12573,,21463,1016,28829,3048v7366,2032,13462,5207,18161,9398c51816,16637,55245,22098,57404,28702v2286,6731,3302,14605,3302,23749l60706,141732v,1397,-508,2413,-1397,3175c58293,145796,56642,146304,54610,146685v-2159,381,-5334,508,-9525,508c40640,147193,37338,147066,35306,146685v-2032,-381,-3429,-889,-4318,-1778c30226,144145,29845,143129,29845,141732r,-10668c24384,137033,18161,141478,11049,144780l,147135,,122119r10541,-2866c14986,116586,19431,112649,24003,107442r,-22606l9652,84836,,85706,,62288r11049,-947l24003,61341r,-8001c24003,49149,23622,45466,22733,42291v-889,-3048,-2286,-5715,-4191,-7747c16637,32512,14097,30861,10795,29972l,28594,,176,2159,xe" fillcolor="#5b9bd5" stroked="f" strokeweight="0">
                  <v:stroke miterlimit="83231f" joinstyle="miter"/>
                  <v:path arrowok="t" textboxrect="0,0,60706,147193"/>
                </v:shape>
                <v:shape id="Shape 42" o:spid="_x0000_s1039" style="position:absolute;left:10318;top:3693;width:938;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" path="m40386,v3556,,6604,127,9144,381c51943,508,53848,1016,55245,1524v1397,508,2286,1143,2921,2032c58801,4318,59055,5207,59055,6223r,29591l88011,35814v889,,1778,254,2540,762c91313,37084,91948,37846,92456,38989v508,1143,889,2667,1016,4699c93726,45720,93853,48133,93853,51054v,5461,-508,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color="#5b9bd5" stroked="f" strokeweight="0">
                  <v:stroke miterlimit="83231f" joinstyle="miter"/>
                  <v:path arrowok="t" textboxrect="0,0,93853,181610"/>
                </v:shape>
                <v:shape id="Shape 43" o:spid="_x0000_s1040" style="position:absolute;left:6553;top:3693;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" path="m40386,v3556,,6604,127,9144,381c51943,508,53848,1016,55245,1524v1397,508,2286,1143,2921,2032c58801,4318,59055,5207,59055,6223r,29591l88011,35814v889,,1778,254,2540,762c91313,37084,91948,37846,92456,38989v508,1143,889,2667,1016,4699c93726,45720,93853,48133,93853,51054v,5461,-381,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color="#5b9bd5" stroked="f" strokeweight="0">
                  <v:stroke miterlimit="83231f" joinstyle="miter"/>
                  <v:path arrowok="t" textboxrect="0,0,93853,181610"/>
                </v:shape>
                <v:shape id="Shape 44" o:spid="_x0000_s1041" style="position:absolute;left:11494;top:3459;width:432;height:392;visibility:visible;mso-wrap-style:square;v-text-anchor:top" coordsize="43180,39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" path="m21717,v8382,,14097,1397,17018,4191c41783,6985,43180,12065,43180,19304v,7493,-1524,12700,-4572,15621c35560,37846,29845,39243,21463,39243v-8382,,-14097,-1397,-17018,-4191c1524,32258,,27305,,20066,,12446,1524,7239,4572,4318,7620,1397,13335,,21717,xe" fillcolor="#5b9bd5" stroked="f" strokeweight="0">
                  <v:stroke miterlimit="83231f" joinstyle="miter"/>
                  <v:path arrowok="t" textboxrect="0,0,43180,39243"/>
                </v:shape>
                <v:shape id="Shape 45" o:spid="_x0000_s1042" style="position:absolute;left:9695;top:3459;width:432;height:392;visibility:visible;mso-wrap-style:square;v-text-anchor:top" coordsize="43180,39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" path="m21717,v8382,,14097,1397,17018,4191c41783,6985,43180,12065,43180,19304v,7493,-1524,12700,-4572,15621c35560,37846,29845,39243,21463,39243v-8382,,-14097,-1397,-17018,-4191c1524,32258,,27305,,20066,,12446,1524,7239,4572,4318,7620,1397,13335,,21717,xe" fillcolor="#5b9bd5" stroked="f" strokeweight="0">
                  <v:stroke miterlimit="83231f" joinstyle="miter"/>
                  <v:path arrowok="t" textboxrect="0,0,43180,39243"/>
                </v:shape>
                <v:shape id="Shape 46" o:spid="_x0000_s1043" style="position:absolute;left:12853;top:5140;width:580;height:374;visibility:visible;mso-wrap-style:square;v-text-anchor:top" coordsize="5801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" path="m53318,v890,,1525,127,2159,508c56112,889,56621,1524,57002,2413v381,889,635,2159,762,3683c57890,7747,58018,9906,58018,12319v,2159,,4064,-128,5588c57764,19431,57637,20701,57383,21844v-127,1143,-509,2032,-890,2794c56112,25400,55605,26035,54970,26797v-636,635,-2414,1651,-5334,2794c46842,30734,43159,32004,38714,33147v-4446,1143,-9652,2032,-15368,2921c17631,36957,11409,37338,4931,37338l,36633,,7740,8361,9017v6476,,12319,-381,17272,-1397c30586,6731,34777,5715,38459,4572,42015,3429,45064,2286,47477,1397,49890,508,51795,,53318,xe" fillcolor="#5b9bd5" stroked="f" strokeweight="0">
                  <v:stroke miterlimit="83231f" joinstyle="miter"/>
                  <v:path arrowok="t" textboxrect="0,0,58018,37338"/>
                </v:shape>
                <v:shape id="Shape 47" o:spid="_x0000_s1044" style="position:absolute;left:15064;top:5049;width:419;height:450;visibility:visible;mso-wrap-style:square;v-text-anchor:top" coordsize="41910,44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" path="m20828,v4064,,7366,381,10033,1143c33528,1905,35687,3175,37338,4953v1651,1778,2794,4191,3556,7112c41529,14986,41910,18542,41910,22606v,4191,-381,7747,-1016,10541c40132,35941,38989,38227,37338,40132v-1651,1778,-3810,3048,-6477,3683c28194,44577,24892,44958,20828,44958v-4064,,-7493,-381,-10160,-1143c8001,43180,5842,41910,4191,40132,2540,38227,1397,35941,889,33147,254,30353,,26797,,22606,,18542,254,14986,889,12065,1397,9144,2540,6731,4191,4953,5842,3175,8001,1905,10668,1143,13335,381,16764,,20828,xe" fillcolor="#5b9bd5" stroked="f" strokeweight="0">
                  <v:stroke miterlimit="83231f" joinstyle="miter"/>
                  <v:path arrowok="t" textboxrect="0,0,41910,44958"/>
                </v:shape>
                <v:shape id="Shape 48" o:spid="_x0000_s1045" style="position:absolute;left:15064;top:4076;width:419;height:450;visibility:visible;mso-wrap-style:square;v-text-anchor:top" coordsize="41910,44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" path="m20828,v4064,,7366,381,10033,1143c33528,2032,35687,3302,37338,5080v1651,1778,2794,4064,3556,6985c41529,14859,41910,18542,41910,22733v,4191,-381,7620,-1016,10414c40132,35941,38989,38227,37338,40005v-1651,1778,-3810,3048,-6477,3810c28194,44577,24892,44958,20828,44958v-4064,,-7493,-381,-10160,-1143c8001,43053,5842,41783,4191,40005,2540,38227,1397,35941,889,33147,254,30353,,26924,,22733,,18542,254,14859,889,12065,1397,9144,2540,6858,4191,5080,5842,3302,8001,2032,10668,1143,13335,381,16764,,20828,xe" fillcolor="#5b9bd5" stroked="f" strokeweight="0">
                  <v:stroke miterlimit="83231f" joinstyle="miter"/>
                  <v:path arrowok="t" textboxrect="0,0,41910,44958"/>
                </v:shape>
                <v:shape id="Shape 49" o:spid="_x0000_s1046" style="position:absolute;left:13730;top:4017;width:1014;height:1497;visibility:visible;mso-wrap-style:square;v-text-anchor:top" coordsize="101346,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" path="m54737,v4191,,8128,254,12065,889c70739,1524,74295,2286,77470,3175v3175,889,5842,1778,8001,2921c87757,7112,89281,8001,90170,8763v1016,635,1651,1397,2032,2159c92583,11684,92964,12573,93091,13589v254,1016,381,2413,508,3937c93726,19050,93853,20955,93853,23241v,2667,-127,4826,-254,6477c93472,31496,93218,32766,92837,33782v-254,1016,-762,1651,-1397,2032c90932,36195,90170,36322,89408,36322v-889,,-2286,-508,-4191,-1524c83312,33655,81026,32639,78105,31369,75311,30226,72009,29083,68326,28067,64643,27051,60325,26543,55626,26543v-3429,,-6350,254,-8763,1016c44323,28194,42291,29210,40767,30480v-1651,1270,-2794,2794,-3556,4572c36322,36830,35941,38608,35941,40640v,3048,1016,5588,2794,7747c40640,50419,43180,52324,46228,53848v3048,1651,6604,3048,10541,4445c60579,59690,64643,61214,68580,62865v4064,1651,8001,3556,11938,5715c84455,70739,88011,73533,91059,76708v3048,3175,5461,6858,7366,11303c100330,92456,101346,97663,101346,103759v,7493,-1524,14224,-4318,19939c94234,129413,90170,134239,85090,138176v-5207,3810,-11303,6731,-18288,8636c59690,148717,52070,149733,43815,149733v-4953,,-9652,-381,-14224,-1143c25146,147828,21082,146939,17526,145796v-3556,-1143,-6604,-2286,-8890,-3556c6223,141097,4445,139954,3429,138938,2286,137922,1397,136271,889,133985,254,131826,,128524,,124079v,-2794,,-5080,254,-6858c381,115443,762,114046,1143,113030v381,-1016,889,-1778,1524,-2032c3175,110617,3937,110490,4826,110490v1143,,2794,508,4826,1778c11811,113538,14478,114935,17653,116332v3175,1524,6858,2921,11049,4191c33020,121793,37719,122428,43053,122428v3429,,6477,-254,9017,-1016c54737,120777,57023,119761,58928,118491v1905,-1270,3429,-2921,4445,-4953c64389,111633,64770,109347,64770,106680v,-2921,-889,-5461,-2667,-7620c60198,96901,57785,94996,54737,93472,51816,91821,48387,90424,44577,89027,40640,87630,36830,86106,32766,84328,28702,82677,24765,80772,20955,78613,17145,76454,13716,73787,10795,70612,7747,67437,5334,63500,3429,59055,1651,54610,635,49276,635,43053v,-6350,1270,-12192,3810,-17526c6858,20193,10414,15621,15113,11938,19812,8128,25527,5207,32131,3175,38862,1016,46355,,54737,xe" fillcolor="#5b9bd5" stroked="f" strokeweight="0">
                  <v:stroke miterlimit="83231f" joinstyle="miter"/>
                  <v:path arrowok="t" textboxrect="0,0,101346,149733"/>
                </v:shape>
                <v:shape id="Shape 50" o:spid="_x0000_s1047" style="position:absolute;left:12853;top:4017;width:642;height:843;visibility:visible;mso-wrap-style:square;v-text-anchor:top" coordsize="64240,84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" path="m1630,c12678,,22203,1651,30077,4953v7875,3175,14351,7747,19432,13589c54589,24384,58271,31242,60684,39116v2414,8001,3556,16637,3556,25908l64240,70993v,4572,-1016,8001,-3047,10160c59161,83312,56367,84328,52811,84328l,84328,,60325r27918,c28299,49784,26140,41529,21696,35560,17124,29464,10139,26543,740,26543l,26701,,300,1630,xe" fillcolor="#5b9bd5" stroked="f" strokeweight="0">
                  <v:stroke miterlimit="83231f" joinstyle="miter"/>
                  <v:path arrowok="t" textboxrect="0,0,64240,84328"/>
                </v:shape>
                <v:shape id="Shape 51" o:spid="_x0000_s1048" style="position:absolute;left:15064;top:5049;width:419;height:450;visibility:visible;mso-wrap-style:square;v-text-anchor:top" coordsize="41910,44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" path="m20828,v4064,,7366,381,10033,1143c33528,1905,35687,3175,37338,4953v1651,1778,2794,4191,3556,7112c41529,14986,41910,18542,41910,22606v,4191,-381,7747,-1016,10541c40132,35941,38989,38227,37338,40132v-1651,1778,-3810,3048,-6477,3683c28194,44577,24892,44958,20828,44958v-4064,,-7493,-381,-10160,-1143c8001,43180,5842,41910,4191,40132,2540,38227,1397,35941,889,33147,254,30353,,26797,,22606,,18542,254,14986,889,12065,1397,9144,2540,6731,4191,4953,5842,3175,8001,1905,10668,1143,13335,381,16764,,20828,xe" filled="f" strokecolor="white">
                  <v:path arrowok="t" textboxrect="0,0,41910,44958"/>
                </v:shape>
                <v:shape id="Shape 52" o:spid="_x0000_s1049" style="position:absolute;left:4400;top:4865;width:480;height:383;visibility:visible;mso-wrap-style:square;v-text-anchor:top" coordsize="48006,38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" path="m33655,c27686,,22479,508,18161,1397,13970,2286,10541,3556,7747,5334,5080,7112,3175,9271,1905,11811,635,14351,,17272,,20574v,5461,1778,9906,5334,13081c8890,36830,13716,38354,20066,38354v5207,,10033,-1270,14478,-3937c38989,31750,43434,27813,48006,22606l48006,,33655,xe" filled="f" strokecolor="white">
                  <v:path arrowok="t" textboxrect="0,0,48006,38354"/>
                </v:shape>
                <v:shape id="Shape 53" o:spid="_x0000_s1050" style="position:absolute;left:12573;top:4282;width:563;height:338;visibility:visible;mso-wrap-style:square;v-text-anchor:top" coordsize="56261,33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" path="m28702,c23876,,19812,889,16256,2667,12700,4445,9779,6858,7493,9906,5207,12827,3302,16510,2159,20574,889,24638,127,29083,,33782r55880,c56261,23241,54102,14986,49657,9017,45085,2921,38100,,28702,xe" filled="f" strokecolor="white">
                  <v:path arrowok="t" textboxrect="0,0,56261,33782"/>
                </v:shape>
                <v:shape id="Shape 54" o:spid="_x0000_s1051" style="position:absolute;left:15064;top:4076;width:419;height:450;visibility:visible;mso-wrap-style:square;v-text-anchor:top" coordsize="41910,44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" path="m20828,v4064,,7366,381,10033,1143c33528,2032,35687,3302,37338,5080v1651,1778,2794,4064,3556,6985c41529,14859,41910,18542,41910,22733v,4191,-381,7620,-1016,10414c40132,35941,38989,38227,37338,40005v-1651,1778,-3810,3048,-6477,3810c28194,44577,24892,44958,20828,44958v-4064,,-7493,-381,-10160,-1143c8001,43053,5842,41783,4191,40005,2540,38227,1397,35941,889,33147,254,30353,,26924,,22733,,18542,254,14859,889,12065,1397,9144,2540,6858,4191,5080,5842,3302,8001,2032,10668,1143,13335,381,16764,,20828,xe" filled="f" strokecolor="white">
                  <v:path arrowok="t" textboxrect="0,0,41910,44958"/>
                </v:shape>
                <v:shape id="Shape 55" o:spid="_x0000_s1052" style="position:absolute;left:11523;top:4042;width:375;height:1446;visibility:visible;mso-wrap-style:square;v-text-anchor:top" coordsize="37465,14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" path="m18669,v3683,,6731,127,9144,381c30226,762,32131,1143,33528,1651v1397,635,2413,1270,3048,2032c37211,4445,37465,5207,37465,6223r,132461c37465,139700,37211,140589,36576,141351v-635,762,-1651,1270,-3048,1778c32131,143637,30226,144018,27813,144272v-2413,254,-5461,381,-9144,381c14986,144653,12065,144526,9652,144272v-2413,-254,-4318,-635,-5715,-1143c2413,142621,1397,142113,889,141351,254,140589,,139700,,138684l,6223c,5207,254,4445,889,3683,1397,2921,2413,2286,3937,1651,5334,1143,7239,762,9652,381,12065,127,14986,,18669,xe" filled="f" strokecolor="white">
                  <v:path arrowok="t" textboxrect="0,0,37465,144653"/>
                </v:shape>
                <v:shape id="Shape 56" o:spid="_x0000_s1053" style="position:absolute;left:9725;top:4042;width:374;height:1446;visibility:visible;mso-wrap-style:square;v-text-anchor:top" coordsize="37465,14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" path="m18669,v3683,,6731,127,9144,381c30226,762,32131,1143,33528,1651v1397,635,2413,1270,3048,2032c37211,4445,37465,5207,37465,6223r,132461c37465,139700,37211,140589,36576,141351v-635,762,-1651,1270,-3048,1778c32131,143637,30226,144018,27813,144272v-2413,254,-5461,381,-9144,381c14986,144653,12065,144526,9652,144272v-2413,-254,-4318,-635,-5715,-1143c2413,142621,1397,142113,889,141351,254,140589,,139700,,138684l,6223c,5207,254,4445,889,3683,1397,2921,2413,2286,3937,1651,5334,1143,7239,762,9652,381,12065,127,14986,,18669,xe" filled="f" strokecolor="white">
                  <v:path arrowok="t" textboxrect="0,0,37465,144653"/>
                </v:shape>
                <v:shape id="Shape 57" o:spid="_x0000_s1054" style="position:absolute;left:8363;top:4018;width:1086;height:1495;visibility:visible;mso-wrap-style:square;v-text-anchor:top" coordsize="108585,149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" path="m66929,v3937,,7747,381,11684,1016c82423,1778,85979,2667,89281,3937v3302,1143,6350,2540,8890,3937c100838,9398,102743,10668,103759,11811v1143,1016,1905,2032,2286,2667c106553,15240,106934,16256,107188,17399v127,1270,381,2667,508,4445c107823,23622,107950,25654,107950,28194v,5715,-508,9779,-1524,12065c105410,42672,104140,43815,102616,43815v-1651,,-3556,-762,-5334,-2159c95377,40259,93091,38735,90551,37084,88011,35433,84836,33909,81280,32512,77724,31115,73406,30353,68453,30353v-9652,,-17145,3810,-22225,11303c41021,49149,38481,60071,38481,74549v,7239,635,13462,1905,18923c41656,98933,43561,103505,46101,107188v2540,3683,5715,6477,9525,8255c59436,117221,63881,118237,68961,118237v5207,,9652,-762,13335,-2286c85979,114300,89281,112649,92075,110744v2667,-1905,5080,-3556,6985,-5080c100965,104140,102489,103251,103759,103251v889,,1651,254,2286,762c106553,104521,107061,105410,107442,106807v381,1397,635,3048,762,5080c108458,114046,108585,116713,108585,120015v,2540,-127,4699,-254,6477c108204,128143,107950,129667,107696,130810v-254,1270,-508,2159,-889,2921c106426,134493,105664,135382,104521,136525v-1143,1143,-3175,2540,-6096,4191c95504,142367,92329,143891,88646,145161v-3683,1270,-7747,2286,-12065,3048c72263,149098,67818,149479,63246,149479v-10160,,-19177,-1651,-27051,-4826c28194,141478,21590,136779,16256,130683,10922,124460,6858,116840,4191,107950,1397,99060,,88773,,77216,,64008,1651,52451,5080,42799,8382,33147,12954,25146,18923,18796,24892,12446,32004,7747,40132,4699,48260,1524,57150,,66929,xe" filled="f" strokecolor="white">
                  <v:path arrowok="t" textboxrect="0,0,108585,149479"/>
                </v:shape>
                <v:shape id="Shape 58" o:spid="_x0000_s1055" style="position:absolute;left:13730;top:4017;width:1014;height:1497;visibility:visible;mso-wrap-style:square;v-text-anchor:top" coordsize="101346,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" path="m54737,v4191,,8128,254,12065,889c70739,1524,74295,2286,77470,3175v3175,889,5842,1778,8001,2921c87757,7112,89281,8001,90170,8763v1016,635,1651,1397,2032,2159c92583,11684,92964,12573,93091,13589v254,1016,381,2413,508,3937c93726,19050,93853,20955,93853,23241v,2667,-127,4826,-254,6477c93472,31496,93218,32766,92837,33782v-254,1016,-762,1651,-1397,2032c90932,36195,90170,36322,89408,36322v-889,,-2286,-508,-4191,-1524c83312,33655,81026,32639,78105,31369,75311,30226,72009,29083,68326,28067,64643,27051,60325,26543,55626,26543v-3429,,-6350,254,-8763,1016c44323,28194,42291,29210,40767,30480v-1651,1270,-2794,2794,-3556,4572c36322,36830,35941,38608,35941,40640v,3048,1016,5588,2794,7747c40640,50419,43180,52324,46228,53848v3048,1651,6604,3048,10541,4445c60579,59690,64643,61214,68580,62865v4064,1651,8001,3556,11938,5715c84455,70739,88011,73533,91059,76708v3048,3175,5461,6858,7366,11303c100330,92456,101346,97663,101346,103759v,7493,-1524,14224,-4318,19939c94234,129413,90170,134239,85090,138176v-5207,3810,-11303,6731,-18288,8636c59690,148717,52070,149733,43815,149733v-4953,,-9652,-381,-14224,-1143c25146,147828,21082,146939,17526,145796v-3556,-1143,-6604,-2286,-8890,-3556c6223,141097,4445,139954,3429,138938,2286,137922,1397,136271,889,133985,254,131826,,128524,,124079v,-2794,,-5080,254,-6858c381,115443,762,114046,1143,113030v381,-1016,889,-1778,1524,-2032c3175,110617,3937,110490,4826,110490v1143,,2794,508,4826,1778c11811,113538,14478,114935,17653,116332v3175,1524,6858,2921,11049,4191c33020,121793,37719,122428,43053,122428v3429,,6477,-254,9017,-1016c54737,120777,57023,119761,58928,118491v1905,-1270,3429,-2921,4445,-4953c64389,111633,64770,109347,64770,106680v,-2921,-889,-5461,-2667,-7620c60198,96901,57785,94996,54737,93472,51816,91821,48387,90424,44577,89027,40640,87630,36830,86106,32766,84328,28702,82677,24765,80772,20955,78613,17145,76454,13716,73787,10795,70612,7747,67437,5334,63500,3429,59055,1651,54610,635,49276,635,43053v,-6350,1270,-12192,3810,-17526c6858,20193,10414,15621,15113,11938,19812,8128,25527,5207,32131,3175,38862,1016,46355,,54737,xe" filled="f" strokecolor="white">
                  <v:path arrowok="t" textboxrect="0,0,101346,149733"/>
                </v:shape>
                <v:shape id="Shape 59" o:spid="_x0000_s1056" style="position:absolute;left:12192;top:4017;width:1303;height:1497;visibility:visible;mso-wrap-style:square;v-text-anchor:top" coordsize="130302,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" path="m67691,c78740,,88265,1651,96139,4953v7874,3175,14351,7747,19431,13589c120650,24384,124333,31242,126746,39116v2413,8001,3556,16637,3556,25908l130302,70993v,4572,-1016,8001,-3048,10160c125222,83312,122428,84328,118872,84328r-80772,c38100,90043,38735,95123,40132,99822v1270,4572,3429,8509,6350,11684c49403,114808,53213,117221,57785,118872v4572,1778,10160,2540,16637,2540c80899,121412,86741,121031,91694,120015v4953,-889,9144,-1905,12827,-3048c108077,115824,111125,114681,113538,113792v2413,-889,4318,-1397,5842,-1397c120269,112395,120904,112522,121539,112903v635,381,1143,1016,1524,1905c123444,115697,123698,116967,123825,118491v127,1651,254,3810,254,6223c124079,126873,124079,128778,123952,130302v-127,1524,-254,2794,-508,3937c123317,135382,122936,136271,122555,137033v-381,762,-889,1397,-1524,2159c120396,139827,118618,140843,115697,141986v-2794,1143,-6477,2413,-10922,3556c100330,146685,95123,147574,89408,148463v-5715,889,-11938,1270,-18415,1270c59182,149733,48768,148209,39878,145288,30988,142240,23622,137795,17653,131699,11684,125603,7239,117983,4318,108839,1397,99568,,88773,,76327,,64516,1524,53848,4572,44450,7620,34925,12065,26924,18034,20320,23876,13716,30988,8636,39370,5207,47752,1778,57150,,67691,xe" filled="f" strokecolor="white">
                  <v:path arrowok="t" textboxrect="0,0,130302,149733"/>
                </v:shape>
                <v:shape id="Shape 60" o:spid="_x0000_s1057" style="position:absolute;left:5625;top:4017;width:852;height:1471;visibility:visible;mso-wrap-style:square;v-text-anchor:top" coordsize="85217,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" path="m67183,v1397,,2667,127,4191,254c72898,381,74422,635,75946,1016v1651,254,3048,762,4191,1143c81407,2667,82296,3048,82804,3556v508,508,889,1016,1143,1651c84201,5842,84455,6604,84582,7620v254,1143,381,2667,508,4699c85217,14478,85217,17272,85217,20828v,3556,-127,6477,-254,8763c84709,31877,84455,33655,84074,34925v-381,1397,-889,2286,-1651,2794c81788,38100,81026,38354,80010,38354v-762,,-1651,-127,-2667,-508c76327,37592,75184,37211,74041,36703v-1270,-381,-2667,-762,-4191,-1016c68453,35306,66802,35179,65024,35179v-2159,,-4191,381,-6223,1270c56642,37211,54483,38608,52324,40386v-2286,1778,-4572,4064,-7112,7112c42799,50419,40259,54102,37465,58547r,82677c37465,142240,37211,143129,36576,143891v-635,762,-1651,1270,-3048,1778c32131,146177,30226,146558,27813,146812v-2413,254,-5461,381,-9144,381c14986,147193,12065,147066,9652,146812v-2413,-254,-4318,-635,-5715,-1143c2413,145161,1397,144653,889,143891,254,143129,,142240,,141224l,8509c,7493,254,6604,762,5842,1143,5080,2032,4572,3429,4064,4699,3556,6350,3175,8382,2921v2032,-254,4572,-381,7620,-381c19177,2540,21844,2667,23876,2921v2159,254,3683,635,4826,1143c29845,4572,30734,5080,31242,5842v508,762,762,1651,762,2667l32004,25019v3429,-4953,6731,-9017,9779,-12319c44831,9525,47752,6985,50546,5080,53340,3175,56134,1905,58928,1143,61722,381,64389,,67183,xe" filled="f" strokecolor="white">
                  <v:path arrowok="t" textboxrect="0,0,85217,147193"/>
                </v:shape>
                <v:shape id="Shape 61" o:spid="_x0000_s1058" style="position:absolute;left:4034;top:4017;width:1213;height:1497;visibility:visible;mso-wrap-style:square;v-text-anchor:top" coordsize="121285,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" path="m62738,c73152,,82042,1016,89408,3048v7366,2032,13462,5207,18161,9398c112395,16637,115824,22098,117983,28702v2286,6731,3302,14605,3302,23749l121285,141732v,1397,-508,2413,-1397,3175c118872,145796,117221,146304,115189,146685v-2159,381,-5334,508,-9525,508c101219,147193,97917,147066,95885,146685v-2032,-381,-3429,-889,-4318,-1778c90805,144145,90424,143129,90424,141732r,-10668c84963,137033,78740,141478,71628,144780v-6985,3302,-14732,4953,-23241,4953c41402,149733,34925,148844,28956,146939v-5842,-1778,-11049,-4572,-15367,-8128c9271,135128,5969,130683,3556,125349,1270,120015,,113665,,106553,,98806,1524,92075,4572,86360,7620,80645,12065,75946,18161,72263v5969,-3683,13462,-6477,22352,-8255c49403,62230,59817,61341,71628,61341r12954,l84582,53340v,-4191,-381,-7874,-1270,-11049c82423,39243,81026,36576,79121,34544,77216,32512,74676,30861,71374,29972,68199,28956,64135,28448,59436,28448v-6223,,-11811,635,-16764,2032c37719,31877,33401,33401,29591,35179v-3683,1651,-6858,3175,-9398,4572c17653,41148,15621,41783,13970,41783v-1016,,-2032,-254,-2794,-1016c10287,40132,9525,39116,9017,37846,8509,36576,8001,34925,7747,33020,7493,31115,7366,29083,7366,26797v,-3048,254,-5461,635,-7239c8509,17653,9525,16129,10922,14605v1397,-1397,3810,-2921,7239,-4699c21717,8128,25781,6604,30353,5080,35052,3556,40132,2413,45593,1397,51181,508,56769,,62738,xe" filled="f" strokecolor="white">
                  <v:path arrowok="t" textboxrect="0,0,121285,149733"/>
                </v:shape>
                <v:shape id="Shape 62" o:spid="_x0000_s1059" style="position:absolute;left:1632;top:4017;width:2112;height:1471;visibility:visible;mso-wrap-style:square;v-text-anchor:top" coordsize="211239,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" path="m76746,v5461,,10414,635,14732,1778c95923,2921,99733,4445,103162,6604v3429,2159,6477,4699,8890,7747c114592,17272,116624,20574,118275,24257v4064,-4318,7874,-7874,11684,-11049c133769,10160,137579,7620,141262,5715v3810,-1905,7493,-3302,11176,-4318c156248,508,159931,,163868,v8763,,16256,1524,22352,4445c192189,7493,197142,11430,200825,16637v3683,5080,6350,11049,8001,17907c210350,41402,211239,48641,211239,56261r,84963c211239,142240,210858,143129,210350,143891v-635,762,-1651,1270,-3048,1778c205905,146177,204000,146558,201714,146812v-2413,254,-5461,381,-9144,381c188760,147193,185712,147066,183299,146812v-2286,-254,-4191,-635,-5715,-1143c176187,145161,175171,144653,174663,143891v-508,-762,-889,-1651,-889,-2667l173774,62484v,-4445,-381,-8509,-1270,-12192c171742,46609,170472,43434,168694,40894v-1778,-2667,-3937,-4699,-6604,-6096c159550,33274,156375,32639,152692,32639v-4445,,-9017,1651,-13589,5207c134531,41275,129578,46355,124244,52959r,88265c124244,142240,123990,143129,123355,143891v-635,762,-1651,1270,-3048,1778c118910,146177,117005,146558,114592,146812v-2413,254,-5334,381,-8890,381c102019,147193,98971,147066,96558,146812v-2413,-254,-4318,-635,-5715,-1143c89446,145161,88430,144653,87795,143891v-635,-762,-889,-1651,-889,-2667l86906,62484v,-4445,-381,-8509,-1270,-12192c84747,46609,83477,43434,81826,40894,80175,38227,78016,36195,75349,34798,72682,33274,69507,32639,65951,32639v-4572,,-9144,1651,-13716,5207c47663,41275,42710,46355,37503,52959r,88265c37503,142240,37249,143129,36614,143891v-635,762,-1651,1270,-3048,1778c32169,146177,30264,146558,27851,146812v-2413,254,-5436,381,-9106,381c15075,147193,12052,147066,9665,146812v-2375,-254,-4293,-635,-5728,-1143c2502,145161,1486,144653,889,143891,292,143129,,142240,,141224l,8509c,7493,241,6604,737,5842,1232,5080,2134,4572,3416,4064,4712,3556,6375,3175,8407,2921v2032,-254,4585,-381,7658,-381c19240,2540,21869,2667,23952,2921v2121,254,3645,635,4788,1143c29883,4572,30772,5080,31280,5842v508,762,762,1651,762,2667l32042,23876c39281,15875,46647,9906,53886,5969,61252,2032,68872,,76746,xe" filled="f" strokecolor="white">
                  <v:path arrowok="t" textboxrect="0,0,211239,147193"/>
                </v:shape>
                <v:shape id="Shape 63" o:spid="_x0000_s1060" style="position:absolute;left:10318;top:3693;width:938;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" path="m40386,v3556,,6604,127,9144,381c51943,508,53848,1016,55245,1524v1397,508,2286,1143,2921,2032c58801,4318,59055,5207,59055,6223r,29591l88011,35814v889,,1778,254,2540,762c91313,37084,91948,37846,92456,38989v508,1143,889,2667,1016,4699c93726,45720,93853,48133,93853,51054v,5461,-508,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ed="f" strokecolor="white">
                  <v:path arrowok="t" textboxrect="0,0,93853,181610"/>
                </v:shape>
                <v:shape id="Shape 64" o:spid="_x0000_s1061" style="position:absolute;left:6553;top:3693;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" path="m40386,v3556,,6604,127,9144,381c51943,508,53848,1016,55245,1524v1397,508,2286,1143,2921,2032c58801,4318,59055,5207,59055,6223r,29591l88011,35814v889,,1778,254,2540,762c91313,37084,91948,37846,92456,38989v508,1143,889,2667,1016,4699c93726,45720,93853,48133,93853,51054v,5461,-381,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ed="f" strokecolor="white">
                  <v:path arrowok="t" textboxrect="0,0,93853,181610"/>
                </v:shape>
                <v:shape id="Shape 65" o:spid="_x0000_s1062" style="position:absolute;left:90;top:3520;width:1258;height:1994;visibility:visible;mso-wrap-style:square;v-text-anchor:top" coordsize="125768,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" path="m67869,v4559,,9131,254,13690,1016c86131,1651,90386,2667,94361,3810v3962,1143,7493,2540,10566,4064c108001,9271,110033,10541,111023,11557v1004,1016,1664,1778,2020,2540c113386,14732,113678,15748,113932,16891v254,1143,419,2540,520,4318c114554,22860,114605,25019,114605,27686v,2794,-76,5207,-229,7239c114224,36957,113982,38608,113640,39878v-356,1270,-851,2159,-1499,2794c111506,43307,110630,43561,109538,43561v-1093,,-2820,-635,-5208,-2032c101956,40132,99022,38608,95555,36957,92075,35306,88062,33782,83490,32512,78930,31115,73927,30480,68466,30480v-4267,,-7989,508,-11164,1524c54127,33020,51473,34544,49340,36322v-2134,1905,-3722,4064,-4763,6604c43536,45593,43015,48260,43015,51181v,4191,1168,7874,3492,11049c48844,65405,51968,68199,55893,70612v3911,2413,8356,4699,13309,6858c74168,79502,79235,81788,84391,84201v5157,2413,10224,5080,15177,8128c104534,95377,108941,98933,112814,103124v3874,4318,6998,9271,9373,14986c124574,123698,125768,130429,125768,138176v,10160,-1892,19050,-5664,26670c116332,172466,111227,178816,104775,184023v-6452,5080,-13983,8890,-22619,11430c73520,198120,64300,199390,54470,199390v-6642,,-12814,-508,-18529,-1651c30239,196596,25210,195326,20841,193802v-4369,-1524,-8014,-3175,-10935,-4826c6972,187325,4864,185801,3581,184531,2286,183261,1372,181356,826,178943,279,176530,,172974,,168402v,-3048,102,-5588,305,-7747c495,158623,826,156972,1270,155575v445,-1270,1041,-2159,1791,-2667c3797,152273,4661,152019,5664,152019v1385,,3340,889,5868,2540c14072,156210,17323,157988,21285,159893v3975,2032,8712,3810,14211,5461c41008,167005,47384,167894,54623,167894v4762,,9029,-635,12801,-1778c71196,164973,74397,163322,77026,161290v2628,-2032,4635,-4699,6019,-7747c84442,150495,85128,147066,85128,143256v,-4318,-1181,-8128,-3569,-11176c79185,128905,76086,126111,72263,123698v-3823,-2413,-8166,-4699,-13030,-6858c54381,114681,49365,112522,44209,110109v-5157,-2413,-10173,-5080,-15037,-8128c24308,98933,19977,95377,16154,91059,12332,86868,9233,81915,6845,76200,4470,70358,3277,63500,3277,55499v,-9271,1714,-17399,5130,-24384c11836,24130,16446,18288,22250,13716,28054,9144,34900,5715,42786,3429,50686,1143,59042,,67869,xe" filled="f" strokecolor="white">
                  <v:path arrowok="t" textboxrect="0,0,125768,199390"/>
                </v:shape>
                <v:shape id="Shape 66" o:spid="_x0000_s1063" style="position:absolute;left:11494;top:3459;width:432;height:392;visibility:visible;mso-wrap-style:square;v-text-anchor:top" coordsize="43180,39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" path="m21717,v8382,,14097,1397,17018,4191c41783,6985,43180,12065,43180,19304v,7493,-1524,12700,-4572,15621c35560,37846,29845,39243,21463,39243v-8382,,-14097,-1397,-17018,-4191c1524,32258,,27305,,20066,,12446,1524,7239,4572,4318,7620,1397,13335,,21717,xe" filled="f" strokecolor="white">
                  <v:path arrowok="t" textboxrect="0,0,43180,39243"/>
                </v:shape>
                <v:shape id="Shape 67" o:spid="_x0000_s1064" style="position:absolute;left:9695;top:3459;width:432;height:392;visibility:visible;mso-wrap-style:square;v-text-anchor:top" coordsize="43180,39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" path="m21717,v8382,,14097,1397,17018,4191c41783,6985,43180,12065,43180,19304v,7493,-1524,12700,-4572,15621c35560,37846,29845,39243,21463,39243v-8382,,-14097,-1397,-17018,-4191c1524,32258,,27305,,20066,,12446,1524,7239,4572,4318,7620,1397,13335,,21717,xe" filled="f" strokecolor="white">
                  <v:path arrowok="t" textboxrect="0,0,43180,39243"/>
                </v:shape>
                <v:shape id="Picture 69" o:spid="_x0000_s1065" type="#_x0000_t75" style="position:absolute;left:27;top:8619;width:32088;height:2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">
                  <v:imagedata r:id="rId13" o:title=""/>
                </v:shape>
                <v:shape id="Shape 70" o:spid="_x0000_s1066" style="position:absolute;left:32;top:8773;width:867;height:1943;visibility:visible;mso-wrap-style:square;v-text-anchor:top" coordsize="86697,194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" path="m86697,r,37587l86627,37587,59385,119502r27312,l86697,149474r-35948,l38545,187193v-394,1397,-915,2540,-1563,3429c36347,191638,35306,192400,33858,192908v-1435,508,-3467,889,-6096,1143c25133,194178,21679,194305,17412,194305v-4560,,-8128,-127,-10706,-381c4115,193543,2337,192908,1346,191765,356,190622,,188971,305,186812v292,-2032,1041,-4826,2222,-8255l61913,7615v596,-1651,1295,-3048,2082,-4064c64795,2535,66053,1773,67793,1265,69532,630,71933,249,75006,122l86697,xe" fillcolor="#5b9bd5" stroked="f" strokeweight="0">
                  <v:path arrowok="t" textboxrect="0,0,86697,194305"/>
                </v:shape>
                <v:shape id="Shape 71" o:spid="_x0000_s1067" style="position:absolute;left:5390;top:9867;width:606;height:874;visibility:visible;mso-wrap-style:square;v-text-anchor:top" coordsize="60579,87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" path="m60579,r,23418l54737,23945v-4191,889,-7620,2159,-10414,3937c41656,29660,39751,31819,38481,34359v-1270,2540,-1905,5461,-1905,8763c36576,48583,38354,53028,41910,56203v3556,3175,8382,4699,14732,4699l60579,59832r,25015l48387,87445v-6985,,-13462,-889,-19431,-2794c23114,82873,17907,80079,13589,76523,9271,72840,5969,68395,3556,63061,1270,57727,,51377,,44265,,36518,1524,29787,4572,24072,7620,18357,12065,13658,18161,9975,24130,6292,31623,3498,40513,1720l60579,xe" fillcolor="#5b9bd5" stroked="f" strokeweight="0">
                  <v:path arrowok="t" textboxrect="0,0,60579,87445"/>
                </v:shape>
                <v:shape id="Shape 72" o:spid="_x0000_s1068" style="position:absolute;left:5464;top:9246;width:532;height:416;visibility:visible;mso-wrap-style:square;v-text-anchor:top" coordsize="53213,41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" path="m53213,r,28418l52070,28272v-6223,,-11811,635,-16764,2032c30353,31701,26035,33225,22225,35003v-3683,1651,-6858,3175,-9398,4572c10287,40972,8255,41607,6604,41607v-1016,,-2032,-254,-2794,-1016c2921,39956,2159,38940,1651,37670,1143,36400,635,34749,381,32844,127,30939,,28907,,26621,,23573,254,21160,635,19382v508,-1905,1524,-3429,2921,-4953c4953,13032,7366,11508,10795,9730,14351,7952,18415,6428,22987,4904,27686,3380,32766,2237,38227,1221l53213,xe" fillcolor="#5b9bd5" stroked="f" strokeweight="0">
                  <v:path arrowok="t" textboxrect="0,0,53213,41607"/>
                </v:shape>
                <v:shape id="Shape 73" o:spid="_x0000_s1069" style="position:absolute;left:2591;top:8773;width:2632;height:1943;visibility:visible;mso-wrap-style:square;v-text-anchor:top" coordsize="263144,19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" path="m19685,v4699,,8382,,11176,127c33528,254,35560,635,36957,1270v1397,508,2413,1270,2794,2286c40259,4572,40640,6096,41021,8001l74803,155448r127,l110109,9017v381,-1905,889,-3429,1524,-4572c112268,3175,113411,2286,114935,1651v1524,-635,3556,-1143,6223,-1397c123952,127,127508,,131953,v4699,,8509,,11303,254c146177,381,148336,889,149860,1524v1524,635,2667,1524,3302,2794c153924,5461,154432,6985,154813,9017r36322,146431l191516,155448,225298,8382v254,-1524,635,-2921,1143,-4064c226949,3175,227838,2286,229235,1651v1397,-635,3429,-1143,5969,-1397c237744,127,241427,,246126,v4318,,7747,127,10160,254c258699,508,260477,1270,261620,2286v1016,1143,1524,2794,1397,4826c262890,9271,262255,12192,261366,15875l217170,183388v-508,2413,-1397,4318,-2413,5842c213741,190627,212090,191770,210058,192405v-2032,762,-4699,1270,-8001,1524c198755,194183,194564,194310,189484,194310v-5588,,-10160,-127,-13589,-381c172466,193675,169799,193167,167767,192405v-1905,-635,-3429,-1778,-4318,-3175c162560,187706,161925,185801,161417,183388l130556,61468r-254,l101092,183388v-508,2286,-1143,4191,-2032,5588c98171,190500,96774,191643,94742,192405v-1905,762,-4445,1270,-7874,1524c83566,194183,79248,194310,73787,194310v-5842,,-10414,-127,-13843,-381c56515,193675,53848,193167,51816,192405v-1905,-635,-3429,-1778,-4318,-3175c46609,187706,45974,185801,45339,183388l1524,15367c635,11811,127,9017,127,6985,,4953,508,3429,1778,2286,3048,1270,5080,508,7874,254,10668,127,14605,,19685,xe" fillcolor="#5b9bd5" stroked="f" strokeweight="0">
                  <v:path arrowok="t" textboxrect="0,0,263144,194310"/>
                </v:shape>
                <v:shape id="Shape 74" o:spid="_x0000_s1070" style="position:absolute;left:899;top:8773;width:910;height:1943;visibility:visible;mso-wrap-style:square;v-text-anchor:top" coordsize="91002,19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" path="m514,c6369,,11043,,14510,127v3467,127,6172,508,8115,1143c24555,1778,25940,2540,26791,3683v838,1016,1562,2540,2159,4445l88475,178816v1193,3556,1943,6477,2235,8509c91002,189357,90608,191008,89516,192024v-1092,1016,-3023,1651,-5804,1905c80931,194183,77121,194310,72257,194310v-5068,,-9005,-127,-11837,-254c57601,193929,55442,193675,53943,193167v-1486,-381,-2527,-1016,-3124,-1778c50235,190500,49727,189484,49333,188214l36392,149479,,149479,,119507r27311,l70,37592r-70,l,5,514,xe" fillcolor="#5b9bd5" stroked="f" strokeweight="0">
                  <v:path arrowok="t" textboxrect="0,0,91002,194310"/>
                </v:shape>
                <v:shape id="Shape 75" o:spid="_x0000_s1071" style="position:absolute;left:6827;top:9269;width:1377;height:1978;visibility:visible;mso-wrap-style:square;v-text-anchor:top" coordsize="137795,197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" path="m19050,v4191,,7620,127,10033,254c31623,381,33528,762,34925,1397v1397,508,2413,1397,3175,2667c38735,5334,39497,7112,40132,9398l71374,98171r508,l100457,7620v508,-2667,1397,-4318,2286,-5207c103632,1651,105283,1016,107442,635,109601,254,113411,,118872,v4318,,7874,254,10668,635c132334,1016,134493,1778,135763,2794v1397,1143,2032,2540,2032,4445c137795,9017,137414,11176,136652,13716l92456,143764,76327,190754v-889,2540,-3302,4318,-7239,5334c65024,197231,59309,197739,51562,197739v-3937,,-7112,-127,-9525,-508c39751,196977,37973,196342,36703,195580v-1143,-762,-1778,-1778,-1905,-3048c34671,191389,35052,189992,35687,188214l53340,143764v-1270,-635,-2413,-1524,-3429,-2794c48895,139827,48133,138430,47625,137033l1905,14986c635,11557,,8890,,7112,,5207,508,3810,1778,2794,2921,1651,4953,1016,7747,635,10668,254,14351,,19050,xe" fillcolor="#5b9bd5" stroked="f" strokeweight="0">
                  <v:path arrowok="t" textboxrect="0,0,137795,197739"/>
                </v:shape>
                <v:shape id="Shape 76" o:spid="_x0000_s1072" style="position:absolute;left:10085;top:9247;width:712;height:1494;visibility:visible;mso-wrap-style:square;v-text-anchor:top" coordsize="71183,149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" path="m71183,r,29385l56896,32367v-4191,2032,-7620,5080,-10287,9017c43942,45194,41910,50020,40640,55481v-1397,5461,-2032,11811,-2032,18796c38608,80881,39116,86850,40259,92438v1016,5461,2794,10287,5207,14351c48006,110853,51181,113901,55372,116187v4191,2286,9398,3302,15494,3302l71183,119423r,29767l69596,149461v-11811,,-22098,-1651,-30861,-4953c29972,141206,22733,136507,17018,130284,11303,124061,6985,116314,4191,107170,1397,98026,,87612,,75928,,64625,1524,54338,4572,44940,7620,35542,12192,27541,18161,20810,24257,14079,31877,8872,40894,5189l71183,xe" fillcolor="#5b9bd5" stroked="f" strokeweight="0">
                  <v:path arrowok="t" textboxrect="0,0,71183,149461"/>
                </v:shape>
                <v:shape id="Shape 77" o:spid="_x0000_s1073" style="position:absolute;left:5996;top:9244;width:607;height:1472;visibility:visible;mso-wrap-style:square;v-text-anchor:top" coordsize="60706,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" path="m2159,c12573,,21463,1016,28829,3048v7366,2032,13462,5207,18161,9398c51816,16637,55245,22098,57531,28702v2159,6731,3175,14605,3175,23749l60706,141732v,1397,-508,2413,-1397,3175c58293,145796,56642,146304,54610,146685v-2159,381,-5334,508,-9525,508c40640,147193,37338,147066,35306,146685v-2032,-381,-3429,-889,-4318,-1778c30226,144145,29845,143129,29845,141732r,-10668c24384,137033,18161,141478,11049,144780l,147134,,122119r10541,-2866c14986,116586,19431,112649,24003,107442r,-22606l9652,84836,,85706,,62288r11049,-947l24003,61341r,-8001c24003,49149,23622,45466,22733,42291v-889,-3048,-2286,-5715,-4191,-7747c16637,32512,14097,30861,10795,29972l,28594,,176,2159,xe" fillcolor="#5b9bd5" stroked="f" strokeweight="0">
                  <v:path arrowok="t" textboxrect="0,0,60706,147193"/>
                </v:shape>
                <v:shape id="Shape 78" o:spid="_x0000_s1074" style="position:absolute;left:8961;top:8920;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" path="m40386,v3556,,6604,127,9144,381c51943,508,53848,1016,55245,1524v1397,508,2286,1143,2921,2032c58801,4318,59055,5207,59055,6223r,29591l88011,35814v889,,1778,254,2540,762c91313,37084,91948,37846,92456,38989v508,1143,889,2667,1016,4699c93726,45720,93853,48133,93853,51054v,5461,-381,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color="#5b9bd5" stroked="f" strokeweight="0">
                  <v:path arrowok="t" textboxrect="0,0,93853,181610"/>
                </v:shape>
                <v:shape id="Shape 79" o:spid="_x0000_s1075" style="position:absolute;left:13864;top:9867;width:605;height:874;visibility:visible;mso-wrap-style:square;v-text-anchor:top" coordsize="60579,87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" path="m60579,r,23418l54737,23945v-4191,889,-7620,2159,-10414,3937c41656,29660,39751,31819,38481,34359v-1270,2540,-1905,5461,-1905,8763c36576,48583,38354,53028,41910,56203v3556,3175,8382,4699,14732,4699l60579,59832r,25015l48387,87445v-6985,,-13462,-889,-19431,-2794c23114,82873,17907,80079,13589,76523,9271,72840,5969,68395,3556,63061,1270,57727,,51377,,44265,,36518,1524,29787,4572,24072,7620,18357,12065,13658,18161,9975,24130,6292,31623,3498,40513,1720l60579,xe" fillcolor="#5b9bd5" stroked="f" strokeweight="0">
                  <v:path arrowok="t" textboxrect="0,0,60579,87445"/>
                </v:shape>
                <v:shape id="Shape 80" o:spid="_x0000_s1076" style="position:absolute;left:13937;top:9246;width:532;height:416;visibility:visible;mso-wrap-style:square;v-text-anchor:top" coordsize="53213,41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" path="m53213,r,28418l52070,28272v-6223,,-11811,635,-16764,2032c30353,31701,26035,33225,22225,35003v-3683,1651,-6858,3175,-9398,4572c10287,40972,8255,41607,6604,41607v-1016,,-2032,-254,-2794,-1016c2921,39956,2159,38940,1651,37670,1143,36400,635,34749,381,32844,127,30939,,28907,,26621,,23573,254,21160,635,19382v508,-1905,1524,-3429,2921,-4953c4953,13032,7366,11508,10795,9730,14351,7952,18415,6428,22987,4904,27686,3380,32766,2237,38227,1221l53213,xe" fillcolor="#5b9bd5" stroked="f" strokeweight="0">
                  <v:path arrowok="t" textboxrect="0,0,53213,41607"/>
                </v:shape>
                <v:shape id="Shape 81" o:spid="_x0000_s1077" style="position:absolute;left:10797;top:9244;width:712;height:1494;visibility:visible;mso-wrap-style:square;v-text-anchor:top" coordsize="71183,149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" path="m1588,c13526,,23813,1651,32576,4826v8763,3302,16001,8001,21716,14224c60008,25273,64198,33020,66992,42164v2794,9144,4191,19558,4191,31369c71183,84836,69660,95123,66739,104521v-3049,9271,-7494,17272,-13590,24130c47054,135382,39433,140589,30417,144272l,149462,,119695r14414,-2982c18605,114681,22035,111760,24702,107950v2666,-3937,4699,-8636,5968,-14097c31940,88392,32576,82042,32576,75057v,-6604,-509,-12573,-1524,-18161c30036,51435,28258,46609,25717,42545,23305,38481,20002,35306,15811,33020,11748,30734,6540,29591,317,29591l,29657,,272,1588,xe" fillcolor="#5b9bd5" stroked="f" strokeweight="0">
                  <v:path arrowok="t" textboxrect="0,0,71183,149462"/>
                </v:shape>
                <v:shape id="Shape 82" o:spid="_x0000_s1078" style="position:absolute;left:12404;top:8747;width:1258;height:1994;visibility:visible;mso-wrap-style:square;v-text-anchor:top" coordsize="125730,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" path="m67818,v4572,,9144,254,13716,1016c86106,1651,90424,2667,94361,3810v3937,1143,7493,2540,10541,4064c107950,9271,109982,10541,110998,11557v1016,1016,1651,1778,2032,2540c113411,14732,113665,15748,113919,16891v254,1143,381,2540,508,4318c114554,22860,114554,25019,114554,27686v,2794,,5207,-254,7239c114173,36957,113919,38608,113665,39878v-381,1270,-889,2159,-1524,2794c111506,43307,110617,43561,109474,43561v-1016,,-2794,-635,-5207,-2032c101981,40132,99060,38608,95504,36957,92075,35306,88011,33782,83439,32512,78867,31115,73914,30480,68453,30480v-4318,,-8001,508,-11176,1524c54102,33020,51435,34544,49276,36322v-2032,1905,-3683,4064,-4699,6604c43561,45593,42926,48260,42926,51181v,4191,1270,7874,3556,11049c48768,65405,51943,68199,55880,70612v3937,2413,8382,4699,13335,6858c74168,79502,79248,81788,84328,84201v5207,2413,10287,5080,15240,8128c104521,95377,108966,98933,112776,103124v3937,4318,6985,9271,9398,14986c124587,123698,125730,130429,125730,138176v,10160,-1905,19050,-5588,26670c116332,172466,111252,178816,104775,184023v-6477,5080,-13970,8890,-22606,11430c73533,198120,64262,199390,54483,199390v-6731,,-12827,-508,-18542,-1651c30226,196596,25146,195326,20828,193802v-4318,-1524,-8001,-3175,-10922,-4826c6985,187325,4826,185801,3556,184531,2286,183261,1397,181356,762,178943,254,176530,,172974,,168402v,-3048,127,-5588,254,-7747c508,158623,762,156972,1270,155575v381,-1270,1016,-2159,1778,-2667c3810,152273,4699,152019,5588,152019v1397,,3429,889,5969,2540c14097,156210,17272,157988,21209,159893v4064,2032,8763,3810,14224,5461c41021,167005,47371,167894,54610,167894v4699,,9017,-635,12827,-1778c71120,164973,74422,163322,76962,161290v2667,-2032,4699,-4699,6096,-7747c84455,150495,85090,147066,85090,143256v,-4318,-1143,-8128,-3556,-11176c79121,128905,76073,126111,72263,123698v-3810,-2413,-8128,-4699,-13081,-6858c54356,114681,49403,112522,44196,110109v-5207,-2413,-10160,-5080,-14986,-8128c24257,98933,19939,95377,16129,91059,12319,86868,9144,81915,6858,76200,4445,70358,3302,63500,3302,55499v,-9271,1651,-17399,5080,-24384c11811,24130,16383,18288,22225,13716,28067,9144,34925,5715,42799,3429,50673,1143,59055,,67818,xe" fillcolor="#5b9bd5" stroked="f" strokeweight="0">
                  <v:path arrowok="t" textboxrect="0,0,125730,199390"/>
                </v:shape>
                <v:shape id="Shape 83" o:spid="_x0000_s1079" style="position:absolute;left:15300;top:9269;width:1377;height:1447;visibility:visible;mso-wrap-style:square;v-text-anchor:top" coordsize="137668,14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" path="m18542,v4064,,7366,127,9906,381c30861,635,32893,1016,34290,1397v1397,508,2413,1143,3048,1905c37973,4191,38481,5207,38862,6350r30226,97536l69977,107569r889,-3683l100584,6350v254,-1143,762,-2159,1397,-3048c102616,2540,103632,1905,105029,1397v1397,-381,3302,-762,5588,-1016c112903,127,115951,,119761,v3683,,6731,127,9017,254c131064,508,132969,889,134239,1397v1270,381,2159,1016,2667,1778c137414,3937,137668,4826,137668,5842v,508,,1016,-127,1778c137541,8255,137414,9017,137287,9906v-127,889,-381,1778,-635,2921c136398,13843,136144,15113,135763,16510l95758,136652v-381,1651,-1143,3048,-1905,4064c92964,141732,91567,142621,89662,143129v-1905,635,-4572,1016,-7874,1270c78486,144526,74041,144653,68707,144653v-5207,,-9525,-127,-12827,-381c52578,144018,49911,143637,48006,143002v-1905,-635,-3175,-1397,-4064,-2413c43053,139573,42418,138176,41910,136652l2032,16510c1397,14478,1016,12700,635,11176,254,9525,127,8382,,7747,,6985,,6350,,5842,,4826,254,3937,762,3175,1397,2413,2286,1778,3683,1397,5080,889,6985,508,9398,254,11811,127,14859,,18542,xe" fillcolor="#5b9bd5" stroked="f" strokeweight="0">
                  <v:path arrowok="t" textboxrect="0,0,137668,144653"/>
                </v:shape>
                <v:shape id="Shape 84" o:spid="_x0000_s1080" style="position:absolute;left:16825;top:9247;width:661;height:1487;visibility:visible;mso-wrap-style:square;v-text-anchor:top" coordsize="66061,148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" path="m66061,r,26402l54356,28910v-3556,1778,-6477,4191,-8763,7239c43307,39070,41402,42753,40259,46817v-1270,4064,-2032,8509,-2159,13208l66061,60025r,24003l38100,84028v,5715,635,10795,2032,15494c41402,104094,43561,108031,46482,111206v2921,3302,6731,5715,11303,7366l66061,119836r,28893l39878,144988c30988,141940,23622,137495,17653,131399,11684,125303,7239,117683,4318,108539,1397,99268,,88473,,76027,,64216,1524,53548,4572,44150,7620,34625,12065,26624,18034,20020,23876,13416,30988,8336,39370,4907l66061,xe" fillcolor="#5b9bd5" stroked="f" strokeweight="0">
                  <v:path arrowok="t" textboxrect="0,0,66061,148729"/>
                </v:shape>
                <v:shape id="Shape 85" o:spid="_x0000_s1081" style="position:absolute;left:14469;top:9244;width:607;height:1472;visibility:visible;mso-wrap-style:square;v-text-anchor:top" coordsize="60706,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" path="m2159,c12573,,21463,1016,28829,3048v7366,2032,13462,5207,18161,9398c51816,16637,55245,22098,57531,28702v2159,6731,3175,14605,3175,23749l60706,141732v,1397,-508,2413,-1397,3175c58293,145796,56642,146304,54610,146685v-2159,381,-5334,508,-9525,508c40640,147193,37338,147066,35306,146685v-2032,-381,-3429,-889,-4318,-1778c30226,144145,29845,143129,29845,141732r,-10668c24384,137033,18161,141478,11049,144780l,147134,,122119r10541,-2866c14986,116586,19431,112649,24003,107442r,-22606l9652,84836,,85706,,62288r11049,-947l24003,61341r,-8001c24003,49149,23622,45466,22733,42291v-889,-3048,-2286,-5715,-4191,-7747c16637,32512,14097,30861,10795,29972l,28594,,176,2159,xe" fillcolor="#5b9bd5" stroked="f" strokeweight="0">
                  <v:path arrowok="t" textboxrect="0,0,60706,147193"/>
                </v:shape>
                <v:shape id="Shape 86" o:spid="_x0000_s1082" style="position:absolute;left:17486;top:10368;width:580;height:373;visibility:visible;mso-wrap-style:square;v-text-anchor:top" coordsize="58018,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" path="m53319,v889,,1524,127,2159,508c56113,889,56621,1524,57002,2413v381,889,635,2159,762,3683c57891,7747,58018,9906,58018,12319v,2159,,4064,-127,5588c57764,19431,57637,20701,57383,21844v-127,1143,-508,2032,-889,2794c56113,25400,55605,26035,54970,26797v-635,635,-2414,1651,-5334,2794c46842,30734,43159,32004,38714,33147v-4445,1143,-9652,2032,-15367,2921c17631,36957,11409,37338,4931,37338l,36633,,7741,8361,9017v6477,,12319,-381,17272,-1397c30586,6731,34777,5715,38460,4572,42016,3429,45064,2286,47477,1397,49890,508,51795,,53319,xe" fillcolor="#5b9bd5" stroked="f" strokeweight="0">
                  <v:path arrowok="t" textboxrect="0,0,58018,37338"/>
                </v:shape>
                <v:shape id="Shape 87" o:spid="_x0000_s1083" style="position:absolute;left:21733;top:9247;width:660;height:1487;visibility:visible;mso-wrap-style:square;v-text-anchor:top" coordsize="66061,148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" path="m66061,r,26402l54356,28910v-3556,1778,-6477,4191,-8763,7239c43307,39070,41402,42753,40259,46817v-1270,4064,-2032,8509,-2159,13208l66061,60025r,24003l38100,84028v,5715,635,10795,2032,15494c41402,104094,43561,108031,46482,111206v2921,3302,6731,5715,11303,7366l66061,119836r,28893l39878,144988c30988,141940,23622,137495,17653,131399,11684,125303,7239,117683,4318,108539,1397,99268,,88473,,76027,,64216,1524,53548,4572,44150,7620,34625,12065,26624,18034,20020,23876,13416,30988,8336,39370,4907l66061,xe" fillcolor="#5b9bd5" stroked="f" strokeweight="0">
                  <v:path arrowok="t" textboxrect="0,0,66061,148729"/>
                </v:shape>
                <v:shape id="Shape 88" o:spid="_x0000_s1084" style="position:absolute;left:17486;top:9244;width:642;height:843;visibility:visible;mso-wrap-style:square;v-text-anchor:top" coordsize="64241,84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" path="m1630,c12678,,22203,1651,30078,4953v7874,3175,14350,7747,19431,13589c54589,24384,58272,31242,60685,39116v2413,8001,3556,16637,3556,25908l64241,70993v,4572,-1016,8001,-3048,10160c59161,83312,56367,84328,52811,84328l,84328,,60325r27919,c28300,49784,26141,41529,21696,35560,17124,29464,10139,26543,741,26543l,26701,,300,1630,xe" fillcolor="#5b9bd5" stroked="f" strokeweight="0">
                  <v:path arrowok="t" textboxrect="0,0,64241,84328"/>
                </v:shape>
                <v:shape id="Shape 89" o:spid="_x0000_s1085" style="position:absolute;left:18974;top:8920;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" path="m40386,v3556,,6604,127,9144,381c51943,508,53848,1016,55245,1524v1397,508,2286,1143,2921,2032c58801,4318,59055,5207,59055,6223r,29591l88011,35814v889,,1778,254,2540,762c91313,37084,91948,37846,92456,38989v508,1143,889,2667,1016,4699c93726,45720,93853,48133,93853,51054v,5461,-508,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color="#5b9bd5" stroked="f" strokeweight="0">
                  <v:path arrowok="t" textboxrect="0,0,93853,181610"/>
                </v:shape>
                <v:shape id="Shape 90" o:spid="_x0000_s1086" style="position:absolute;left:20179;top:8636;width:1268;height:2080;visibility:visible;mso-wrap-style:square;v-text-anchor:top" coordsize="126746,208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" path="m18669,v3683,,6731,127,9144,381c30226,762,32131,1143,33528,1651v1397,635,2413,1270,3048,2032c37211,4445,37465,5334,37465,6350r,73406c43942,73406,50546,68707,57150,65532v6731,-3175,13716,-4699,20955,-4699c87122,60833,94742,62357,100965,65278v6223,3048,11176,7112,14986,12192c119761,82677,122555,88646,124206,95631v1651,6858,2540,15240,2540,25019l126746,202057v,1016,-254,1905,-889,2667c125222,205486,124333,205994,122936,206502v-1397,508,-3302,889,-5715,1143c114681,207899,111760,208026,108204,208026v-3683,,-6731,-127,-9144,-381c96520,207391,94615,207010,93218,206502v-1397,-508,-2286,-1016,-2921,-1778c89662,203962,89408,203073,89408,202057r,-75692c89408,119888,88900,114808,88011,111125v-1016,-3683,-2286,-6858,-4064,-9398c82169,99060,79756,97028,76962,95631,74168,94107,70866,93472,67056,93472v-4699,,-9525,1651,-14478,5207c47752,102108,42672,107188,37465,113792r,88265c37465,203073,37211,203962,36576,204724v-635,762,-1651,1270,-3048,1778c32131,207010,30226,207391,27813,207645v-2413,254,-5461,381,-9144,381c14986,208026,12065,207899,9652,207645v-2413,-254,-4318,-635,-5715,-1143c2413,205994,1397,205486,889,204724,254,203962,,203073,,202057l,6350c,5334,254,4445,889,3683,1397,2921,2413,2286,3937,1651,5334,1143,7239,762,9652,381,12065,127,14986,,18669,xe" fillcolor="#5b9bd5" stroked="f" strokeweight="0">
                  <v:path arrowok="t" textboxrect="0,0,126746,208026"/>
                </v:shape>
                <v:shape id="Shape 91" o:spid="_x0000_s1087" style="position:absolute;left:22393;top:10368;width:580;height:373;visibility:visible;mso-wrap-style:square;v-text-anchor:top" coordsize="58017,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" path="m53318,v890,,1524,127,2159,508c56112,889,56621,1524,57002,2413v381,889,634,2159,762,3683c57890,7747,58017,9906,58017,12319v,2159,,4064,-127,5588c57764,19431,57636,20701,57383,21844v-128,1143,-509,2032,-890,2794c56112,25400,55604,26035,54970,26797v-636,635,-2414,1651,-5335,2794c46841,30734,43158,32004,38714,33147v-4446,1143,-9653,2032,-15368,2921c17631,36957,11408,37338,4931,37338l,36633,,7741,8360,9017v6477,,12319,-381,17273,-1397c30585,6731,34777,5715,38459,4572,42015,3429,45064,2286,47477,1397,49889,508,51795,,53318,xe" fillcolor="#5b9bd5" stroked="f" strokeweight="0">
                  <v:path arrowok="t" textboxrect="0,0,58017,37338"/>
                </v:shape>
                <v:shape id="Shape 92" o:spid="_x0000_s1088" style="position:absolute;left:22393;top:9244;width:643;height:843;visibility:visible;mso-wrap-style:square;v-text-anchor:top" coordsize="64240,84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" path="m1629,c12678,,22203,1651,30077,4953v7875,3175,14351,7747,19431,13589c54589,24384,58271,31242,60684,39116v2413,8001,3556,16637,3556,25908l64240,70993v,4572,-1016,8001,-3048,10160c59160,83312,56366,84328,52810,84328l,84328,,60325r27918,c28299,49784,26140,41529,21696,35560,17123,29464,10139,26543,740,26543l,26701,,300,1629,xe" fillcolor="#5b9bd5" stroked="f" strokeweight="0">
                  <v:path arrowok="t" textboxrect="0,0,64240,84328"/>
                </v:shape>
                <v:shape id="Shape 93" o:spid="_x0000_s1089" style="position:absolute;left:24057;top:8782;width:650;height:1934;visibility:visible;mso-wrap-style:square;v-text-anchor:top" coordsize="65024,193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" path="m13335,l58674,r6350,249l65024,30787r-9144,-688l39116,30099r,65405l56769,95504r8255,-1342l65024,124419r-9779,1311l39116,125730r,61468c39116,188214,38862,189103,38227,189865v-635,762,-1778,1397,-3175,1905c33528,192278,31496,192659,29083,193040v-2540,254,-5715,381,-9525,381c15748,193421,12573,193294,10033,193040v-2540,-381,-4445,-762,-5969,-1270c2540,191262,1524,190627,889,189865,381,189103,,188214,,187198l,13970c,9271,1270,5715,3683,3429,6096,1143,9271,,13335,xe" fillcolor="#5b9bd5" stroked="f" strokeweight="0">
                  <v:path arrowok="t" textboxrect="0,0,65024,193421"/>
                </v:shape>
                <v:shape id="Shape 94" o:spid="_x0000_s1090" style="position:absolute;left:26315;top:9867;width:605;height:874;visibility:visible;mso-wrap-style:square;v-text-anchor:top" coordsize="60579,87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" path="m60579,r,23418l54737,23945v-4191,889,-7620,2159,-10414,3937c41656,29660,39751,31819,38481,34359v-1270,2540,-1905,5461,-1905,8763c36576,48583,38354,53028,41910,56203v3556,3175,8382,4699,14732,4699l60579,59832r,25015l48387,87445v-6985,,-13462,-889,-19431,-2794c23114,82873,17907,80079,13589,76523,9271,72840,5969,68395,3556,63061,1270,57727,,51377,,44265,,36518,1524,29787,4572,24072,7620,18357,12065,13658,18161,9975,24130,6292,31623,3498,40513,1720l60579,xe" fillcolor="#5b9bd5" stroked="f" strokeweight="0">
                  <v:path arrowok="t" textboxrect="0,0,60579,87445"/>
                </v:shape>
                <v:shape id="Shape 95" o:spid="_x0000_s1091" style="position:absolute;left:26388;top:9246;width:532;height:416;visibility:visible;mso-wrap-style:square;v-text-anchor:top" coordsize="53213,41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" path="m53213,r,28418l52070,28272v-6223,,-11811,635,-16764,2032c30353,31701,26035,33225,22225,35003v-3683,1651,-6858,3175,-9398,4572c10287,40972,8255,41607,6604,41607v-1016,,-2032,-254,-2794,-1016c2921,39956,2159,38940,1651,37670,1143,36400,635,34749,381,32844,127,30939,,28907,,26621,,23573,254,21160,635,19382v508,-1905,1524,-3429,2921,-4953c4953,13032,7366,11508,10795,9730,14351,7952,18415,6428,22987,4904,27686,3380,32766,2237,38227,1221l53213,xe" fillcolor="#5b9bd5" stroked="f" strokeweight="0">
                  <v:path arrowok="t" textboxrect="0,0,53213,41607"/>
                </v:shape>
                <v:shape id="Shape 96" o:spid="_x0000_s1092" style="position:absolute;left:24707;top:8784;width:669;height:1242;visibility:visible;mso-wrap-style:square;v-text-anchor:top" coordsize="66929,124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" path="m,l6604,259v4191,254,9144,1016,14859,2159c27178,3561,33020,5720,38989,8768v5842,3048,10922,6985,15113,11684c58293,25151,61468,30739,63627,36962v2159,6350,3302,13335,3302,21209c66929,68966,65151,78618,61849,86873v-3429,8382,-8382,15367,-14732,21082c40640,113670,32766,117988,23368,121036l,124170,,93913,7366,92715v4318,-1651,7747,-4064,10414,-7112c20447,82682,22479,78999,23876,74808v1397,-4191,2032,-8890,2032,-13843c25908,54234,24765,48773,22352,44328,19939,40010,17018,36708,13589,34676,10160,32644,6477,31247,2667,30739l,30538,,xe" fillcolor="#5b9bd5" stroked="f" strokeweight="0">
                  <v:path arrowok="t" textboxrect="0,0,66929,124170"/>
                </v:shape>
                <v:shape id="Shape 97" o:spid="_x0000_s1093" style="position:absolute;left:25650;top:8636;width:375;height:2080;visibility:visible;mso-wrap-style:square;v-text-anchor:top" coordsize="37465,208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" path="m18669,v3683,,6731,127,9144,381c30226,762,32131,1143,33528,1651v1397,635,2413,1270,3048,2032c37211,4445,37465,5334,37465,6350r,195707c37465,203073,37211,203962,36576,204724v-635,762,-1651,1270,-3048,1778c32131,207010,30226,207391,27813,207645v-2413,254,-5461,381,-9144,381c14986,208026,12065,207899,9652,207645v-2413,-254,-4318,-635,-5715,-1143c2413,205994,1397,205486,889,204724,254,203962,,203073,,202057l,6350c,5334,254,4445,889,3683,1397,2921,2413,2286,3937,1651,5334,1143,7239,762,9652,381,12065,127,14986,,18669,xe" fillcolor="#5b9bd5" stroked="f" strokeweight="0">
                  <v:path arrowok="t" textboxrect="0,0,37465,208026"/>
                </v:shape>
                <v:shape id="Shape 98" o:spid="_x0000_s1094" style="position:absolute;left:29474;top:9247;width:661;height:1487;visibility:visible;mso-wrap-style:square;v-text-anchor:top" coordsize="66062,1487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" path="m66062,r,26402l54356,28910v-3556,1778,-6477,4191,-8763,7239c43307,39070,41402,42753,40259,46817v-1270,4064,-2032,8509,-2159,13208l66062,60025r,24003l38100,84028v,5715,635,10795,2032,15494c41402,104094,43561,108031,46482,111206v2921,3302,6731,5715,11303,7366l66062,119836r,28893l39878,144988c30988,141940,23622,137495,17653,131399,11684,125303,7239,117683,4318,108539,1397,99268,,88473,,76027,,64216,1524,53548,4572,44150,7620,34625,12065,26624,18034,20020,23876,13416,30988,8336,39370,4907l66062,xe" fillcolor="#5b9bd5" stroked="f" strokeweight="0">
                  <v:path arrowok="t" textboxrect="0,0,66062,148729"/>
                </v:shape>
                <v:shape id="Shape 99" o:spid="_x0000_s1095" style="position:absolute;left:27906;top:9244;width:1267;height:1472;visibility:visible;mso-wrap-style:square;v-text-anchor:top" coordsize="126746,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" path="m78105,v9017,,16637,1524,22860,4445c107188,7493,112141,11430,115951,16637v3810,5080,6604,11049,8255,17907c125857,41402,126746,49657,126746,59182r,82042c126746,142240,126492,143129,125857,143891v-635,762,-1524,1270,-2921,1778c121539,146177,119634,146558,117221,146812v-2540,254,-5461,381,-9017,381c104521,147193,101473,147066,99060,146812v-2540,-254,-4445,-635,-5842,-1143c91821,145161,90932,144653,90297,143891v-635,-762,-889,-1651,-889,-2667l89408,65532v,-6477,-508,-11557,-1397,-15240c86995,46609,85725,43434,83947,40894,82169,38227,79756,36195,76962,34798,74168,33274,70866,32639,67056,32639v-4699,,-9525,1651,-14478,5207c47752,41275,42672,46355,37465,52959r,88265c37465,142240,37211,143129,36576,143891v-635,762,-1651,1270,-3048,1778c32131,146177,30226,146558,27813,146812v-2413,254,-5461,381,-9144,381c14986,147193,12065,147066,9652,146812v-2413,-254,-4318,-635,-5715,-1143c2413,145161,1397,144653,889,143891,254,143129,,142240,,141224l,8509c,7493,254,6604,762,5842,1143,5080,2032,4572,3429,4064,4699,3556,6350,3175,8382,2921v2032,-254,4572,-381,7620,-381c19177,2540,21844,2667,23876,2921v2159,254,3683,635,4826,1143c29845,4572,30734,5080,31242,5842v508,762,762,1651,762,2667l32004,23876c39243,15875,46736,9906,54356,5969,61976,2032,69850,,78105,xe" fillcolor="#5b9bd5" stroked="f" strokeweight="0">
                  <v:path arrowok="t" textboxrect="0,0,126746,147193"/>
                </v:shape>
                <v:shape id="Shape 100" o:spid="_x0000_s1096" style="position:absolute;left:26920;top:9244;width:608;height:1472;visibility:visible;mso-wrap-style:square;v-text-anchor:top" coordsize="60706,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" path="m2159,c12573,,21463,1016,28829,3048v7366,2032,13462,5207,18161,9398c51816,16637,55245,22098,57404,28702v2286,6731,3302,14605,3302,23749l60706,141732v,1397,-508,2413,-1397,3175c58293,145796,56642,146304,54610,146685v-2159,381,-5334,508,-9525,508c40640,147193,37338,147066,35306,146685v-2032,-381,-3429,-889,-4318,-1778c30226,144145,29845,143129,29845,141732r,-10668c24384,137033,18161,141478,11049,144780l,147134,,122119r10541,-2866c14986,116586,19431,112649,24003,107442r,-22606l9652,84836,,85706,,62288r11049,-947l24003,61341r,-8001c24003,49149,23622,45466,22733,42291v-889,-3048,-2286,-5715,-4191,-7747c16637,32512,14097,30861,10795,29972l,28594,,176,2159,xe" fillcolor="#5b9bd5" stroked="f" strokeweight="0">
                  <v:path arrowok="t" textboxrect="0,0,60706,147193"/>
                </v:shape>
                <v:shape id="Shape 101" o:spid="_x0000_s1097" style="position:absolute;left:30135;top:10368;width:580;height:373;visibility:visible;mso-wrap-style:square;v-text-anchor:top" coordsize="58017,37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" path="m53318,v889,,1524,127,2159,508c56112,889,56620,1524,57001,2413v381,889,635,2159,762,3683c57890,7747,58017,9906,58017,12319v,2159,,4064,-127,5588c57763,19431,57636,20701,57382,21844v-127,1143,-508,2032,-889,2794c56112,25400,55604,26035,54969,26797v-635,635,-2413,1651,-5334,2794c46841,30734,43158,32004,38713,33147v-4445,1143,-9652,2032,-15367,2921c17631,36957,11408,37338,4931,37338l,36634,,7741,8360,9017v6477,,12319,-381,17272,-1397c30585,6731,34776,5715,38459,4572,42015,3429,45063,2286,47476,1397,49889,508,51794,,53318,xe" fillcolor="#5b9bd5" stroked="f" strokeweight="0">
                  <v:path arrowok="t" textboxrect="0,0,58017,37338"/>
                </v:shape>
                <v:shape id="Shape 102" o:spid="_x0000_s1098" style="position:absolute;left:30135;top:9244;width:642;height:843;visibility:visible;mso-wrap-style:square;v-text-anchor:top" coordsize="64240,84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" path="m1629,c12678,,22203,1651,30077,4953v7874,3175,14351,7747,19431,13589c54588,24384,58271,31242,60684,39116v2413,8001,3556,16637,3556,25908l64240,70993v,4572,-1016,8001,-3048,10160c59160,83312,56366,84328,52810,84328l,84328,,60325r27918,c28299,49784,26140,41529,21695,35560,17123,29464,10138,26543,740,26543l,26701,,300,1629,xe" fillcolor="#5b9bd5" stroked="f" strokeweight="0">
                  <v:path arrowok="t" textboxrect="0,0,64240,84328"/>
                </v:shape>
                <v:shape id="Shape 103" o:spid="_x0000_s1099" style="position:absolute;left:30937;top:8920;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" path="m40386,v3556,,6604,127,9144,381c51943,508,53848,1016,55245,1524v1397,508,2286,1143,2921,2032c58801,4318,59055,5207,59055,6223r,29591l88011,35814v889,,1778,254,2540,762c91313,37084,91948,37846,92456,38989v508,1143,889,2667,1016,4699c93726,45720,93853,48133,93853,51054v,5461,-381,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color="#5b9bd5" stroked="f" strokeweight="0">
                  <v:path arrowok="t" textboxrect="0,0,93853,181610"/>
                </v:shape>
                <v:shape id="Shape 104" o:spid="_x0000_s1100" style="position:absolute;left:26680;top:10092;width:480;height:384;visibility:visible;mso-wrap-style:square;v-text-anchor:top" coordsize="48006,38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" path="m33655,c27686,,22479,508,18161,1397,13970,2286,10541,3556,7747,5334,5080,7112,3175,9271,1905,11811,635,14351,,17272,,20574v,5461,1778,9906,5334,13081c8890,36830,13716,38354,20066,38354v5207,,10033,-1270,14478,-3937c38989,31750,43434,27813,48006,22606l48006,,33655,xe" filled="f" strokecolor="white">
                  <v:path arrowok="t" textboxrect="0,0,48006,38354"/>
                </v:shape>
                <v:shape id="Shape 105" o:spid="_x0000_s1101" style="position:absolute;left:14229;top:10092;width:480;height:384;visibility:visible;mso-wrap-style:square;v-text-anchor:top" coordsize="48006,38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" path="m33655,c27686,,22479,508,18161,1397,13970,2286,10541,3556,7747,5334,5080,7112,3175,9271,1905,11811,635,14351,,17272,,20574v,5461,1778,9906,5334,13081c8890,36830,13716,38354,20066,38354v5207,,10033,-1270,14478,-3937c38989,31750,43434,27813,48006,22606l48006,,33655,xe" filled="f" strokecolor="white">
                  <v:path arrowok="t" textboxrect="0,0,48006,38354"/>
                </v:shape>
                <v:shape id="Shape 106" o:spid="_x0000_s1102" style="position:absolute;left:5756;top:10092;width:480;height:384;visibility:visible;mso-wrap-style:square;v-text-anchor:top" coordsize="48006,383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" path="m33655,c27686,,22479,508,18161,1397,13970,2286,10541,3556,7747,5334,5080,7112,3175,9271,1905,11811,635,14351,,17272,,20574v,5461,1778,9906,5334,13081c8890,36830,13716,38354,20066,38354v5207,,10033,-1270,14478,-3937c38989,31750,43434,27813,48006,22606l48006,,33655,xe" filled="f" strokecolor="white">
                  <v:path arrowok="t" textboxrect="0,0,48006,38354"/>
                </v:shape>
                <v:shape id="Shape 107" o:spid="_x0000_s1103" style="position:absolute;left:10471;top:9540;width:652;height:901;visibility:visible;mso-wrap-style:square;v-text-anchor:top" coordsize="65151,90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" path="m32893,c27305,,22479,1016,18288,3048,14097,5080,10668,8128,8001,12065,5334,15875,3302,20701,2032,26162,635,31623,,37973,,44958v,6604,508,12573,1651,18161c2667,68580,4445,73406,6858,77470v2540,4064,5715,7112,9906,9398c20955,89154,26162,90170,32258,90170v5715,,10541,-1016,14732,-3048c51181,85090,54610,82169,57277,78359v2667,-3937,4699,-8636,5969,-14097c64516,58801,65151,52451,65151,45466v,-6604,-508,-12573,-1524,-18161c62611,21844,60833,17018,58293,12954,55880,8890,52578,5715,48387,3429,44323,1143,39116,,32893,xe" filled="f" strokecolor="white">
                  <v:path arrowok="t" textboxrect="0,0,65151,90170"/>
                </v:shape>
                <v:shape id="Shape 108" o:spid="_x0000_s1104" style="position:absolute;left:29855;top:9509;width:563;height:338;visibility:visible;mso-wrap-style:square;v-text-anchor:top" coordsize="56261,33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" path="m28702,c23876,,19812,889,16256,2667,12700,4445,9779,6858,7493,9906,5207,12827,3302,16510,2159,20574,889,24638,127,29083,,33782r55880,c56261,23241,54102,14986,49657,9017,45085,2921,38100,,28702,xe" filled="f" strokecolor="white">
                  <v:path arrowok="t" textboxrect="0,0,56261,33782"/>
                </v:shape>
                <v:shape id="Shape 109" o:spid="_x0000_s1105" style="position:absolute;left:22114;top:9509;width:562;height:338;visibility:visible;mso-wrap-style:square;v-text-anchor:top" coordsize="56261,33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" path="m28702,c23876,,19812,889,16256,2667,12700,4445,9779,6858,7493,9906,5207,12827,3302,16510,2159,20574,889,24638,127,29083,,33782r55880,c56261,23241,54102,14986,49657,9017,45085,2921,38100,,28702,xe" filled="f" strokecolor="white">
                  <v:path arrowok="t" textboxrect="0,0,56261,33782"/>
                </v:shape>
                <v:shape id="Shape 110" o:spid="_x0000_s1106" style="position:absolute;left:17206;top:9509;width:563;height:338;visibility:visible;mso-wrap-style:square;v-text-anchor:top" coordsize="56261,33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" path="m28702,c23876,,19812,889,16256,2667,12700,4445,9779,6858,7493,9906,5207,12827,3302,16510,2159,20574,889,24638,127,29083,,33782r55880,c56261,23241,54102,14986,49657,9017,45085,2921,38100,,28702,xe" filled="f" strokecolor="white">
                  <v:path arrowok="t" textboxrect="0,0,56261,33782"/>
                </v:shape>
                <v:shape id="Shape 111" o:spid="_x0000_s1107" style="position:absolute;left:15300;top:9269;width:1377;height:1447;visibility:visible;mso-wrap-style:square;v-text-anchor:top" coordsize="137668,144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" path="m18542,v4064,,7366,127,9906,381c30861,635,32893,1016,34290,1397v1397,508,2413,1143,3048,1905c37973,4191,38481,5207,38862,6350r30226,97536l69977,107569r889,-3683l100584,6350v254,-1143,762,-2159,1397,-3048c102616,2540,103632,1905,105029,1397v1397,-381,3302,-762,5588,-1016c112903,127,115951,,119761,v3683,,6731,127,9017,254c131064,508,132969,889,134239,1397v1270,381,2159,1016,2667,1778c137414,3937,137668,4826,137668,5842v,508,,1016,-127,1778c137541,8255,137414,9017,137287,9906v-127,889,-381,1778,-635,2921c136398,13843,136144,15113,135763,16510l95758,136652v-381,1651,-1143,3048,-1905,4064c92964,141732,91567,142621,89662,143129v-1905,635,-4572,1016,-7874,1270c78486,144526,74041,144653,68707,144653v-5207,,-9525,-127,-12827,-381c52578,144018,49911,143637,48006,143002v-1905,-635,-3175,-1397,-4064,-2413c43053,139573,42418,138176,41910,136652l2032,16510c1397,14478,1016,12700,635,11176,254,9525,127,8382,,7747,,6985,,6350,,5842,,4826,254,3937,762,3175,1397,2413,2286,1778,3683,1397,5080,889,6985,508,9398,254,11811,127,14859,,18542,xe" filled="f" strokecolor="white">
                  <v:path arrowok="t" textboxrect="0,0,137668,144653"/>
                </v:shape>
                <v:shape id="Shape 112" o:spid="_x0000_s1108" style="position:absolute;left:6827;top:9269;width:1377;height:1978;visibility:visible;mso-wrap-style:square;v-text-anchor:top" coordsize="137795,1977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" path="m19050,v4191,,7620,127,10033,254c31623,381,33528,762,34925,1397v1397,508,2413,1397,3175,2667c38735,5334,39497,7112,40132,9398l71374,98171r508,l100457,7620v508,-2667,1397,-4318,2286,-5207c103632,1651,105283,1016,107442,635,109601,254,113411,,118872,v4318,,7874,254,10668,635c132334,1016,134493,1778,135763,2794v1397,1143,2032,2540,2032,4445c137795,9017,137414,11176,136652,13716l92456,143764,76327,190754v-889,2540,-3302,4318,-7239,5334c65024,197231,59309,197739,51562,197739v-3937,,-7112,-127,-9525,-508c39751,196977,37973,196342,36703,195580v-1143,-762,-1778,-1778,-1905,-3048c34671,191389,35052,189992,35687,188214l53340,143764v-1270,-635,-2413,-1524,-3429,-2794c48895,139827,48133,138430,47625,137033l1905,14986c635,11557,,8890,,7112,,5207,508,3810,1778,2794,2921,1651,4953,1016,7747,635,10668,254,14351,,19050,xe" filled="f" strokecolor="white">
                  <v:path arrowok="t" textboxrect="0,0,137795,197739"/>
                </v:shape>
                <v:shape id="Shape 113" o:spid="_x0000_s1109" style="position:absolute;left:29474;top:9244;width:1303;height:1497;visibility:visible;mso-wrap-style:square;v-text-anchor:top" coordsize="130302,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" path="m67691,c78740,,88265,1651,96139,4953v7874,3175,14351,7747,19431,13589c120650,24384,124333,31242,126746,39116v2413,8001,3556,16637,3556,25908l130302,70993v,4572,-1016,8001,-3048,10160c125222,83312,122428,84328,118872,84328r-80772,c38100,90043,38735,95123,40132,99822v1270,4572,3429,8509,6350,11684c49403,114808,53213,117221,57785,118872v4572,1778,10160,2540,16637,2540c80899,121412,86741,121031,91694,120015v4953,-889,9144,-1905,12827,-3048c108077,115824,111125,114681,113538,113792v2413,-889,4318,-1397,5842,-1397c120269,112395,120904,112522,121539,112903v635,381,1143,1016,1524,1905c123444,115697,123698,116967,123825,118491v127,1651,254,3810,254,6223c124079,126873,124079,128778,123952,130302v-127,1524,-254,2794,-508,3937c123317,135382,122936,136271,122555,137033v-381,762,-889,1397,-1524,2159c120396,139827,118618,140843,115697,141986v-2794,1143,-6477,2413,-10922,3556c100330,146685,95123,147574,89408,148463v-5715,889,-11938,1270,-18415,1270c59182,149733,48768,148209,39878,145288,30988,142240,23622,137795,17653,131699,11684,125603,7239,117983,4318,108839,1397,99568,,88773,,76327,,64516,1524,53848,4572,44450,7620,34925,12065,26924,18034,20320,23876,13716,30988,8636,39370,5207,47752,1778,57150,,67691,xe" filled="f" strokecolor="white">
                  <v:path arrowok="t" textboxrect="0,0,130302,149733"/>
                </v:shape>
                <v:shape id="Shape 114" o:spid="_x0000_s1110" style="position:absolute;left:27906;top:9244;width:1267;height:1472;visibility:visible;mso-wrap-style:square;v-text-anchor:top" coordsize="126746,147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" path="m78105,v9017,,16637,1524,22860,4445c107188,7493,112141,11430,115951,16637v3810,5080,6604,11049,8255,17907c125857,41402,126746,49657,126746,59182r,82042c126746,142240,126492,143129,125857,143891v-635,762,-1524,1270,-2921,1778c121539,146177,119634,146558,117221,146812v-2540,254,-5461,381,-9017,381c104521,147193,101473,147066,99060,146812v-2540,-254,-4445,-635,-5842,-1143c91821,145161,90932,144653,90297,143891v-635,-762,-889,-1651,-889,-2667l89408,65532v,-6477,-508,-11557,-1397,-15240c86995,46609,85725,43434,83947,40894,82169,38227,79756,36195,76962,34798,74168,33274,70866,32639,67056,32639v-4699,,-9525,1651,-14478,5207c47752,41275,42672,46355,37465,52959r,88265c37465,142240,37211,143129,36576,143891v-635,762,-1651,1270,-3048,1778c32131,146177,30226,146558,27813,146812v-2413,254,-5461,381,-9144,381c14986,147193,12065,147066,9652,146812v-2413,-254,-4318,-635,-5715,-1143c2413,145161,1397,144653,889,143891,254,143129,,142240,,141224l,8509c,7493,254,6604,762,5842,1143,5080,2032,4572,3429,4064,4699,3556,6350,3175,8382,2921v2032,-254,4572,-381,7620,-381c19177,2540,21844,2667,23876,2921v2159,254,3683,635,4826,1143c29845,4572,30734,5080,31242,5842v508,762,762,1651,762,2667l32004,23876c39243,15875,46736,9906,54356,5969,61976,2032,69850,,78105,xe" filled="f" strokecolor="white">
                  <v:path arrowok="t" textboxrect="0,0,126746,147193"/>
                </v:shape>
                <v:shape id="Shape 115" o:spid="_x0000_s1111" style="position:absolute;left:26315;top:9244;width:1213;height:1497;visibility:visible;mso-wrap-style:square;v-text-anchor:top" coordsize="121285,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" path="m62738,c73152,,82042,1016,89408,3048v7366,2032,13462,5207,18161,9398c112395,16637,115824,22098,117983,28702v2286,6731,3302,14605,3302,23749l121285,141732v,1397,-508,2413,-1397,3175c118872,145796,117221,146304,115189,146685v-2159,381,-5334,508,-9525,508c101219,147193,97917,147066,95885,146685v-2032,-381,-3429,-889,-4318,-1778c90805,144145,90424,143129,90424,141732r,-10668c84963,137033,78740,141478,71628,144780v-6985,3302,-14732,4953,-23241,4953c41402,149733,34925,148844,28956,146939v-5842,-1778,-11049,-4572,-15367,-8128c9271,135128,5969,130683,3556,125349,1270,120015,,113665,,106553,,98806,1524,92075,4572,86360,7620,80645,12065,75946,18161,72263v5969,-3683,13462,-6477,22352,-8255c49403,62230,59817,61341,71628,61341r12954,l84582,53340v,-4191,-381,-7874,-1270,-11049c82423,39243,81026,36576,79121,34544,77216,32512,74676,30861,71374,29972,68199,28956,64135,28448,59436,28448v-6223,,-11811,635,-16764,2032c37719,31877,33401,33401,29591,35179v-3683,1651,-6858,3175,-9398,4572c17653,41148,15621,41783,13970,41783v-1016,,-2032,-254,-2794,-1016c10287,40132,9525,39116,9017,37846,8509,36576,8001,34925,7747,33020,7493,31115,7366,29083,7366,26797v,-3048,254,-5461,635,-7239c8509,17653,9525,16129,10922,14605v1397,-1397,3810,-2921,7239,-4699c21717,8128,25781,6604,30353,5080,35052,3556,40132,2413,45593,1397,51181,508,56769,,62738,xe" filled="f" strokecolor="white">
                  <v:path arrowok="t" textboxrect="0,0,121285,149733"/>
                </v:shape>
                <v:shape id="Shape 116" o:spid="_x0000_s1112" style="position:absolute;left:21733;top:9244;width:1303;height:1497;visibility:visible;mso-wrap-style:square;v-text-anchor:top" coordsize="130302,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" path="m67691,c78740,,88265,1651,96139,4953v7874,3175,14351,7747,19431,13589c120650,24384,124333,31242,126746,39116v2413,8001,3556,16637,3556,25908l130302,70993v,4572,-1016,8001,-3048,10160c125222,83312,122428,84328,118872,84328r-80772,c38100,90043,38735,95123,40132,99822v1270,4572,3429,8509,6350,11684c49403,114808,53213,117221,57785,118872v4572,1778,10160,2540,16637,2540c80899,121412,86741,121031,91694,120015v4953,-889,9144,-1905,12827,-3048c108077,115824,111125,114681,113538,113792v2413,-889,4318,-1397,5842,-1397c120269,112395,120904,112522,121539,112903v635,381,1143,1016,1524,1905c123444,115697,123698,116967,123825,118491v127,1651,254,3810,254,6223c124079,126873,124079,128778,123952,130302v-127,1524,-254,2794,-508,3937c123317,135382,122936,136271,122555,137033v-381,762,-889,1397,-1524,2159c120396,139827,118618,140843,115697,141986v-2794,1143,-6477,2413,-10922,3556c100330,146685,95123,147574,89408,148463v-5715,889,-11938,1270,-18415,1270c59182,149733,48768,148209,39878,145288,30988,142240,23622,137795,17653,131699,11684,125603,7239,117983,4318,108839,1397,99568,,88773,,76327,,64516,1524,53848,4572,44450,7620,34925,12065,26924,18034,20320,23876,13716,30988,8636,39370,5207,47752,1778,57150,,67691,xe" filled="f" strokecolor="white">
                  <v:path arrowok="t" textboxrect="0,0,130302,149733"/>
                </v:shape>
                <v:shape id="Shape 117" o:spid="_x0000_s1113" style="position:absolute;left:16825;top:9244;width:1303;height:1497;visibility:visible;mso-wrap-style:square;v-text-anchor:top" coordsize="130302,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" path="m67691,c78740,,88265,1651,96139,4953v7874,3175,14351,7747,19431,13589c120650,24384,124333,31242,126746,39116v2413,8001,3556,16637,3556,25908l130302,70993v,4572,-1016,8001,-3048,10160c125222,83312,122428,84328,118872,84328r-80772,c38100,90043,38735,95123,40132,99822v1270,4572,3429,8509,6350,11684c49403,114808,53213,117221,57785,118872v4572,1778,10160,2540,16637,2540c80899,121412,86741,121031,91694,120015v4953,-889,9144,-1905,12827,-3048c108077,115824,111125,114681,113538,113792v2413,-889,4318,-1397,5842,-1397c120269,112395,120904,112522,121539,112903v635,381,1143,1016,1524,1905c123444,115697,123698,116967,123825,118491v127,1651,254,3810,254,6223c124079,126873,124079,128778,123952,130302v-127,1524,-254,2794,-508,3937c123317,135382,122936,136271,122555,137033v-381,762,-889,1397,-1524,2159c120396,139827,118618,140843,115697,141986v-2794,1143,-6477,2413,-10922,3556c100330,146685,95123,147574,89408,148463v-5715,889,-11938,1270,-18415,1270c59182,149733,48768,148209,39878,145288,30988,142240,23622,137795,17653,131699,11684,125603,7239,117983,4318,108839,1397,99568,,88773,,76327,,64516,1524,53848,4572,44450,7620,34925,12065,26924,18034,20320,23876,13716,30988,8636,39370,5207,47752,1778,57150,,67691,xe" filled="f" strokecolor="white">
                  <v:path arrowok="t" textboxrect="0,0,130302,149733"/>
                </v:shape>
                <v:shape id="Shape 118" o:spid="_x0000_s1114" style="position:absolute;left:13864;top:9244;width:1212;height:1497;visibility:visible;mso-wrap-style:square;v-text-anchor:top" coordsize="121285,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" path="m62738,c73152,,82042,1016,89408,3048v7366,2032,13462,5207,18161,9398c112395,16637,115824,22098,118110,28702v2159,6731,3175,14605,3175,23749l121285,141732v,1397,-508,2413,-1397,3175c118872,145796,117221,146304,115189,146685v-2159,381,-5334,508,-9525,508c101219,147193,97917,147066,95885,146685v-2032,-381,-3429,-889,-4318,-1778c90805,144145,90424,143129,90424,141732r,-10668c84963,137033,78740,141478,71628,144780v-6985,3302,-14732,4953,-23241,4953c41402,149733,34925,148844,28956,146939v-5842,-1778,-11049,-4572,-15367,-8128c9271,135128,5969,130683,3556,125349,1270,120015,,113665,,106553,,98806,1524,92075,4572,86360,7620,80645,12065,75946,18161,72263v5969,-3683,13462,-6477,22352,-8255c49403,62230,59817,61341,71628,61341r12954,l84582,53340v,-4191,-381,-7874,-1270,-11049c82423,39243,81026,36576,79121,34544,77216,32512,74676,30861,71374,29972,68199,28956,64135,28448,59436,28448v-6223,,-11811,635,-16764,2032c37719,31877,33401,33401,29591,35179v-3683,1651,-6858,3175,-9398,4572c17653,41148,15621,41783,13970,41783v-1016,,-2032,-254,-2794,-1016c10287,40132,9525,39116,9017,37846,8509,36576,8001,34925,7747,33020,7493,31115,7366,29083,7366,26797v,-3048,254,-5461,635,-7239c8509,17653,9525,16129,10922,14605v1397,-1397,3810,-2921,7239,-4699c21717,8128,25781,6604,30353,5080,35052,3556,40132,2413,45593,1397,51181,508,56769,,62738,xe" filled="f" strokecolor="white">
                  <v:path arrowok="t" textboxrect="0,0,121285,149733"/>
                </v:shape>
                <v:shape id="Shape 119" o:spid="_x0000_s1115" style="position:absolute;left:10085;top:9244;width:1424;height:1497;visibility:visible;mso-wrap-style:square;v-text-anchor:top" coordsize="142367,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" path="m72771,v11938,,22225,1651,30988,4826c112522,8128,119761,12827,125476,19050v5715,6223,9906,13970,12700,23114c140970,51308,142367,61722,142367,73533v,11303,-1524,21590,-4445,30988c134874,113792,130429,121793,124333,128651v-6096,6731,-13716,11938,-22733,15621c92456,147955,81788,149733,69596,149733v-11811,,-22098,-1651,-30861,-4953c29972,141478,22733,136779,17018,130556,11303,124333,6985,116586,4191,107442,1397,98298,,87884,,76200,,64897,1524,54610,4572,45212,7620,35814,12192,27813,18161,21082,24257,14351,31877,9144,40894,5461,50038,1778,60579,,72771,xe" filled="f" strokecolor="white">
                  <v:path arrowok="t" textboxrect="0,0,142367,149733"/>
                </v:shape>
                <v:shape id="Shape 120" o:spid="_x0000_s1116" style="position:absolute;left:5390;top:9244;width:1213;height:1497;visibility:visible;mso-wrap-style:square;v-text-anchor:top" coordsize="121285,149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" path="m62738,c73152,,82042,1016,89408,3048v7366,2032,13462,5207,18161,9398c112395,16637,115824,22098,118110,28702v2159,6731,3175,14605,3175,23749l121285,141732v,1397,-508,2413,-1397,3175c118872,145796,117221,146304,115189,146685v-2159,381,-5334,508,-9525,508c101219,147193,97917,147066,95885,146685v-2032,-381,-3429,-889,-4318,-1778c90805,144145,90424,143129,90424,141732r,-10668c84963,137033,78740,141478,71628,144780v-6985,3302,-14732,4953,-23241,4953c41402,149733,34925,148844,28956,146939v-5842,-1778,-11049,-4572,-15367,-8128c9271,135128,5969,130683,3556,125349,1270,120015,,113665,,106553,,98806,1524,92075,4572,86360,7620,80645,12065,75946,18161,72263v5969,-3683,13462,-6477,22352,-8255c49403,62230,59817,61341,71628,61341r12954,l84582,53340v,-4191,-381,-7874,-1270,-11049c82423,39243,81026,36576,79121,34544,77216,32512,74676,30861,71374,29972,68199,28956,64135,28448,59436,28448v-6223,,-11811,635,-16764,2032c37719,31877,33401,33401,29591,35179v-3683,1651,-6858,3175,-9398,4572c17653,41148,15621,41783,13970,41783v-1016,,-2032,-254,-2794,-1016c10287,40132,9525,39116,9017,37846,8509,36576,8001,34925,7747,33020,7493,31115,7366,29083,7366,26797v,-3048,254,-5461,635,-7239c8509,17653,9525,16129,10922,14605v1397,-1397,3810,-2921,7239,-4699c21717,8128,25781,6604,30353,5080,35052,3556,40132,2413,45593,1397,51181,508,56769,,62738,xe" filled="f" strokecolor="white">
                  <v:path arrowok="t" textboxrect="0,0,121285,149733"/>
                </v:shape>
                <v:shape id="Shape 121" o:spid="_x0000_s1117" style="position:absolute;left:626;top:9149;width:546;height:819;visibility:visible;mso-wrap-style:square;v-text-anchor:top" coordsize="54623,81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" path="m27241,l,81915r54623,l27381,r-140,xe" filled="f" strokecolor="white">
                  <v:path arrowok="t" textboxrect="0,0,54623,81915"/>
                </v:shape>
                <v:shape id="Shape 122" o:spid="_x0000_s1118" style="position:absolute;left:24448;top:9083;width:518;height:654;visibility:visible;mso-wrap-style:square;v-text-anchor:top" coordsize="51816,65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" path="m,l,65405r17653,c23876,65405,29083,64516,33274,62865v4318,-1651,7747,-4064,10414,-7112c46355,52832,48387,49149,49784,44958v1397,-4191,2032,-8890,2032,-13843c51816,24384,50673,18923,48260,14478,45847,10160,42926,6858,39497,4826,36068,2794,32385,1397,28575,889,24765,381,20828,,16764,l,xe" filled="f" strokecolor="white">
                  <v:path arrowok="t" textboxrect="0,0,51816,65405"/>
                </v:shape>
                <v:shape id="Shape 123" o:spid="_x0000_s1119" style="position:absolute;left:18974;top:8920;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" path="m40386,v3556,,6604,127,9144,381c51943,508,53848,1016,55245,1524v1397,508,2286,1143,2921,2032c58801,4318,59055,5207,59055,6223r,29591l88011,35814v889,,1778,254,2540,762c91313,37084,91948,37846,92456,38989v508,1143,889,2667,1016,4699c93726,45720,93853,48133,93853,51054v,5461,-508,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ed="f" strokecolor="white">
                  <v:path arrowok="t" textboxrect="0,0,93853,181610"/>
                </v:shape>
                <v:shape id="Shape 124" o:spid="_x0000_s1120" style="position:absolute;left:8961;top:8920;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" path="m40386,v3556,,6604,127,9144,381c51943,508,53848,1016,55245,1524v1397,508,2286,1143,2921,2032c58801,4318,59055,5207,59055,6223r,29591l88011,35814v889,,1778,254,2540,762c91313,37084,91948,37846,92456,38989v508,1143,889,2667,1016,4699c93726,45720,93853,48133,93853,51054v,5461,-381,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ed="f" strokecolor="white">
                  <v:path arrowok="t" textboxrect="0,0,93853,181610"/>
                </v:shape>
                <v:shape id="Shape 125" o:spid="_x0000_s1121" style="position:absolute;left:24057;top:8782;width:1319;height:1934;visibility:visible;mso-wrap-style:square;v-text-anchor:top" coordsize="131953,193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" path="m13335,l58674,v4572,,8890,127,12954,508c75819,762,80772,1524,86487,2667v5715,1143,11557,3302,17526,6350c109855,12065,114935,16002,119126,20701v4191,4699,7366,10287,9525,16510c130810,43561,131953,50546,131953,58420v,10795,-1778,20447,-5080,28702c123444,95504,118491,102489,112141,108204v-6477,5715,-14351,10033,-23749,13081c78994,124206,67945,125730,55245,125730r-16129,l39116,187198v,1016,-254,1905,-889,2667c37592,190627,36449,191262,35052,191770v-1524,508,-3556,889,-5969,1270c26543,193294,23368,193421,19558,193421v-3810,,-6985,-127,-9525,-381c7493,192659,5588,192278,4064,191770,2540,191262,1524,190627,889,189865,381,189103,,188214,,187198l,13970c,9271,1270,5715,3683,3429,6096,1143,9271,,13335,xe" filled="f" strokecolor="white">
                  <v:path arrowok="t" textboxrect="0,0,131953,193421"/>
                </v:shape>
                <v:shape id="Shape 126" o:spid="_x0000_s1122" style="position:absolute;left:2591;top:8773;width:2632;height:1943;visibility:visible;mso-wrap-style:square;v-text-anchor:top" coordsize="263144,19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" path="m19685,v4699,,8382,,11176,127c33528,254,35560,635,36957,1270v1397,508,2413,1270,2794,2286c40259,4572,40640,6096,41021,8001l74803,155448r127,l110109,9017v381,-1905,889,-3429,1524,-4572c112268,3175,113411,2286,114935,1651v1524,-635,3556,-1143,6223,-1397c123952,127,127508,,131953,v4699,,8509,,11303,254c146177,381,148336,889,149860,1524v1524,635,2667,1524,3302,2794c153924,5461,154432,6985,154813,9017r36322,146431l191516,155448,225298,8382v254,-1524,635,-2921,1143,-4064c226949,3175,227838,2286,229235,1651v1397,-635,3429,-1143,5969,-1397c237744,127,241427,,246126,v4318,,7747,127,10160,254c258699,508,260477,1270,261620,2286v1016,1143,1524,2794,1397,4826c262890,9271,262255,12192,261366,15875l217170,183388v-508,2413,-1397,4318,-2413,5842c213741,190627,212090,191770,210058,192405v-2032,762,-4699,1270,-8001,1524c198755,194183,194564,194310,189484,194310v-5588,,-10160,-127,-13589,-381c172466,193675,169799,193167,167767,192405v-1905,-635,-3429,-1778,-4318,-3175c162560,187706,161925,185801,161417,183388l130556,61468r-254,l101092,183388v-508,2286,-1143,4191,-2032,5588c98171,190500,96774,191643,94742,192405v-1905,762,-4445,1270,-7874,1524c83566,194183,79248,194310,73787,194310v-5842,,-10414,-127,-13843,-381c56515,193675,53848,193167,51816,192405v-1905,-635,-3429,-1778,-4318,-3175c46609,187706,45974,185801,45339,183388l1524,15367c635,11811,127,9017,127,6985,,4953,508,3429,1778,2286,3048,1270,5080,508,7874,254,10668,127,14605,,19685,xe" filled="f" strokecolor="white">
                  <v:path arrowok="t" textboxrect="0,0,263144,194310"/>
                </v:shape>
                <v:shape id="Shape 127" o:spid="_x0000_s1123" style="position:absolute;left:32;top:8773;width:1777;height:1943;visibility:visible;mso-wrap-style:square;v-text-anchor:top" coordsize="177698,19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" path="m87211,v5855,,10528,,13995,127c104673,254,107379,635,109322,1270v1930,508,3314,1270,4165,2413c114325,4699,115049,6223,115646,8128r59525,170688c176365,182372,177114,185293,177406,187325v292,2032,-101,3683,-1193,4699c175120,193040,173190,193675,170409,193929v-2782,254,-6592,381,-11456,381c153886,194310,149949,194183,147117,194056v-2820,-127,-4979,-381,-6477,-889c139154,192786,138113,192151,137516,191389v-585,-889,-1093,-1905,-1486,-3175l123088,149479r-72339,l38545,187198v-394,1397,-915,2540,-1563,3429c36347,191643,35306,192405,33858,192913v-1435,508,-3467,889,-6096,1143c25133,194183,21679,194310,17412,194310v-4560,,-8128,-127,-10706,-381c4115,193548,2337,192913,1346,191770,356,190627,,188976,305,186817v292,-2032,1041,-4826,2222,-8255l61913,7620v596,-1651,1295,-3048,2082,-4064c64795,2540,66053,1778,67793,1270,69532,635,71933,254,75006,127,78092,,82156,,87211,xe" filled="f" strokecolor="white">
                  <v:path arrowok="t" textboxrect="0,0,177698,194310"/>
                </v:shape>
                <v:shape id="Shape 128" o:spid="_x0000_s1124" style="position:absolute;left:12404;top:8747;width:1258;height:1994;visibility:visible;mso-wrap-style:square;v-text-anchor:top" coordsize="125730,199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" path="m67818,v4572,,9144,254,13716,1016c86106,1651,90424,2667,94361,3810v3937,1143,7493,2540,10541,4064c107950,9271,109982,10541,110998,11557v1016,1016,1651,1778,2032,2540c113411,14732,113665,15748,113919,16891v254,1143,381,2540,508,4318c114554,22860,114554,25019,114554,27686v,2794,,5207,-254,7239c114173,36957,113919,38608,113665,39878v-381,1270,-889,2159,-1524,2794c111506,43307,110617,43561,109474,43561v-1016,,-2794,-635,-5207,-2032c101981,40132,99060,38608,95504,36957,92075,35306,88011,33782,83439,32512,78867,31115,73914,30480,68453,30480v-4318,,-8001,508,-11176,1524c54102,33020,51435,34544,49276,36322v-2032,1905,-3683,4064,-4699,6604c43561,45593,42926,48260,42926,51181v,4191,1270,7874,3556,11049c48768,65405,51943,68199,55880,70612v3937,2413,8382,4699,13335,6858c74168,79502,79248,81788,84328,84201v5207,2413,10287,5080,15240,8128c104521,95377,108966,98933,112776,103124v3937,4318,6985,9271,9398,14986c124587,123698,125730,130429,125730,138176v,10160,-1905,19050,-5588,26670c116332,172466,111252,178816,104775,184023v-6477,5080,-13970,8890,-22606,11430c73533,198120,64262,199390,54483,199390v-6731,,-12827,-508,-18542,-1651c30226,196596,25146,195326,20828,193802v-4318,-1524,-8001,-3175,-10922,-4826c6985,187325,4826,185801,3556,184531,2286,183261,1397,181356,762,178943,254,176530,,172974,,168402v,-3048,127,-5588,254,-7747c508,158623,762,156972,1270,155575v381,-1270,1016,-2159,1778,-2667c3810,152273,4699,152019,5588,152019v1397,,3429,889,5969,2540c14097,156210,17272,157988,21209,159893v4064,2032,8763,3810,14224,5461c41021,167005,47371,167894,54610,167894v4699,,9017,-635,12827,-1778c71120,164973,74422,163322,76962,161290v2667,-2032,4699,-4699,6096,-7747c84455,150495,85090,147066,85090,143256v,-4318,-1143,-8128,-3556,-11176c79121,128905,76073,126111,72263,123698v-3810,-2413,-8128,-4699,-13081,-6858c54356,114681,49403,112522,44196,110109v-5207,-2413,-10160,-5080,-14986,-8128c24257,98933,19939,95377,16129,91059,12319,86868,9144,81915,6858,76200,4445,70358,3302,63500,3302,55499v,-9271,1651,-17399,5080,-24384c11811,24130,16383,18288,22225,13716,28067,9144,34925,5715,42799,3429,50673,1143,59055,,67818,xe" filled="f" strokecolor="white">
                  <v:path arrowok="t" textboxrect="0,0,125730,199390"/>
                </v:shape>
                <v:shape id="Shape 129" o:spid="_x0000_s1125" style="position:absolute;left:25650;top:8636;width:375;height:2080;visibility:visible;mso-wrap-style:square;v-text-anchor:top" coordsize="37465,208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" path="m18669,v3683,,6731,127,9144,381c30226,762,32131,1143,33528,1651v1397,635,2413,1270,3048,2032c37211,4445,37465,5334,37465,6350r,195707c37465,203073,37211,203962,36576,204724v-635,762,-1651,1270,-3048,1778c32131,207010,30226,207391,27813,207645v-2413,254,-5461,381,-9144,381c14986,208026,12065,207899,9652,207645v-2413,-254,-4318,-635,-5715,-1143c2413,205994,1397,205486,889,204724,254,203962,,203073,,202057l,6350c,5334,254,4445,889,3683,1397,2921,2413,2286,3937,1651,5334,1143,7239,762,9652,381,12065,127,14986,,18669,xe" filled="f" strokecolor="white">
                  <v:path arrowok="t" textboxrect="0,0,37465,208026"/>
                </v:shape>
                <v:shape id="Shape 130" o:spid="_x0000_s1126" style="position:absolute;left:20179;top:8636;width:1268;height:2080;visibility:visible;mso-wrap-style:square;v-text-anchor:top" coordsize="126746,208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" path="m18669,v3683,,6731,127,9144,381c30226,762,32131,1143,33528,1651v1397,635,2413,1270,3048,2032c37211,4445,37465,5334,37465,6350r,73406c43942,73406,50546,68707,57150,65532v6731,-3175,13716,-4699,20955,-4699c87122,60833,94742,62357,100965,65278v6223,3048,11176,7112,14986,12192c119761,82677,122555,88646,124206,95631v1651,6858,2540,15240,2540,25019l126746,202057v,1016,-254,1905,-889,2667c125222,205486,124333,205994,122936,206502v-1397,508,-3302,889,-5715,1143c114681,207899,111760,208026,108204,208026v-3683,,-6731,-127,-9144,-381c96520,207391,94615,207010,93218,206502v-1397,-508,-2286,-1016,-2921,-1778c89662,203962,89408,203073,89408,202057r,-75692c89408,119888,88900,114808,88011,111125v-1016,-3683,-2286,-6858,-4064,-9398c82169,99060,79756,97028,76962,95631,74168,94107,70866,93472,67056,93472v-4699,,-9525,1651,-14478,5207c47752,102108,42672,107188,37465,113792r,88265c37465,203073,37211,203962,36576,204724v-635,762,-1651,1270,-3048,1778c32131,207010,30226,207391,27813,207645v-2413,254,-5461,381,-9144,381c14986,208026,12065,207899,9652,207645v-2413,-254,-4318,-635,-5715,-1143c2413,205994,1397,205486,889,204724,254,203962,,203073,,202057l,6350c,5334,254,4445,889,3683,1397,2921,2413,2286,3937,1651,5334,1143,7239,762,9652,381,12065,127,14986,,18669,xe" filled="f" strokecolor="white">
                  <v:path arrowok="t" textboxrect="0,0,126746,208026"/>
                </v:shape>
                <v:shape id="Shape 131" o:spid="_x0000_s1127" style="position:absolute;left:30937;top:8920;width:939;height:1816;visibility:visible;mso-wrap-style:square;v-text-anchor:top" coordsize="93853,181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" path="m40386,v3556,,6604,127,9144,381c51943,508,53848,1016,55245,1524v1397,508,2286,1143,2921,2032c58801,4318,59055,5207,59055,6223r,29591l88011,35814v889,,1778,254,2540,762c91313,37084,91948,37846,92456,38989v508,1143,889,2667,1016,4699c93726,45720,93853,48133,93853,51054v,5461,-381,9271,-1397,11684c91440,65024,90043,66167,88138,66167r-29083,l59055,128524v,7239,1143,12700,3429,16256c64770,148463,68834,150241,74676,150241v2032,,3810,-127,5334,-508c81661,149352,83058,148971,84328,148590v1270,-508,2286,-889,3048,-1270c88265,147066,89027,146812,89789,146812v508,,1143,254,1651,508c91948,147701,92456,148463,92710,149479v254,1016,635,2413,762,4191c93726,155448,93853,157734,93853,160528v,4318,-254,7747,-762,10033c92583,172847,91821,174498,90932,175514v-889,889,-2159,1778,-3937,2540c85217,178816,83185,179451,80899,179959v-2286,508,-4826,1016,-7620,1270c70612,181483,67818,181610,65024,181610v-7493,,-13843,-889,-19304,-2794c40259,176911,35687,173990,32131,170180v-3556,-3937,-6223,-8890,-7874,-14859c22606,149352,21717,142367,21717,134239r,-68072l5842,66167v-1905,,-3429,-1143,-4318,-3429c508,60325,,56515,,51054,,48133,127,45720,381,43688v254,-2032,635,-3556,1143,-4699c2032,37846,2540,37084,3302,36576v762,-508,1651,-762,2667,-762l21717,35814r,-29591c21717,5207,21971,4318,22479,3556v635,-889,1651,-1524,3048,-2032c26924,1016,28829,508,31369,381,33782,127,36703,,40386,xe" filled="f" strokecolor="white">
                  <v:path arrowok="t" textboxrect="0,0,93853,181610"/>
                </v:shape>
                <w10:anchorlock/>
              </v:group>
            </w:pict>
          </mc:Fallback>
        </mc:AlternateContent>
      </w:r>
    </w:p>
    <w:p w:rsidR="00CA3CED" w:rsidRPr="007F35C4" w:rsidRDefault="00CA3CED" w:rsidP="00CA3CED">
      <w:pPr>
        <w:spacing w:after="159" w:line="259" w:lineRule="auto"/>
        <w:ind w:right="-13"/>
        <w:jc w:val="right"/>
      </w:pPr>
      <w:r w:rsidRPr="007F35C4">
        <w:t xml:space="preserve">José Mota; Nº1161263 </w:t>
      </w:r>
    </w:p>
    <w:p w:rsidR="00CA3CED" w:rsidRPr="007F35C4" w:rsidRDefault="00CA3CED" w:rsidP="00CA3CED">
      <w:pPr>
        <w:spacing w:after="159" w:line="259" w:lineRule="auto"/>
        <w:ind w:right="-13"/>
        <w:jc w:val="right"/>
      </w:pPr>
      <w:r w:rsidRPr="007F35C4">
        <w:t xml:space="preserve">João Flores; Nº1171409 </w:t>
      </w:r>
    </w:p>
    <w:p w:rsidR="00CA3CED" w:rsidRPr="007F35C4" w:rsidRDefault="00CA3CED" w:rsidP="00CA3CED">
      <w:pPr>
        <w:spacing w:after="159" w:line="259" w:lineRule="auto"/>
        <w:ind w:right="-13"/>
        <w:jc w:val="right"/>
      </w:pPr>
      <w:r w:rsidRPr="007F35C4">
        <w:t xml:space="preserve">Vasco Rodrigues; Nº1171419 </w:t>
      </w:r>
    </w:p>
    <w:p w:rsidR="00CA3CED" w:rsidRPr="007F35C4" w:rsidRDefault="00CA3CED" w:rsidP="00CA3CED">
      <w:pPr>
        <w:spacing w:after="159" w:line="259" w:lineRule="auto"/>
        <w:ind w:right="-13"/>
        <w:jc w:val="right"/>
      </w:pPr>
      <w:r w:rsidRPr="007F35C4">
        <w:t xml:space="preserve">Patrick </w:t>
      </w:r>
      <w:proofErr w:type="spellStart"/>
      <w:r w:rsidRPr="007F35C4">
        <w:t>Timas</w:t>
      </w:r>
      <w:proofErr w:type="spellEnd"/>
      <w:r w:rsidRPr="007F35C4">
        <w:t xml:space="preserve">; Nº1171352 </w:t>
      </w:r>
    </w:p>
    <w:p w:rsidR="00CA3CED" w:rsidRPr="00707C69" w:rsidRDefault="00CA3CED" w:rsidP="00CA3CED">
      <w:pPr>
        <w:spacing w:after="159" w:line="259" w:lineRule="auto"/>
        <w:ind w:right="-13"/>
        <w:jc w:val="right"/>
        <w:rPr>
          <w:lang w:val="en-US"/>
        </w:rPr>
      </w:pPr>
      <w:r w:rsidRPr="00707C69">
        <w:rPr>
          <w:lang w:val="en-US"/>
        </w:rPr>
        <w:t xml:space="preserve">Miguel </w:t>
      </w:r>
      <w:proofErr w:type="spellStart"/>
      <w:r w:rsidRPr="00707C69">
        <w:rPr>
          <w:lang w:val="en-US"/>
        </w:rPr>
        <w:t>Albergaria</w:t>
      </w:r>
      <w:proofErr w:type="spellEnd"/>
      <w:r w:rsidRPr="00707C69">
        <w:rPr>
          <w:lang w:val="en-US"/>
        </w:rPr>
        <w:t xml:space="preserve">; Nº1170551 </w:t>
      </w:r>
    </w:p>
    <w:p w:rsidR="00CA3CED" w:rsidRPr="00707C69" w:rsidRDefault="00CA3CED" w:rsidP="00CA3CED">
      <w:pPr>
        <w:spacing w:after="161" w:line="259" w:lineRule="auto"/>
        <w:ind w:left="0" w:right="0" w:firstLine="0"/>
        <w:jc w:val="left"/>
        <w:rPr>
          <w:lang w:val="en-US"/>
        </w:rPr>
      </w:pPr>
      <w:r w:rsidRPr="00707C69">
        <w:rPr>
          <w:lang w:val="en-US"/>
        </w:rPr>
        <w:t xml:space="preserve"> </w:t>
      </w:r>
    </w:p>
    <w:p w:rsidR="00CA3CED" w:rsidRPr="00707C69" w:rsidRDefault="00CA3CED" w:rsidP="00CA3CED">
      <w:pPr>
        <w:spacing w:after="158" w:line="259" w:lineRule="auto"/>
        <w:ind w:left="0" w:right="0" w:firstLine="0"/>
        <w:jc w:val="left"/>
        <w:rPr>
          <w:lang w:val="en-US"/>
        </w:rPr>
      </w:pPr>
      <w:r w:rsidRPr="00707C69">
        <w:rPr>
          <w:lang w:val="en-US"/>
        </w:rPr>
        <w:t xml:space="preserve"> </w:t>
      </w:r>
    </w:p>
    <w:p w:rsidR="00CA3CED" w:rsidRPr="00707C69" w:rsidRDefault="00CA3CED" w:rsidP="00CA3CED">
      <w:pPr>
        <w:spacing w:after="158" w:line="259" w:lineRule="auto"/>
        <w:ind w:left="0" w:right="0" w:firstLine="0"/>
        <w:jc w:val="left"/>
        <w:rPr>
          <w:lang w:val="en-US"/>
        </w:rPr>
      </w:pPr>
      <w:r w:rsidRPr="00707C69">
        <w:rPr>
          <w:lang w:val="en-US"/>
        </w:rPr>
        <w:t xml:space="preserve"> </w:t>
      </w:r>
    </w:p>
    <w:p w:rsidR="00CA3CED" w:rsidRPr="00707C69" w:rsidRDefault="00CA3CED" w:rsidP="00CA3CED">
      <w:pPr>
        <w:spacing w:after="160" w:line="259" w:lineRule="auto"/>
        <w:ind w:left="0" w:right="0" w:firstLine="0"/>
        <w:jc w:val="left"/>
        <w:rPr>
          <w:lang w:val="en-US"/>
        </w:rPr>
      </w:pPr>
      <w:r w:rsidRPr="00707C69">
        <w:rPr>
          <w:lang w:val="en-US"/>
        </w:rPr>
        <w:t xml:space="preserve"> </w:t>
      </w:r>
    </w:p>
    <w:p w:rsidR="00CA3CED" w:rsidRPr="00707C69" w:rsidRDefault="00CA3CED" w:rsidP="00CA3CED">
      <w:pPr>
        <w:spacing w:after="158" w:line="259" w:lineRule="auto"/>
        <w:ind w:left="0" w:right="0" w:firstLine="0"/>
        <w:jc w:val="left"/>
        <w:rPr>
          <w:lang w:val="en-US"/>
        </w:rPr>
      </w:pPr>
      <w:r w:rsidRPr="00707C69">
        <w:rPr>
          <w:lang w:val="en-US"/>
        </w:rPr>
        <w:t xml:space="preserve"> </w:t>
      </w:r>
    </w:p>
    <w:p w:rsidR="00CA3CED" w:rsidRPr="00707C69" w:rsidRDefault="00CA3CED" w:rsidP="00CA3CED">
      <w:pPr>
        <w:spacing w:after="160" w:line="259" w:lineRule="auto"/>
        <w:ind w:right="3"/>
        <w:jc w:val="center"/>
        <w:rPr>
          <w:lang w:val="en-US"/>
        </w:rPr>
      </w:pPr>
      <w:r w:rsidRPr="00707C69">
        <w:rPr>
          <w:lang w:val="en-US"/>
        </w:rPr>
        <w:t xml:space="preserve">May 2018 </w:t>
      </w:r>
    </w:p>
    <w:p w:rsidR="008E2A98" w:rsidRPr="00707C69" w:rsidRDefault="00CA3CED" w:rsidP="00E50276">
      <w:pPr>
        <w:tabs>
          <w:tab w:val="left" w:pos="2378"/>
          <w:tab w:val="center" w:pos="4247"/>
        </w:tabs>
        <w:jc w:val="center"/>
        <w:rPr>
          <w:b/>
          <w:i/>
          <w:sz w:val="48"/>
          <w:szCs w:val="48"/>
          <w:lang w:val="en-US"/>
        </w:rPr>
      </w:pPr>
      <w:r w:rsidRPr="00707C69">
        <w:rPr>
          <w:b/>
          <w:i/>
          <w:sz w:val="24"/>
          <w:lang w:val="en-US"/>
        </w:rPr>
        <w:br w:type="page"/>
      </w:r>
      <w:r w:rsidRPr="00707C69">
        <w:rPr>
          <w:b/>
          <w:i/>
          <w:sz w:val="48"/>
          <w:szCs w:val="48"/>
          <w:lang w:val="en-US"/>
        </w:rPr>
        <w:lastRenderedPageBreak/>
        <w:t>ABSTRACT</w:t>
      </w:r>
    </w:p>
    <w:p w:rsidR="00E50276" w:rsidRPr="00707C69" w:rsidRDefault="00E50276" w:rsidP="00E50276">
      <w:pPr>
        <w:tabs>
          <w:tab w:val="left" w:pos="2378"/>
          <w:tab w:val="center" w:pos="4247"/>
        </w:tabs>
        <w:jc w:val="center"/>
        <w:rPr>
          <w:b/>
          <w:i/>
          <w:sz w:val="48"/>
          <w:szCs w:val="48"/>
          <w:lang w:val="en-US"/>
        </w:rPr>
      </w:pPr>
    </w:p>
    <w:p w:rsidR="0040475A" w:rsidRPr="00233D87" w:rsidRDefault="00AC4953" w:rsidP="0040475A">
      <w:pPr>
        <w:rPr>
          <w:lang w:val="en-US"/>
        </w:rPr>
      </w:pPr>
      <w:r>
        <w:rPr>
          <w:lang w:val="en-US"/>
        </w:rPr>
        <w:t>T</w:t>
      </w:r>
      <w:r w:rsidR="0040475A" w:rsidRPr="00233D87">
        <w:rPr>
          <w:lang w:val="en-US"/>
        </w:rPr>
        <w:t xml:space="preserve">he theme </w:t>
      </w:r>
      <w:r w:rsidR="0040475A">
        <w:rPr>
          <w:lang w:val="en-US"/>
        </w:rPr>
        <w:t xml:space="preserve">“Smart Cities” could be divided in multiple subthemes. </w:t>
      </w:r>
      <w:r w:rsidRPr="00233D87">
        <w:rPr>
          <w:lang w:val="en-US"/>
        </w:rPr>
        <w:t>In this report</w:t>
      </w:r>
      <w:r>
        <w:rPr>
          <w:lang w:val="en-US"/>
        </w:rPr>
        <w:t>, w</w:t>
      </w:r>
      <w:r w:rsidR="0040475A">
        <w:rPr>
          <w:lang w:val="en-US"/>
        </w:rPr>
        <w:t xml:space="preserve">e decided to pick “Smart Transportation” as our subtheme </w:t>
      </w:r>
      <w:r w:rsidR="005D7E10">
        <w:rPr>
          <w:lang w:val="en-US"/>
        </w:rPr>
        <w:t>aiming to</w:t>
      </w:r>
      <w:r w:rsidR="0040475A">
        <w:rPr>
          <w:lang w:val="en-US"/>
        </w:rPr>
        <w:t xml:space="preserve"> ascertain the problems </w:t>
      </w:r>
      <w:r w:rsidR="004F00B0">
        <w:rPr>
          <w:lang w:val="en-US"/>
        </w:rPr>
        <w:t>that</w:t>
      </w:r>
      <w:r w:rsidR="0040475A">
        <w:rPr>
          <w:lang w:val="en-US"/>
        </w:rPr>
        <w:t xml:space="preserve"> our society faces, such as lack of resources and social problems related to the community, as we try to achieve an efficient solution </w:t>
      </w:r>
      <w:r w:rsidR="001A3CFE">
        <w:rPr>
          <w:lang w:val="en-US"/>
        </w:rPr>
        <w:t>for</w:t>
      </w:r>
      <w:r w:rsidR="0040475A">
        <w:rPr>
          <w:lang w:val="en-US"/>
        </w:rPr>
        <w:t xml:space="preserve"> our problem with the intention of eas</w:t>
      </w:r>
      <w:r w:rsidR="001A3CFE">
        <w:rPr>
          <w:lang w:val="en-US"/>
        </w:rPr>
        <w:t>ing</w:t>
      </w:r>
      <w:r w:rsidR="0040475A">
        <w:rPr>
          <w:lang w:val="en-US"/>
        </w:rPr>
        <w:t xml:space="preserve"> everyone’s life.</w:t>
      </w:r>
    </w:p>
    <w:p w:rsidR="00E50276" w:rsidRPr="0040475A" w:rsidRDefault="00E50276" w:rsidP="00E50276">
      <w:pPr>
        <w:tabs>
          <w:tab w:val="left" w:pos="2378"/>
          <w:tab w:val="center" w:pos="4247"/>
        </w:tabs>
        <w:jc w:val="left"/>
        <w:rPr>
          <w:b/>
          <w:i/>
          <w:sz w:val="48"/>
          <w:szCs w:val="48"/>
          <w:lang w:val="en-US"/>
        </w:rPr>
      </w:pPr>
    </w:p>
    <w:p w:rsidR="0040475A" w:rsidRPr="0040475A" w:rsidRDefault="0040475A"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tbl>
      <w:tblPr>
        <w:tblStyle w:val="TabeladeGrelha5Escura-Destaque1"/>
        <w:tblpPr w:leftFromText="141" w:rightFromText="141" w:vertAnchor="text" w:horzAnchor="margin" w:tblpY="308"/>
        <w:tblW w:w="8619" w:type="dxa"/>
        <w:tblLook w:val="0000" w:firstRow="0" w:lastRow="0" w:firstColumn="0" w:lastColumn="0" w:noHBand="0" w:noVBand="0"/>
      </w:tblPr>
      <w:tblGrid>
        <w:gridCol w:w="2872"/>
        <w:gridCol w:w="2872"/>
        <w:gridCol w:w="2875"/>
      </w:tblGrid>
      <w:tr w:rsidR="0040475A" w:rsidTr="0040475A">
        <w:trPr>
          <w:cnfStyle w:val="000000100000" w:firstRow="0" w:lastRow="0" w:firstColumn="0" w:lastColumn="0" w:oddVBand="0" w:evenVBand="0" w:oddHBand="1" w:evenHBand="0" w:firstRowFirstColumn="0" w:firstRowLastColumn="0" w:lastRowFirstColumn="0" w:lastRowLastColumn="0"/>
          <w:trHeight w:val="370"/>
        </w:trPr>
        <w:tc>
          <w:tcPr>
            <w:cnfStyle w:val="000010000000" w:firstRow="0" w:lastRow="0" w:firstColumn="0" w:lastColumn="0" w:oddVBand="1" w:evenVBand="0" w:oddHBand="0" w:evenHBand="0" w:firstRowFirstColumn="0" w:firstRowLastColumn="0" w:lastRowFirstColumn="0" w:lastRowLastColumn="0"/>
            <w:tcW w:w="8619" w:type="dxa"/>
            <w:gridSpan w:val="3"/>
          </w:tcPr>
          <w:p w:rsidR="0040475A" w:rsidRDefault="0040475A" w:rsidP="0040475A">
            <w:pPr>
              <w:jc w:val="center"/>
              <w:rPr>
                <w:lang w:val="en-US"/>
              </w:rPr>
            </w:pPr>
            <w:r>
              <w:rPr>
                <w:lang w:val="en-US"/>
              </w:rPr>
              <w:t>Keywords</w:t>
            </w:r>
          </w:p>
        </w:tc>
      </w:tr>
      <w:tr w:rsidR="0040475A" w:rsidRPr="004E595C" w:rsidTr="0040475A">
        <w:trPr>
          <w:trHeight w:val="459"/>
        </w:trPr>
        <w:tc>
          <w:tcPr>
            <w:cnfStyle w:val="000010000000" w:firstRow="0" w:lastRow="0" w:firstColumn="0" w:lastColumn="0" w:oddVBand="1" w:evenVBand="0" w:oddHBand="0" w:evenHBand="0" w:firstRowFirstColumn="0" w:firstRowLastColumn="0" w:lastRowFirstColumn="0" w:lastRowLastColumn="0"/>
            <w:tcW w:w="2872" w:type="dxa"/>
          </w:tcPr>
          <w:p w:rsidR="0040475A" w:rsidRPr="004E595C" w:rsidRDefault="0040475A" w:rsidP="0040475A">
            <w:pPr>
              <w:jc w:val="center"/>
              <w:rPr>
                <w:lang w:val="en-US"/>
              </w:rPr>
            </w:pPr>
            <w:r w:rsidRPr="004E595C">
              <w:rPr>
                <w:lang w:val="en-US"/>
              </w:rPr>
              <w:t>Artificial Intelligence</w:t>
            </w:r>
          </w:p>
        </w:tc>
        <w:tc>
          <w:tcPr>
            <w:tcW w:w="2872" w:type="dxa"/>
          </w:tcPr>
          <w:p w:rsidR="0040475A" w:rsidRDefault="0040475A" w:rsidP="0040475A">
            <w:pPr>
              <w:jc w:val="center"/>
              <w:cnfStyle w:val="000000000000" w:firstRow="0" w:lastRow="0" w:firstColumn="0" w:lastColumn="0" w:oddVBand="0" w:evenVBand="0" w:oddHBand="0" w:evenHBand="0" w:firstRowFirstColumn="0" w:firstRowLastColumn="0" w:lastRowFirstColumn="0" w:lastRowLastColumn="0"/>
            </w:pPr>
            <w:r>
              <w:rPr>
                <w:lang w:val="en-US"/>
              </w:rPr>
              <w:t>Sustainable Mobility</w:t>
            </w:r>
          </w:p>
        </w:tc>
        <w:tc>
          <w:tcPr>
            <w:cnfStyle w:val="000010000000" w:firstRow="0" w:lastRow="0" w:firstColumn="0" w:lastColumn="0" w:oddVBand="1" w:evenVBand="0" w:oddHBand="0" w:evenHBand="0" w:firstRowFirstColumn="0" w:firstRowLastColumn="0" w:lastRowFirstColumn="0" w:lastRowLastColumn="0"/>
            <w:tcW w:w="2874" w:type="dxa"/>
          </w:tcPr>
          <w:p w:rsidR="0040475A" w:rsidRPr="004E595C" w:rsidRDefault="0040475A" w:rsidP="0040475A">
            <w:pPr>
              <w:ind w:firstLine="708"/>
              <w:rPr>
                <w:lang w:val="en-US"/>
              </w:rPr>
            </w:pPr>
            <w:r w:rsidRPr="004E595C">
              <w:rPr>
                <w:lang w:val="en-US"/>
              </w:rPr>
              <w:t>Smart Cities</w:t>
            </w:r>
          </w:p>
        </w:tc>
      </w:tr>
      <w:tr w:rsidR="0040475A" w:rsidTr="0040475A">
        <w:trPr>
          <w:cnfStyle w:val="000000100000" w:firstRow="0" w:lastRow="0" w:firstColumn="0" w:lastColumn="0" w:oddVBand="0" w:evenVBand="0" w:oddHBand="1" w:evenHBand="0" w:firstRowFirstColumn="0" w:firstRowLastColumn="0" w:lastRowFirstColumn="0" w:lastRowLastColumn="0"/>
          <w:trHeight w:val="459"/>
        </w:trPr>
        <w:tc>
          <w:tcPr>
            <w:cnfStyle w:val="000010000000" w:firstRow="0" w:lastRow="0" w:firstColumn="0" w:lastColumn="0" w:oddVBand="1" w:evenVBand="0" w:oddHBand="0" w:evenHBand="0" w:firstRowFirstColumn="0" w:firstRowLastColumn="0" w:lastRowFirstColumn="0" w:lastRowLastColumn="0"/>
            <w:tcW w:w="2872" w:type="dxa"/>
          </w:tcPr>
          <w:p w:rsidR="0040475A" w:rsidRDefault="0040475A" w:rsidP="0040475A">
            <w:pPr>
              <w:jc w:val="center"/>
            </w:pPr>
            <w:r>
              <w:rPr>
                <w:lang w:val="en-US"/>
              </w:rPr>
              <w:t>Intelligent Environments</w:t>
            </w:r>
          </w:p>
        </w:tc>
        <w:tc>
          <w:tcPr>
            <w:tcW w:w="2872" w:type="dxa"/>
          </w:tcPr>
          <w:p w:rsidR="0040475A" w:rsidRDefault="0040475A" w:rsidP="0040475A">
            <w:pPr>
              <w:jc w:val="center"/>
              <w:cnfStyle w:val="000000100000" w:firstRow="0" w:lastRow="0" w:firstColumn="0" w:lastColumn="0" w:oddVBand="0" w:evenVBand="0" w:oddHBand="1" w:evenHBand="0" w:firstRowFirstColumn="0" w:firstRowLastColumn="0" w:lastRowFirstColumn="0" w:lastRowLastColumn="0"/>
            </w:pPr>
            <w:r>
              <w:rPr>
                <w:lang w:val="en-US"/>
              </w:rPr>
              <w:t>Quality of Life</w:t>
            </w:r>
          </w:p>
        </w:tc>
        <w:tc>
          <w:tcPr>
            <w:cnfStyle w:val="000010000000" w:firstRow="0" w:lastRow="0" w:firstColumn="0" w:lastColumn="0" w:oddVBand="1" w:evenVBand="0" w:oddHBand="0" w:evenHBand="0" w:firstRowFirstColumn="0" w:firstRowLastColumn="0" w:lastRowFirstColumn="0" w:lastRowLastColumn="0"/>
            <w:tcW w:w="2874" w:type="dxa"/>
          </w:tcPr>
          <w:p w:rsidR="0040475A" w:rsidRDefault="0040475A" w:rsidP="0040475A">
            <w:pPr>
              <w:jc w:val="center"/>
            </w:pPr>
            <w:r>
              <w:rPr>
                <w:lang w:val="en-US"/>
              </w:rPr>
              <w:t>New Technologies</w:t>
            </w:r>
          </w:p>
        </w:tc>
      </w:tr>
      <w:tr w:rsidR="0040475A" w:rsidTr="0040475A">
        <w:trPr>
          <w:trHeight w:val="459"/>
        </w:trPr>
        <w:tc>
          <w:tcPr>
            <w:cnfStyle w:val="000010000000" w:firstRow="0" w:lastRow="0" w:firstColumn="0" w:lastColumn="0" w:oddVBand="1" w:evenVBand="0" w:oddHBand="0" w:evenHBand="0" w:firstRowFirstColumn="0" w:firstRowLastColumn="0" w:lastRowFirstColumn="0" w:lastRowLastColumn="0"/>
            <w:tcW w:w="2872" w:type="dxa"/>
          </w:tcPr>
          <w:p w:rsidR="0040475A" w:rsidRDefault="0040475A" w:rsidP="0040475A">
            <w:pPr>
              <w:jc w:val="center"/>
            </w:pPr>
            <w:r>
              <w:rPr>
                <w:lang w:val="en-US"/>
              </w:rPr>
              <w:t>Intelligent Transports</w:t>
            </w:r>
          </w:p>
        </w:tc>
        <w:tc>
          <w:tcPr>
            <w:tcW w:w="2872" w:type="dxa"/>
          </w:tcPr>
          <w:p w:rsidR="0040475A" w:rsidRDefault="0040475A" w:rsidP="0040475A">
            <w:pPr>
              <w:jc w:val="center"/>
              <w:cnfStyle w:val="000000000000" w:firstRow="0" w:lastRow="0" w:firstColumn="0" w:lastColumn="0" w:oddVBand="0" w:evenVBand="0" w:oddHBand="0" w:evenHBand="0" w:firstRowFirstColumn="0" w:firstRowLastColumn="0" w:lastRowFirstColumn="0" w:lastRowLastColumn="0"/>
            </w:pPr>
            <w:r>
              <w:rPr>
                <w:lang w:val="en-US"/>
              </w:rPr>
              <w:t>Environmental Sustainability</w:t>
            </w:r>
          </w:p>
        </w:tc>
        <w:tc>
          <w:tcPr>
            <w:cnfStyle w:val="000010000000" w:firstRow="0" w:lastRow="0" w:firstColumn="0" w:lastColumn="0" w:oddVBand="1" w:evenVBand="0" w:oddHBand="0" w:evenHBand="0" w:firstRowFirstColumn="0" w:firstRowLastColumn="0" w:lastRowFirstColumn="0" w:lastRowLastColumn="0"/>
            <w:tcW w:w="2874" w:type="dxa"/>
          </w:tcPr>
          <w:p w:rsidR="0040475A" w:rsidRDefault="0040475A" w:rsidP="0040475A">
            <w:pPr>
              <w:jc w:val="center"/>
            </w:pPr>
            <w:r>
              <w:rPr>
                <w:lang w:val="en-US"/>
              </w:rPr>
              <w:t>Internet of Things</w:t>
            </w:r>
          </w:p>
        </w:tc>
      </w:tr>
    </w:tbl>
    <w:p w:rsidR="00E50276" w:rsidRPr="0040475A" w:rsidRDefault="00E50276" w:rsidP="00E50276">
      <w:pPr>
        <w:tabs>
          <w:tab w:val="left" w:pos="2378"/>
          <w:tab w:val="center" w:pos="4247"/>
        </w:tabs>
        <w:jc w:val="left"/>
        <w:rPr>
          <w:lang w:val="en-US"/>
        </w:rPr>
      </w:pPr>
    </w:p>
    <w:p w:rsidR="00E50276" w:rsidRPr="0040475A" w:rsidRDefault="0040475A" w:rsidP="0040475A">
      <w:pPr>
        <w:tabs>
          <w:tab w:val="left" w:pos="2378"/>
          <w:tab w:val="center" w:pos="4247"/>
        </w:tabs>
        <w:jc w:val="right"/>
        <w:rPr>
          <w:sz w:val="16"/>
          <w:szCs w:val="16"/>
          <w:lang w:val="en-US"/>
        </w:rPr>
      </w:pPr>
      <w:r w:rsidRPr="0040475A">
        <w:rPr>
          <w:rFonts w:ascii="Helvetica" w:eastAsiaTheme="minorHAnsi" w:hAnsi="Helvetica" w:cs="Helvetica"/>
          <w:color w:val="auto"/>
          <w:sz w:val="16"/>
          <w:szCs w:val="16"/>
          <w:lang w:val="en-US" w:eastAsia="en-US"/>
        </w:rPr>
        <w:t>Table 1: Key words and expressions commonly used in the “Abstract” section</w:t>
      </w: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E50276">
      <w:pPr>
        <w:tabs>
          <w:tab w:val="left" w:pos="2378"/>
          <w:tab w:val="center" w:pos="4247"/>
        </w:tabs>
        <w:jc w:val="left"/>
        <w:rPr>
          <w:lang w:val="en-US"/>
        </w:rPr>
      </w:pPr>
    </w:p>
    <w:p w:rsidR="00E50276" w:rsidRPr="0040475A" w:rsidRDefault="00E50276" w:rsidP="007F35C4">
      <w:pPr>
        <w:tabs>
          <w:tab w:val="left" w:pos="2378"/>
          <w:tab w:val="center" w:pos="4247"/>
        </w:tabs>
        <w:ind w:left="0" w:firstLine="0"/>
        <w:rPr>
          <w:b/>
          <w:i/>
          <w:sz w:val="48"/>
          <w:szCs w:val="48"/>
          <w:lang w:val="en-US"/>
        </w:rPr>
      </w:pPr>
    </w:p>
    <w:p w:rsidR="00E50276" w:rsidRPr="00E42D3E" w:rsidRDefault="00437E73" w:rsidP="00E50276">
      <w:pPr>
        <w:tabs>
          <w:tab w:val="left" w:pos="2378"/>
          <w:tab w:val="center" w:pos="4247"/>
        </w:tabs>
        <w:jc w:val="center"/>
        <w:rPr>
          <w:b/>
          <w:i/>
          <w:sz w:val="48"/>
          <w:szCs w:val="48"/>
          <w:lang w:val="en-US"/>
        </w:rPr>
      </w:pPr>
      <w:r w:rsidRPr="00E42D3E">
        <w:rPr>
          <w:b/>
          <w:i/>
          <w:sz w:val="48"/>
          <w:szCs w:val="48"/>
          <w:lang w:val="en-US"/>
        </w:rPr>
        <w:t>Conten</w:t>
      </w:r>
      <w:r w:rsidR="00E50276" w:rsidRPr="00E42D3E">
        <w:rPr>
          <w:b/>
          <w:i/>
          <w:sz w:val="48"/>
          <w:szCs w:val="48"/>
          <w:lang w:val="en-US"/>
        </w:rPr>
        <w:t>t Index</w:t>
      </w:r>
    </w:p>
    <w:sdt>
      <w:sdtPr>
        <w:rPr>
          <w:rFonts w:asciiTheme="minorHAnsi" w:eastAsiaTheme="minorHAnsi" w:hAnsiTheme="minorHAnsi" w:cstheme="minorBidi"/>
          <w:b w:val="0"/>
          <w:bCs w:val="0"/>
          <w:color w:val="auto"/>
          <w:kern w:val="2"/>
          <w:sz w:val="22"/>
          <w:szCs w:val="22"/>
          <w:lang w:val="en-US"/>
        </w:rPr>
        <w:id w:val="122890271"/>
      </w:sdtPr>
      <w:sdtEndPr>
        <w:rPr>
          <w:rFonts w:ascii="Calibri" w:eastAsia="Calibri" w:hAnsi="Calibri" w:cs="Calibri"/>
          <w:color w:val="000000"/>
          <w:kern w:val="0"/>
        </w:rPr>
      </w:sdtEndPr>
      <w:sdtContent>
        <w:p w:rsidR="00E42D3E" w:rsidRPr="00E42D3E" w:rsidRDefault="00E42D3E" w:rsidP="00E42D3E">
          <w:pPr>
            <w:pStyle w:val="Cabealhodondice"/>
            <w:spacing w:after="240"/>
            <w:rPr>
              <w:lang w:val="en-US"/>
            </w:rPr>
          </w:pPr>
        </w:p>
        <w:p w:rsidR="00E42D3E" w:rsidRPr="00E42D3E" w:rsidRDefault="00E42D3E" w:rsidP="00E42D3E">
          <w:pPr>
            <w:pStyle w:val="ndice1"/>
            <w:rPr>
              <w:lang w:val="en-US"/>
            </w:rPr>
          </w:pPr>
          <w:r w:rsidRPr="00E42D3E">
            <w:rPr>
              <w:b w:val="0"/>
              <w:caps w:val="0"/>
              <w:lang w:val="en-US"/>
            </w:rPr>
            <w:t>Abstract of our work</w:t>
          </w:r>
          <w:r w:rsidRPr="00E42D3E">
            <w:rPr>
              <w:lang w:val="en-US"/>
            </w:rPr>
            <w:ptab w:relativeTo="margin" w:alignment="right" w:leader="dot"/>
          </w:r>
          <w:r w:rsidR="00372EA3">
            <w:rPr>
              <w:lang w:val="en-US"/>
            </w:rPr>
            <w:t>2</w:t>
          </w:r>
        </w:p>
        <w:p w:rsidR="00E42D3E" w:rsidRPr="00E42D3E" w:rsidRDefault="00E42D3E" w:rsidP="00E42D3E">
          <w:pPr>
            <w:pStyle w:val="ndice1"/>
            <w:rPr>
              <w:lang w:val="en-US"/>
            </w:rPr>
          </w:pPr>
          <w:r w:rsidRPr="00E42D3E">
            <w:rPr>
              <w:b w:val="0"/>
              <w:caps w:val="0"/>
              <w:lang w:val="en-US"/>
            </w:rPr>
            <w:t>Figures and Tables Indexes</w:t>
          </w:r>
          <w:r w:rsidRPr="00E42D3E">
            <w:rPr>
              <w:lang w:val="en-US"/>
            </w:rPr>
            <w:ptab w:relativeTo="margin" w:alignment="right" w:leader="dot"/>
          </w:r>
          <w:r w:rsidRPr="00E42D3E">
            <w:rPr>
              <w:lang w:val="en-US"/>
            </w:rPr>
            <w:t>4</w:t>
          </w:r>
        </w:p>
        <w:p w:rsidR="00E42D3E" w:rsidRPr="00E42D3E" w:rsidRDefault="00E42D3E" w:rsidP="00E42D3E">
          <w:pPr>
            <w:pStyle w:val="ndice1"/>
            <w:rPr>
              <w:lang w:val="en-US"/>
            </w:rPr>
          </w:pPr>
          <w:r w:rsidRPr="00E42D3E">
            <w:rPr>
              <w:b w:val="0"/>
              <w:caps w:val="0"/>
              <w:lang w:val="en-US"/>
            </w:rPr>
            <w:t>Abstract research section</w:t>
          </w:r>
          <w:r w:rsidRPr="00E42D3E">
            <w:rPr>
              <w:lang w:val="en-US"/>
            </w:rPr>
            <w:ptab w:relativeTo="margin" w:alignment="right" w:leader="dot"/>
          </w:r>
          <w:r w:rsidR="00372EA3">
            <w:rPr>
              <w:lang w:val="en-US"/>
            </w:rPr>
            <w:t>5</w:t>
          </w:r>
        </w:p>
        <w:p w:rsidR="00E42D3E" w:rsidRPr="00E42D3E" w:rsidRDefault="00E42D3E" w:rsidP="00E42D3E">
          <w:pPr>
            <w:pStyle w:val="ndice1"/>
            <w:rPr>
              <w:lang w:val="en-US"/>
            </w:rPr>
          </w:pPr>
          <w:r w:rsidRPr="00E42D3E">
            <w:rPr>
              <w:b w:val="0"/>
              <w:caps w:val="0"/>
              <w:lang w:val="en-US"/>
            </w:rPr>
            <w:t>Introduction research section</w:t>
          </w:r>
          <w:r w:rsidRPr="00E42D3E">
            <w:rPr>
              <w:lang w:val="en-US"/>
            </w:rPr>
            <w:ptab w:relativeTo="margin" w:alignment="right" w:leader="dot"/>
          </w:r>
          <w:r w:rsidR="00DD7207">
            <w:rPr>
              <w:lang w:val="en-US"/>
            </w:rPr>
            <w:t>6</w:t>
          </w:r>
        </w:p>
        <w:p w:rsidR="00E42D3E" w:rsidRPr="00E42D3E" w:rsidRDefault="00E42D3E" w:rsidP="00E42D3E">
          <w:pPr>
            <w:pStyle w:val="ndice1"/>
            <w:rPr>
              <w:lang w:val="en-US"/>
            </w:rPr>
          </w:pPr>
          <w:r w:rsidRPr="00E42D3E">
            <w:rPr>
              <w:b w:val="0"/>
              <w:caps w:val="0"/>
              <w:lang w:val="en-US"/>
            </w:rPr>
            <w:t>State-of-Art of our topic</w:t>
          </w:r>
          <w:r w:rsidRPr="00E42D3E">
            <w:rPr>
              <w:lang w:val="en-US"/>
            </w:rPr>
            <w:ptab w:relativeTo="margin" w:alignment="right" w:leader="dot"/>
          </w:r>
          <w:r w:rsidR="00DD7207">
            <w:rPr>
              <w:lang w:val="en-US"/>
            </w:rPr>
            <w:t>7</w:t>
          </w:r>
        </w:p>
        <w:p w:rsidR="00E42D3E" w:rsidRPr="00E42D3E" w:rsidRDefault="00E42D3E" w:rsidP="00E42D3E">
          <w:pPr>
            <w:pStyle w:val="ndice1"/>
            <w:rPr>
              <w:lang w:val="en-US"/>
            </w:rPr>
          </w:pPr>
          <w:r w:rsidRPr="00E42D3E">
            <w:rPr>
              <w:b w:val="0"/>
              <w:caps w:val="0"/>
              <w:lang w:val="en-US"/>
            </w:rPr>
            <w:t xml:space="preserve">Problem statement </w:t>
          </w:r>
          <w:r w:rsidRPr="00E42D3E">
            <w:rPr>
              <w:lang w:val="en-US"/>
            </w:rPr>
            <w:ptab w:relativeTo="margin" w:alignment="right" w:leader="dot"/>
          </w:r>
          <w:r w:rsidR="00DD7207">
            <w:rPr>
              <w:lang w:val="en-US"/>
            </w:rPr>
            <w:t>8</w:t>
          </w:r>
        </w:p>
        <w:p w:rsidR="00E42D3E" w:rsidRPr="00E42D3E" w:rsidRDefault="00E42D3E" w:rsidP="00E42D3E">
          <w:pPr>
            <w:pStyle w:val="ndice2"/>
            <w:rPr>
              <w:lang w:val="en-US"/>
            </w:rPr>
          </w:pPr>
          <w:r w:rsidRPr="00E42D3E">
            <w:rPr>
              <w:smallCaps w:val="0"/>
              <w:lang w:val="en-US"/>
            </w:rPr>
            <w:t>Out of context</w:t>
          </w:r>
          <w:r w:rsidRPr="00E42D3E">
            <w:rPr>
              <w:lang w:val="en-US"/>
            </w:rPr>
            <w:ptab w:relativeTo="margin" w:alignment="right" w:leader="dot"/>
          </w:r>
          <w:r w:rsidR="00DD7207">
            <w:rPr>
              <w:lang w:val="en-US"/>
            </w:rPr>
            <w:t>8</w:t>
          </w:r>
        </w:p>
        <w:p w:rsidR="00E42D3E" w:rsidRPr="00E42D3E" w:rsidRDefault="00E42D3E" w:rsidP="00E42D3E">
          <w:pPr>
            <w:pStyle w:val="ndice3"/>
            <w:rPr>
              <w:lang w:val="en-US"/>
            </w:rPr>
          </w:pPr>
          <w:r w:rsidRPr="00E42D3E">
            <w:rPr>
              <w:i w:val="0"/>
              <w:lang w:val="en-US"/>
            </w:rPr>
            <w:t>Back of context</w:t>
          </w:r>
          <w:r w:rsidRPr="00E42D3E">
            <w:rPr>
              <w:lang w:val="en-US"/>
            </w:rPr>
            <w:ptab w:relativeTo="margin" w:alignment="right" w:leader="dot"/>
          </w:r>
          <w:r w:rsidR="00DD7207">
            <w:rPr>
              <w:lang w:val="en-US"/>
            </w:rPr>
            <w:t>8</w:t>
          </w:r>
        </w:p>
        <w:p w:rsidR="00E42D3E" w:rsidRPr="00E42D3E" w:rsidRDefault="00E42D3E" w:rsidP="00E42D3E">
          <w:pPr>
            <w:pStyle w:val="ndice1"/>
            <w:ind w:firstLine="0"/>
            <w:rPr>
              <w:lang w:val="en-US"/>
            </w:rPr>
          </w:pPr>
          <w:r w:rsidRPr="00E42D3E">
            <w:rPr>
              <w:b w:val="0"/>
              <w:caps w:val="0"/>
              <w:lang w:val="en-US"/>
            </w:rPr>
            <w:t>Solution</w:t>
          </w:r>
          <w:r w:rsidRPr="00E42D3E">
            <w:rPr>
              <w:lang w:val="en-US"/>
            </w:rPr>
            <w:ptab w:relativeTo="margin" w:alignment="right" w:leader="dot"/>
          </w:r>
          <w:r w:rsidR="00DD7207">
            <w:rPr>
              <w:lang w:val="en-US"/>
            </w:rPr>
            <w:t>9</w:t>
          </w:r>
        </w:p>
        <w:p w:rsidR="00E42D3E" w:rsidRPr="00E42D3E" w:rsidRDefault="00E42D3E" w:rsidP="00E42D3E">
          <w:pPr>
            <w:pStyle w:val="ndice2"/>
            <w:rPr>
              <w:lang w:val="en-US"/>
            </w:rPr>
          </w:pPr>
          <w:r w:rsidRPr="00E42D3E">
            <w:rPr>
              <w:smallCaps w:val="0"/>
              <w:lang w:val="en-US"/>
            </w:rPr>
            <w:t>Out of context</w:t>
          </w:r>
          <w:r w:rsidRPr="00E42D3E">
            <w:rPr>
              <w:lang w:val="en-US"/>
            </w:rPr>
            <w:ptab w:relativeTo="margin" w:alignment="right" w:leader="dot"/>
          </w:r>
          <w:r w:rsidR="00DD7207">
            <w:rPr>
              <w:lang w:val="en-US"/>
            </w:rPr>
            <w:t>9</w:t>
          </w:r>
        </w:p>
        <w:p w:rsidR="00E42D3E" w:rsidRPr="00E42D3E" w:rsidRDefault="00E42D3E" w:rsidP="00E42D3E">
          <w:pPr>
            <w:pStyle w:val="ndice3"/>
            <w:rPr>
              <w:lang w:val="en-US"/>
            </w:rPr>
          </w:pPr>
          <w:r w:rsidRPr="00E42D3E">
            <w:rPr>
              <w:i w:val="0"/>
              <w:lang w:val="en-US"/>
            </w:rPr>
            <w:t>Back of context</w:t>
          </w:r>
          <w:r w:rsidRPr="00E42D3E">
            <w:rPr>
              <w:lang w:val="en-US"/>
            </w:rPr>
            <w:ptab w:relativeTo="margin" w:alignment="right" w:leader="dot"/>
          </w:r>
          <w:r w:rsidR="00DD7207">
            <w:rPr>
              <w:lang w:val="en-US"/>
            </w:rPr>
            <w:t>9</w:t>
          </w:r>
        </w:p>
        <w:p w:rsidR="00E42D3E" w:rsidRPr="00E42D3E" w:rsidRDefault="00E42D3E" w:rsidP="00E42D3E">
          <w:pPr>
            <w:pStyle w:val="ndice1"/>
            <w:rPr>
              <w:lang w:val="en-US"/>
            </w:rPr>
          </w:pPr>
          <w:r w:rsidRPr="00E42D3E">
            <w:rPr>
              <w:b w:val="0"/>
              <w:caps w:val="0"/>
              <w:lang w:val="en-US"/>
            </w:rPr>
            <w:t>Conclusion research section</w:t>
          </w:r>
          <w:r w:rsidRPr="00E42D3E">
            <w:rPr>
              <w:lang w:val="en-US"/>
            </w:rPr>
            <w:ptab w:relativeTo="margin" w:alignment="right" w:leader="dot"/>
          </w:r>
          <w:r w:rsidR="00DD7207">
            <w:rPr>
              <w:lang w:val="en-US"/>
            </w:rPr>
            <w:t>10</w:t>
          </w:r>
        </w:p>
        <w:p w:rsidR="00E42D3E" w:rsidRPr="00E42D3E" w:rsidRDefault="00E42D3E" w:rsidP="00E42D3E">
          <w:pPr>
            <w:pStyle w:val="ndice1"/>
            <w:rPr>
              <w:lang w:val="en-US"/>
            </w:rPr>
          </w:pPr>
          <w:r w:rsidRPr="00E42D3E">
            <w:rPr>
              <w:b w:val="0"/>
              <w:caps w:val="0"/>
              <w:lang w:val="en-US"/>
            </w:rPr>
            <w:t>References</w:t>
          </w:r>
          <w:r w:rsidRPr="00E42D3E">
            <w:rPr>
              <w:lang w:val="en-US"/>
            </w:rPr>
            <w:ptab w:relativeTo="margin" w:alignment="right" w:leader="dot"/>
          </w:r>
          <w:r w:rsidR="00372EA3">
            <w:rPr>
              <w:lang w:val="en-US"/>
            </w:rPr>
            <w:t>11</w:t>
          </w:r>
        </w:p>
        <w:p w:rsidR="00E42D3E" w:rsidRPr="00E42D3E" w:rsidRDefault="00E42D3E" w:rsidP="00E42D3E">
          <w:pPr>
            <w:pStyle w:val="ndice3"/>
            <w:rPr>
              <w:lang w:val="en-US"/>
            </w:rPr>
          </w:pPr>
        </w:p>
        <w:p w:rsidR="00E42D3E" w:rsidRPr="00E42D3E" w:rsidRDefault="004F0F1C" w:rsidP="00E42D3E">
          <w:pPr>
            <w:ind w:left="0" w:firstLine="0"/>
          </w:pPr>
        </w:p>
      </w:sdtContent>
    </w:sdt>
    <w:p w:rsidR="00E50276" w:rsidRPr="00E42D3E" w:rsidRDefault="00E50276" w:rsidP="00E50276">
      <w:pPr>
        <w:tabs>
          <w:tab w:val="left" w:pos="2378"/>
          <w:tab w:val="center" w:pos="4247"/>
        </w:tabs>
        <w:jc w:val="left"/>
      </w:pPr>
    </w:p>
    <w:p w:rsidR="000918BD" w:rsidRPr="00E42D3E" w:rsidRDefault="000918BD" w:rsidP="00E50276">
      <w:pPr>
        <w:tabs>
          <w:tab w:val="left" w:pos="2378"/>
          <w:tab w:val="center" w:pos="4247"/>
        </w:tabs>
        <w:jc w:val="left"/>
      </w:pPr>
    </w:p>
    <w:p w:rsidR="00E50276" w:rsidRPr="00E42D3E" w:rsidRDefault="00E50276" w:rsidP="00E50276">
      <w:pPr>
        <w:tabs>
          <w:tab w:val="left" w:pos="2378"/>
          <w:tab w:val="center" w:pos="4247"/>
        </w:tabs>
        <w:jc w:val="left"/>
      </w:pPr>
    </w:p>
    <w:p w:rsidR="00E50276" w:rsidRPr="00E42D3E" w:rsidRDefault="00E50276" w:rsidP="00E50276">
      <w:pPr>
        <w:tabs>
          <w:tab w:val="left" w:pos="2378"/>
          <w:tab w:val="center" w:pos="4247"/>
        </w:tabs>
        <w:jc w:val="left"/>
      </w:pPr>
    </w:p>
    <w:p w:rsidR="00E50276" w:rsidRPr="00E42D3E" w:rsidRDefault="00E50276" w:rsidP="00E50276">
      <w:pPr>
        <w:tabs>
          <w:tab w:val="left" w:pos="2378"/>
          <w:tab w:val="center" w:pos="4247"/>
        </w:tabs>
        <w:jc w:val="left"/>
      </w:pPr>
    </w:p>
    <w:p w:rsidR="00E50276" w:rsidRPr="00E42D3E" w:rsidRDefault="00E50276"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437E73" w:rsidRPr="00E42D3E" w:rsidRDefault="00437E73" w:rsidP="00E50276">
      <w:pPr>
        <w:tabs>
          <w:tab w:val="left" w:pos="2378"/>
          <w:tab w:val="center" w:pos="4247"/>
        </w:tabs>
        <w:jc w:val="left"/>
      </w:pPr>
    </w:p>
    <w:p w:rsidR="007F35C4" w:rsidRPr="00E42D3E" w:rsidRDefault="007F35C4" w:rsidP="00E42D3E">
      <w:pPr>
        <w:tabs>
          <w:tab w:val="left" w:pos="2378"/>
          <w:tab w:val="center" w:pos="4247"/>
        </w:tabs>
        <w:ind w:left="0" w:firstLine="0"/>
        <w:jc w:val="left"/>
      </w:pPr>
    </w:p>
    <w:p w:rsidR="007F35C4" w:rsidRPr="00E42D3E" w:rsidRDefault="007F35C4" w:rsidP="00E50276">
      <w:pPr>
        <w:tabs>
          <w:tab w:val="left" w:pos="2378"/>
          <w:tab w:val="center" w:pos="4247"/>
        </w:tabs>
        <w:jc w:val="left"/>
      </w:pPr>
    </w:p>
    <w:p w:rsidR="007F35C4" w:rsidRPr="00E42D3E" w:rsidRDefault="007F35C4" w:rsidP="007F35C4">
      <w:pPr>
        <w:spacing w:after="138" w:line="259" w:lineRule="auto"/>
        <w:ind w:left="0" w:right="0" w:firstLine="0"/>
      </w:pPr>
    </w:p>
    <w:p w:rsidR="00437E73" w:rsidRPr="007F35C4" w:rsidRDefault="00437E73" w:rsidP="007F35C4">
      <w:pPr>
        <w:spacing w:after="138" w:line="259" w:lineRule="auto"/>
        <w:ind w:left="0" w:right="0" w:firstLine="0"/>
        <w:jc w:val="center"/>
        <w:rPr>
          <w:b/>
          <w:i/>
          <w:sz w:val="48"/>
          <w:szCs w:val="48"/>
        </w:rPr>
      </w:pPr>
      <w:r w:rsidRPr="007F35C4">
        <w:rPr>
          <w:b/>
          <w:i/>
          <w:sz w:val="48"/>
          <w:szCs w:val="48"/>
        </w:rPr>
        <w:t xml:space="preserve">Figures &amp; </w:t>
      </w:r>
      <w:r w:rsidR="00DD7207" w:rsidRPr="00DD7207">
        <w:rPr>
          <w:b/>
          <w:i/>
          <w:sz w:val="48"/>
          <w:szCs w:val="48"/>
          <w:lang w:val="en-US"/>
        </w:rPr>
        <w:t>table</w:t>
      </w:r>
      <w:r w:rsidRPr="007F35C4">
        <w:rPr>
          <w:b/>
          <w:i/>
          <w:sz w:val="48"/>
          <w:szCs w:val="48"/>
        </w:rPr>
        <w:t xml:space="preserve"> indexes</w:t>
      </w:r>
    </w:p>
    <w:sdt>
      <w:sdtPr>
        <w:rPr>
          <w:rFonts w:asciiTheme="minorHAnsi" w:eastAsiaTheme="minorEastAsia" w:hAnsiTheme="minorHAnsi" w:cstheme="minorBidi"/>
          <w:b w:val="0"/>
          <w:bCs w:val="0"/>
          <w:color w:val="auto"/>
          <w:kern w:val="2"/>
          <w:sz w:val="24"/>
          <w:szCs w:val="24"/>
        </w:rPr>
        <w:id w:val="-1704087500"/>
        <w:docPartObj>
          <w:docPartGallery w:val="Table of Contents"/>
          <w:docPartUnique/>
        </w:docPartObj>
      </w:sdtPr>
      <w:sdtEndPr>
        <w:rPr>
          <w:rFonts w:ascii="Calibri" w:eastAsia="Calibri" w:hAnsi="Calibri" w:cs="Calibri"/>
          <w:color w:val="000000"/>
          <w:kern w:val="0"/>
          <w:sz w:val="22"/>
          <w:szCs w:val="22"/>
        </w:rPr>
      </w:sdtEndPr>
      <w:sdtContent>
        <w:sdt>
          <w:sdtPr>
            <w:rPr>
              <w:rFonts w:asciiTheme="minorHAnsi" w:eastAsiaTheme="minorEastAsia" w:hAnsiTheme="minorHAnsi" w:cstheme="minorBidi"/>
              <w:b w:val="0"/>
              <w:bCs w:val="0"/>
              <w:color w:val="auto"/>
              <w:kern w:val="2"/>
              <w:sz w:val="24"/>
              <w:szCs w:val="24"/>
            </w:rPr>
            <w:id w:val="284017964"/>
          </w:sdtPr>
          <w:sdtEndPr>
            <w:rPr>
              <w:rFonts w:ascii="Calibri" w:eastAsia="Calibri" w:hAnsi="Calibri" w:cs="Calibri"/>
              <w:color w:val="000000"/>
              <w:kern w:val="0"/>
              <w:sz w:val="22"/>
              <w:szCs w:val="22"/>
            </w:rPr>
          </w:sdtEndPr>
          <w:sdtContent>
            <w:p w:rsidR="007F35C4" w:rsidRDefault="007F35C4" w:rsidP="007F35C4">
              <w:pPr>
                <w:pStyle w:val="Cabealhodondice"/>
              </w:pPr>
            </w:p>
            <w:p w:rsidR="007F35C4" w:rsidRPr="007F35C4" w:rsidRDefault="007F35C4" w:rsidP="007F35C4">
              <w:pPr>
                <w:ind w:left="0" w:firstLine="0"/>
                <w:rPr>
                  <w:lang w:val="en-US"/>
                </w:rPr>
              </w:pPr>
              <w:r>
                <w:rPr>
                  <w:rFonts w:ascii="Helvetica" w:eastAsiaTheme="minorHAnsi" w:hAnsi="Helvetica" w:cs="Helvetica"/>
                  <w:color w:val="auto"/>
                  <w:lang w:val="en-US" w:eastAsia="en-US"/>
                </w:rPr>
                <w:t xml:space="preserve">Table 1: </w:t>
              </w:r>
              <w:r w:rsidRPr="007F35C4">
                <w:rPr>
                  <w:rFonts w:ascii="Helvetica" w:eastAsiaTheme="minorHAnsi" w:hAnsi="Helvetica" w:cs="Helvetica"/>
                  <w:color w:val="auto"/>
                  <w:lang w:val="en-US" w:eastAsia="en-US"/>
                </w:rPr>
                <w:t>Key words and expressions commonly used in the “Abstra</w:t>
              </w:r>
              <w:r>
                <w:rPr>
                  <w:rFonts w:ascii="Helvetica" w:eastAsiaTheme="minorHAnsi" w:hAnsi="Helvetica" w:cs="Helvetica"/>
                  <w:color w:val="auto"/>
                  <w:lang w:val="en-US" w:eastAsia="en-US"/>
                </w:rPr>
                <w:t>ct</w:t>
              </w:r>
              <w:r w:rsidRPr="007F35C4">
                <w:rPr>
                  <w:rFonts w:ascii="Helvetica" w:eastAsiaTheme="minorHAnsi" w:hAnsi="Helvetica" w:cs="Helvetica"/>
                  <w:color w:val="auto"/>
                  <w:lang w:val="en-US" w:eastAsia="en-US"/>
                </w:rPr>
                <w:t>” section.</w:t>
              </w:r>
              <w:r w:rsidRPr="007F35C4">
                <w:rPr>
                  <w:lang w:val="en-US"/>
                </w:rPr>
                <w:t xml:space="preserve"> </w:t>
              </w:r>
              <w:r>
                <w:ptab w:relativeTo="margin" w:alignment="right" w:leader="dot"/>
              </w:r>
              <w:r w:rsidR="00372EA3">
                <w:rPr>
                  <w:lang w:val="en-US"/>
                </w:rPr>
                <w:t>2</w:t>
              </w:r>
            </w:p>
            <w:p w:rsidR="007F35C4" w:rsidRPr="007F35C4" w:rsidRDefault="007F35C4" w:rsidP="007F35C4">
              <w:pPr>
                <w:rPr>
                  <w:lang w:val="en-US"/>
                </w:rPr>
              </w:pPr>
              <w:r>
                <w:rPr>
                  <w:rFonts w:ascii="Helvetica" w:eastAsiaTheme="minorHAnsi" w:hAnsi="Helvetica" w:cs="Helvetica"/>
                  <w:color w:val="auto"/>
                  <w:lang w:val="en-US" w:eastAsia="en-US"/>
                </w:rPr>
                <w:t xml:space="preserve">Table 2: </w:t>
              </w:r>
              <w:r w:rsidRPr="007F35C4">
                <w:rPr>
                  <w:rFonts w:ascii="Helvetica" w:eastAsiaTheme="minorHAnsi" w:hAnsi="Helvetica" w:cs="Helvetica"/>
                  <w:color w:val="auto"/>
                  <w:lang w:val="en-US" w:eastAsia="en-US"/>
                </w:rPr>
                <w:t>Key words and expressions commonly used in the “Introduction” section.</w:t>
              </w:r>
              <w:r>
                <w:ptab w:relativeTo="margin" w:alignment="right" w:leader="dot"/>
              </w:r>
              <w:r w:rsidR="00372EA3">
                <w:rPr>
                  <w:lang w:val="en-US"/>
                </w:rPr>
                <w:t>5</w:t>
              </w:r>
            </w:p>
            <w:p w:rsidR="007F35C4" w:rsidRPr="007F35C4" w:rsidRDefault="00DF55CC" w:rsidP="007F35C4">
              <w:pPr>
                <w:rPr>
                  <w:lang w:val="en-US"/>
                </w:rPr>
              </w:pPr>
              <w:r>
                <w:rPr>
                  <w:rFonts w:ascii="Helvetica" w:eastAsiaTheme="minorHAnsi" w:hAnsi="Helvetica" w:cs="Helvetica"/>
                  <w:color w:val="auto"/>
                  <w:lang w:val="en-US" w:eastAsia="en-US"/>
                </w:rPr>
                <w:t>Table 3</w:t>
              </w:r>
              <w:r w:rsidRPr="007F35C4">
                <w:rPr>
                  <w:rFonts w:ascii="Helvetica" w:eastAsiaTheme="minorHAnsi" w:hAnsi="Helvetica" w:cs="Helvetica"/>
                  <w:color w:val="auto"/>
                  <w:lang w:val="en-US" w:eastAsia="en-US"/>
                </w:rPr>
                <w:t>:</w:t>
              </w:r>
              <w:r>
                <w:rPr>
                  <w:rFonts w:ascii="Helvetica" w:eastAsiaTheme="minorHAnsi" w:hAnsi="Helvetica" w:cs="Helvetica"/>
                  <w:color w:val="auto"/>
                  <w:lang w:val="en-US" w:eastAsia="en-US"/>
                </w:rPr>
                <w:t xml:space="preserve"> </w:t>
              </w:r>
              <w:r w:rsidRPr="007F35C4">
                <w:rPr>
                  <w:rFonts w:ascii="Helvetica" w:eastAsiaTheme="minorHAnsi" w:hAnsi="Helvetica" w:cs="Helvetica"/>
                  <w:color w:val="auto"/>
                  <w:lang w:val="en-US" w:eastAsia="en-US"/>
                </w:rPr>
                <w:t>Keywords and expressions used in the problem section of a repo</w:t>
              </w:r>
              <w:r>
                <w:rPr>
                  <w:rFonts w:ascii="Helvetica" w:eastAsiaTheme="minorHAnsi" w:hAnsi="Helvetica" w:cs="Helvetica"/>
                  <w:color w:val="auto"/>
                  <w:lang w:val="en-US" w:eastAsia="en-US"/>
                </w:rPr>
                <w:t>rt</w:t>
              </w:r>
              <w:r w:rsidR="007F35C4" w:rsidRPr="007F35C4">
                <w:rPr>
                  <w:rFonts w:ascii="Helvetica" w:eastAsiaTheme="minorHAnsi" w:hAnsi="Helvetica" w:cs="Helvetica"/>
                  <w:color w:val="auto"/>
                  <w:lang w:val="en-US" w:eastAsia="en-US"/>
                </w:rPr>
                <w:t xml:space="preserve">. </w:t>
              </w:r>
              <w:r w:rsidR="007F35C4">
                <w:ptab w:relativeTo="margin" w:alignment="right" w:leader="dot"/>
              </w:r>
              <w:r w:rsidR="00372EA3">
                <w:rPr>
                  <w:lang w:val="en-US"/>
                </w:rPr>
                <w:t>8</w:t>
              </w:r>
            </w:p>
            <w:p w:rsidR="007F35C4" w:rsidRPr="007F35C4" w:rsidRDefault="00DF55CC" w:rsidP="007F35C4">
              <w:pPr>
                <w:rPr>
                  <w:lang w:val="en-US"/>
                </w:rPr>
              </w:pPr>
              <w:r>
                <w:rPr>
                  <w:rFonts w:ascii="Helvetica" w:eastAsiaTheme="minorHAnsi" w:hAnsi="Helvetica" w:cs="Helvetica"/>
                  <w:color w:val="auto"/>
                  <w:lang w:val="en-US" w:eastAsia="en-US"/>
                </w:rPr>
                <w:t>Table 4</w:t>
              </w:r>
              <w:r w:rsidRPr="007F35C4">
                <w:rPr>
                  <w:rFonts w:ascii="Helvetica" w:eastAsiaTheme="minorHAnsi" w:hAnsi="Helvetica" w:cs="Helvetica"/>
                  <w:color w:val="auto"/>
                  <w:lang w:val="en-US" w:eastAsia="en-US"/>
                </w:rPr>
                <w:t>: Keywords used in the solution section of a repor</w:t>
              </w:r>
              <w:r>
                <w:rPr>
                  <w:rFonts w:ascii="Helvetica" w:eastAsiaTheme="minorHAnsi" w:hAnsi="Helvetica" w:cs="Helvetica"/>
                  <w:color w:val="auto"/>
                  <w:lang w:val="en-US" w:eastAsia="en-US"/>
                </w:rPr>
                <w:t>t</w:t>
              </w:r>
              <w:r w:rsidRPr="00DF55CC">
                <w:rPr>
                  <w:lang w:val="en-US"/>
                </w:rPr>
                <w:t xml:space="preserve"> </w:t>
              </w:r>
              <w:r w:rsidR="007F35C4">
                <w:ptab w:relativeTo="margin" w:alignment="right" w:leader="dot"/>
              </w:r>
              <w:r w:rsidR="00DD7207">
                <w:rPr>
                  <w:lang w:val="en-US"/>
                </w:rPr>
                <w:t>9</w:t>
              </w:r>
            </w:p>
            <w:p w:rsidR="007F35C4" w:rsidRPr="007F35C4" w:rsidRDefault="00DF55CC" w:rsidP="007F35C4">
              <w:pPr>
                <w:rPr>
                  <w:lang w:val="en-US"/>
                </w:rPr>
              </w:pPr>
              <w:r>
                <w:rPr>
                  <w:rFonts w:ascii="Helvetica" w:eastAsiaTheme="minorHAnsi" w:hAnsi="Helvetica" w:cs="Helvetica"/>
                  <w:color w:val="auto"/>
                  <w:lang w:val="en-US" w:eastAsia="en-US"/>
                </w:rPr>
                <w:t>Table 5</w:t>
              </w:r>
              <w:r w:rsidRPr="007F35C4">
                <w:rPr>
                  <w:rFonts w:ascii="Helvetica" w:eastAsiaTheme="minorHAnsi" w:hAnsi="Helvetica" w:cs="Helvetica"/>
                  <w:color w:val="auto"/>
                  <w:lang w:val="en-US" w:eastAsia="en-US"/>
                </w:rPr>
                <w:t>: Key words and expressions commonly used in the “Conclusion” section</w:t>
              </w:r>
              <w:r w:rsidRPr="00DF55CC">
                <w:rPr>
                  <w:lang w:val="en-US"/>
                </w:rPr>
                <w:t xml:space="preserve"> </w:t>
              </w:r>
              <w:r w:rsidR="007F35C4">
                <w:ptab w:relativeTo="margin" w:alignment="right" w:leader="dot"/>
              </w:r>
              <w:r w:rsidR="00DD7207">
                <w:rPr>
                  <w:lang w:val="en-US"/>
                </w:rPr>
                <w:t>10</w:t>
              </w:r>
            </w:p>
          </w:sdtContent>
        </w:sdt>
      </w:sdtContent>
    </w:sdt>
    <w:p w:rsidR="00437E73" w:rsidRPr="00DF55CC" w:rsidRDefault="00437E73" w:rsidP="00470BB3">
      <w:pPr>
        <w:spacing w:after="138" w:line="259" w:lineRule="auto"/>
        <w:ind w:left="44" w:right="0" w:firstLine="0"/>
        <w:rPr>
          <w:lang w:val="en-US"/>
        </w:rPr>
      </w:pPr>
    </w:p>
    <w:p w:rsidR="009862AD" w:rsidRPr="00DF55CC" w:rsidRDefault="009862AD" w:rsidP="00470BB3">
      <w:pPr>
        <w:spacing w:after="138" w:line="259" w:lineRule="auto"/>
        <w:ind w:right="0"/>
        <w:rPr>
          <w:rFonts w:asciiTheme="minorHAnsi" w:hAnsiTheme="minorHAnsi" w:cstheme="minorHAnsi"/>
          <w:color w:val="000000" w:themeColor="text1"/>
          <w:lang w:val="en-US"/>
        </w:rPr>
      </w:pPr>
      <w:r w:rsidRPr="00DF55CC">
        <w:rPr>
          <w:rFonts w:asciiTheme="minorHAnsi" w:hAnsiTheme="minorHAnsi" w:cstheme="minorHAnsi"/>
          <w:bCs/>
          <w:color w:val="000000" w:themeColor="text1"/>
          <w:lang w:val="en-US"/>
        </w:rPr>
        <w:t xml:space="preserve"> </w:t>
      </w:r>
    </w:p>
    <w:p w:rsidR="00437E73" w:rsidRPr="00DF55CC" w:rsidRDefault="00437E73" w:rsidP="00470BB3">
      <w:pPr>
        <w:tabs>
          <w:tab w:val="left" w:pos="2378"/>
          <w:tab w:val="center" w:pos="4247"/>
        </w:tabs>
        <w:rPr>
          <w:lang w:val="en-US"/>
        </w:rPr>
      </w:pPr>
    </w:p>
    <w:p w:rsidR="00437E73" w:rsidRPr="00DF55CC" w:rsidRDefault="00437E73" w:rsidP="00470BB3">
      <w:pPr>
        <w:tabs>
          <w:tab w:val="left" w:pos="2378"/>
          <w:tab w:val="center" w:pos="4247"/>
        </w:tabs>
        <w:rPr>
          <w:lang w:val="en-US"/>
        </w:rPr>
      </w:pPr>
    </w:p>
    <w:p w:rsidR="00437E73" w:rsidRPr="00DF55CC" w:rsidRDefault="00437E73" w:rsidP="00470BB3">
      <w:pPr>
        <w:tabs>
          <w:tab w:val="left" w:pos="2378"/>
          <w:tab w:val="center" w:pos="4247"/>
        </w:tabs>
        <w:rPr>
          <w:lang w:val="en-US"/>
        </w:rPr>
      </w:pPr>
    </w:p>
    <w:p w:rsidR="00437E73" w:rsidRPr="00DF55CC" w:rsidRDefault="00437E73" w:rsidP="00E50276">
      <w:pPr>
        <w:tabs>
          <w:tab w:val="left" w:pos="2378"/>
          <w:tab w:val="center" w:pos="4247"/>
        </w:tabs>
        <w:jc w:val="left"/>
        <w:rPr>
          <w:lang w:val="en-US"/>
        </w:rPr>
      </w:pPr>
    </w:p>
    <w:p w:rsidR="00437E73" w:rsidRPr="00DF55CC" w:rsidRDefault="00437E73" w:rsidP="00E50276">
      <w:pPr>
        <w:tabs>
          <w:tab w:val="left" w:pos="2378"/>
          <w:tab w:val="center" w:pos="4247"/>
        </w:tabs>
        <w:jc w:val="left"/>
        <w:rPr>
          <w:lang w:val="en-US"/>
        </w:rPr>
      </w:pPr>
    </w:p>
    <w:p w:rsidR="00DF55CC" w:rsidRDefault="00DF55CC" w:rsidP="00470BB3">
      <w:pPr>
        <w:tabs>
          <w:tab w:val="left" w:pos="2378"/>
          <w:tab w:val="center" w:pos="4247"/>
        </w:tabs>
        <w:ind w:left="0" w:firstLine="0"/>
        <w:jc w:val="left"/>
        <w:rPr>
          <w:rFonts w:ascii="Helvetica" w:eastAsiaTheme="minorHAnsi" w:hAnsi="Helvetica" w:cs="Helvetica"/>
          <w:color w:val="auto"/>
          <w:lang w:val="en-US" w:eastAsia="en-US"/>
        </w:rPr>
      </w:pPr>
    </w:p>
    <w:p w:rsidR="00DF55CC" w:rsidRDefault="00DF55CC" w:rsidP="00470BB3">
      <w:pPr>
        <w:tabs>
          <w:tab w:val="left" w:pos="2378"/>
          <w:tab w:val="center" w:pos="4247"/>
        </w:tabs>
        <w:ind w:left="0" w:firstLine="0"/>
        <w:jc w:val="left"/>
        <w:rPr>
          <w:rFonts w:ascii="Helvetica" w:eastAsiaTheme="minorHAnsi" w:hAnsi="Helvetica" w:cs="Helvetica"/>
          <w:color w:val="auto"/>
          <w:lang w:val="en-US" w:eastAsia="en-US"/>
        </w:rPr>
      </w:pPr>
    </w:p>
    <w:p w:rsidR="00DF55CC" w:rsidRPr="00DF55CC" w:rsidRDefault="00DF55CC" w:rsidP="00470BB3">
      <w:pPr>
        <w:tabs>
          <w:tab w:val="left" w:pos="2378"/>
          <w:tab w:val="center" w:pos="4247"/>
        </w:tabs>
        <w:ind w:left="0" w:firstLine="0"/>
        <w:jc w:val="left"/>
        <w:rPr>
          <w:lang w:val="en-US"/>
        </w:rPr>
      </w:pPr>
    </w:p>
    <w:p w:rsidR="0056132E" w:rsidRPr="0056132E" w:rsidRDefault="0056132E" w:rsidP="006F6E6A">
      <w:pPr>
        <w:tabs>
          <w:tab w:val="left" w:pos="2378"/>
          <w:tab w:val="center" w:pos="4247"/>
        </w:tabs>
        <w:ind w:left="0" w:firstLine="0"/>
        <w:jc w:val="center"/>
        <w:rPr>
          <w:b/>
          <w:i/>
          <w:sz w:val="48"/>
          <w:szCs w:val="48"/>
          <w:lang w:val="en-US"/>
        </w:rPr>
      </w:pPr>
      <w:r w:rsidRPr="0056132E">
        <w:rPr>
          <w:b/>
          <w:i/>
          <w:sz w:val="48"/>
          <w:szCs w:val="48"/>
          <w:lang w:val="en-US"/>
        </w:rPr>
        <w:t>Abstract</w:t>
      </w:r>
    </w:p>
    <w:p w:rsidR="0056132E" w:rsidRDefault="0056132E" w:rsidP="00470BB3">
      <w:pPr>
        <w:tabs>
          <w:tab w:val="left" w:pos="2378"/>
          <w:tab w:val="center" w:pos="4247"/>
        </w:tabs>
        <w:ind w:left="0" w:firstLine="0"/>
        <w:jc w:val="left"/>
        <w:rPr>
          <w:lang w:val="en-US"/>
        </w:rPr>
      </w:pPr>
    </w:p>
    <w:p w:rsidR="0056132E" w:rsidRDefault="0056132E" w:rsidP="0056132E">
      <w:pPr>
        <w:spacing w:line="240" w:lineRule="auto"/>
        <w:rPr>
          <w:rFonts w:cstheme="minorHAnsi"/>
          <w:b/>
          <w:i/>
          <w:lang w:val="en-US"/>
        </w:rPr>
      </w:pPr>
      <w:r>
        <w:rPr>
          <w:rFonts w:cstheme="minorHAnsi"/>
          <w:b/>
          <w:i/>
          <w:lang w:val="en-US"/>
        </w:rPr>
        <w:t xml:space="preserve">What is a </w:t>
      </w:r>
      <w:r>
        <w:rPr>
          <w:rFonts w:cstheme="minorHAnsi"/>
          <w:b/>
          <w:i/>
          <w:szCs w:val="24"/>
          <w:lang w:val="en-US"/>
        </w:rPr>
        <w:t xml:space="preserve">Summary, Executive Summary and </w:t>
      </w:r>
      <w:proofErr w:type="gramStart"/>
      <w:r w:rsidRPr="00E57DE9">
        <w:rPr>
          <w:rFonts w:cstheme="minorHAnsi"/>
          <w:b/>
          <w:i/>
          <w:szCs w:val="24"/>
          <w:lang w:val="en-US"/>
        </w:rPr>
        <w:t>Abstract</w:t>
      </w:r>
      <w:r w:rsidRPr="00E57DE9">
        <w:rPr>
          <w:rFonts w:cstheme="minorHAnsi"/>
          <w:b/>
          <w:i/>
          <w:lang w:val="en-US"/>
        </w:rPr>
        <w:t>:</w:t>
      </w:r>
      <w:proofErr w:type="gramEnd"/>
      <w:r w:rsidRPr="00E57DE9">
        <w:rPr>
          <w:rFonts w:cstheme="minorHAnsi"/>
          <w:b/>
          <w:i/>
          <w:lang w:val="en-US"/>
        </w:rPr>
        <w:t xml:space="preserve">  </w:t>
      </w:r>
    </w:p>
    <w:p w:rsidR="0056132E" w:rsidRDefault="0056132E" w:rsidP="00D0178D">
      <w:pPr>
        <w:spacing w:line="240" w:lineRule="auto"/>
        <w:ind w:firstLine="698"/>
        <w:rPr>
          <w:rFonts w:asciiTheme="minorHAnsi" w:hAnsiTheme="minorHAnsi" w:cs="Arial"/>
          <w:szCs w:val="24"/>
          <w:lang w:val="en-US"/>
        </w:rPr>
      </w:pPr>
      <w:r w:rsidRPr="008B1A85">
        <w:rPr>
          <w:rFonts w:asciiTheme="minorHAnsi" w:hAnsiTheme="minorHAnsi" w:cs="Arial"/>
          <w:szCs w:val="24"/>
          <w:lang w:val="en-US"/>
        </w:rPr>
        <w:t>The summary could be considered as an intelligent way of reading a text</w:t>
      </w:r>
      <w:r w:rsidR="00386C5A">
        <w:rPr>
          <w:rFonts w:asciiTheme="minorHAnsi" w:hAnsiTheme="minorHAnsi" w:cs="Arial"/>
          <w:szCs w:val="24"/>
          <w:lang w:val="en-US"/>
        </w:rPr>
        <w:t>,</w:t>
      </w:r>
      <w:r w:rsidRPr="008B1A85">
        <w:rPr>
          <w:rFonts w:asciiTheme="minorHAnsi" w:hAnsiTheme="minorHAnsi" w:cs="Arial"/>
          <w:szCs w:val="24"/>
          <w:lang w:val="en-US"/>
        </w:rPr>
        <w:t xml:space="preserve"> that we pretend to understand or explore fast. The initial reading is a form of recognizing the text, the reader will </w:t>
      </w:r>
      <w:r w:rsidR="002B2A60">
        <w:rPr>
          <w:rFonts w:asciiTheme="minorHAnsi" w:hAnsiTheme="minorHAnsi" w:cs="Arial"/>
          <w:szCs w:val="24"/>
          <w:lang w:val="en-US"/>
        </w:rPr>
        <w:t>obtain an overall perspective of the paper</w:t>
      </w:r>
      <w:r w:rsidRPr="008B1A85">
        <w:rPr>
          <w:rFonts w:asciiTheme="minorHAnsi" w:hAnsiTheme="minorHAnsi" w:cs="Arial"/>
          <w:szCs w:val="24"/>
          <w:lang w:val="en-US"/>
        </w:rPr>
        <w:t xml:space="preserve"> without reading the </w:t>
      </w:r>
      <w:r w:rsidR="002B2A60">
        <w:rPr>
          <w:rFonts w:asciiTheme="minorHAnsi" w:hAnsiTheme="minorHAnsi" w:cs="Arial"/>
          <w:szCs w:val="24"/>
          <w:lang w:val="en-US"/>
        </w:rPr>
        <w:t>full document</w:t>
      </w:r>
      <w:r w:rsidRPr="008B1A85">
        <w:rPr>
          <w:rFonts w:asciiTheme="minorHAnsi" w:hAnsiTheme="minorHAnsi" w:cs="Arial"/>
          <w:szCs w:val="24"/>
          <w:lang w:val="en-US"/>
        </w:rPr>
        <w:t>.</w:t>
      </w:r>
    </w:p>
    <w:p w:rsidR="0056132E" w:rsidRPr="0044566A" w:rsidRDefault="0056132E" w:rsidP="00D0178D">
      <w:pPr>
        <w:spacing w:line="240" w:lineRule="auto"/>
        <w:ind w:firstLine="698"/>
        <w:rPr>
          <w:rFonts w:asciiTheme="minorHAnsi" w:hAnsiTheme="minorHAnsi" w:cs="Arial"/>
          <w:szCs w:val="24"/>
          <w:lang w:val="en-US"/>
        </w:rPr>
      </w:pPr>
      <w:r w:rsidRPr="0044566A">
        <w:rPr>
          <w:rFonts w:asciiTheme="minorHAnsi" w:hAnsiTheme="minorHAnsi"/>
          <w:color w:val="24282A"/>
          <w:shd w:val="clear" w:color="auto" w:fill="FFFFFF"/>
          <w:lang w:val="en-US"/>
        </w:rPr>
        <w:t xml:space="preserve">An executive summary is a brief section at the beginning of a long report that summarizes the document. </w:t>
      </w:r>
      <w:r w:rsidR="00DE0DE7">
        <w:rPr>
          <w:rFonts w:asciiTheme="minorHAnsi" w:hAnsiTheme="minorHAnsi"/>
          <w:color w:val="24282A"/>
          <w:shd w:val="clear" w:color="auto" w:fill="FFFFFF"/>
          <w:lang w:val="en-US"/>
        </w:rPr>
        <w:t>One</w:t>
      </w:r>
      <w:r w:rsidRPr="0044566A">
        <w:rPr>
          <w:rFonts w:asciiTheme="minorHAnsi" w:hAnsiTheme="minorHAnsi"/>
          <w:color w:val="24282A"/>
          <w:shd w:val="clear" w:color="auto" w:fill="FFFFFF"/>
          <w:lang w:val="en-US"/>
        </w:rPr>
        <w:t xml:space="preserve"> who read</w:t>
      </w:r>
      <w:r w:rsidR="00DE0DE7">
        <w:rPr>
          <w:rFonts w:asciiTheme="minorHAnsi" w:hAnsiTheme="minorHAnsi"/>
          <w:color w:val="24282A"/>
          <w:shd w:val="clear" w:color="auto" w:fill="FFFFFF"/>
          <w:lang w:val="en-US"/>
        </w:rPr>
        <w:t>s</w:t>
      </w:r>
      <w:r w:rsidRPr="0044566A">
        <w:rPr>
          <w:rFonts w:asciiTheme="minorHAnsi" w:hAnsiTheme="minorHAnsi"/>
          <w:color w:val="24282A"/>
          <w:shd w:val="clear" w:color="auto" w:fill="FFFFFF"/>
          <w:lang w:val="en-US"/>
        </w:rPr>
        <w:t xml:space="preserve"> only the executive summary should get the essence of the document without fine details.</w:t>
      </w:r>
    </w:p>
    <w:p w:rsidR="0056132E" w:rsidRPr="0040475A" w:rsidRDefault="0056132E" w:rsidP="00D0178D">
      <w:pPr>
        <w:spacing w:line="240" w:lineRule="auto"/>
        <w:ind w:firstLine="698"/>
        <w:rPr>
          <w:rFonts w:cstheme="minorHAnsi"/>
          <w:lang w:val="en-US"/>
        </w:rPr>
      </w:pPr>
      <w:r w:rsidRPr="00FE4437">
        <w:rPr>
          <w:rFonts w:cstheme="minorHAnsi"/>
          <w:lang w:val="en-US"/>
        </w:rPr>
        <w:t xml:space="preserve">An abstract should always be a short document because it </w:t>
      </w:r>
      <w:r w:rsidR="00F122B0">
        <w:rPr>
          <w:rFonts w:cstheme="minorHAnsi"/>
          <w:lang w:val="en-US"/>
        </w:rPr>
        <w:t>h</w:t>
      </w:r>
      <w:r>
        <w:rPr>
          <w:rFonts w:cstheme="minorHAnsi"/>
          <w:lang w:val="en-US"/>
        </w:rPr>
        <w:t xml:space="preserve">as the main </w:t>
      </w:r>
      <w:r w:rsidR="00A7396F">
        <w:rPr>
          <w:rFonts w:cstheme="minorHAnsi"/>
          <w:lang w:val="en-US"/>
        </w:rPr>
        <w:t>goal</w:t>
      </w:r>
      <w:r w:rsidRPr="00FE4437">
        <w:rPr>
          <w:rFonts w:cstheme="minorHAnsi"/>
          <w:lang w:val="en-US"/>
        </w:rPr>
        <w:t xml:space="preserve"> </w:t>
      </w:r>
      <w:r>
        <w:rPr>
          <w:rFonts w:cstheme="minorHAnsi"/>
          <w:lang w:val="en-US"/>
        </w:rPr>
        <w:t>of a technical report.</w:t>
      </w:r>
    </w:p>
    <w:p w:rsidR="0056132E" w:rsidRDefault="0056132E" w:rsidP="0056132E">
      <w:pPr>
        <w:spacing w:line="240" w:lineRule="auto"/>
        <w:rPr>
          <w:rFonts w:cstheme="minorHAnsi"/>
          <w:b/>
          <w:i/>
          <w:lang w:val="en-US"/>
        </w:rPr>
      </w:pPr>
      <w:r w:rsidRPr="00E57DE9">
        <w:rPr>
          <w:rFonts w:cstheme="minorHAnsi"/>
          <w:b/>
          <w:i/>
          <w:szCs w:val="24"/>
          <w:lang w:val="en-US"/>
        </w:rPr>
        <w:t xml:space="preserve">Purpose of </w:t>
      </w:r>
      <w:r>
        <w:rPr>
          <w:rFonts w:cstheme="minorHAnsi"/>
          <w:b/>
          <w:i/>
          <w:szCs w:val="24"/>
          <w:lang w:val="en-US"/>
        </w:rPr>
        <w:t xml:space="preserve">Summary, Executive Summary and </w:t>
      </w:r>
      <w:r w:rsidRPr="00E57DE9">
        <w:rPr>
          <w:rFonts w:cstheme="minorHAnsi"/>
          <w:b/>
          <w:i/>
          <w:szCs w:val="24"/>
          <w:lang w:val="en-US"/>
        </w:rPr>
        <w:t>Abstract</w:t>
      </w:r>
      <w:r w:rsidRPr="00E57DE9">
        <w:rPr>
          <w:rFonts w:cstheme="minorHAnsi"/>
          <w:b/>
          <w:i/>
          <w:lang w:val="en-US"/>
        </w:rPr>
        <w:t>:</w:t>
      </w:r>
    </w:p>
    <w:p w:rsidR="0056132E" w:rsidRPr="008B1A85" w:rsidRDefault="0056132E" w:rsidP="00D0178D">
      <w:pPr>
        <w:ind w:firstLine="698"/>
        <w:rPr>
          <w:rFonts w:asciiTheme="minorHAnsi" w:hAnsiTheme="minorHAnsi" w:cs="Arial"/>
          <w:szCs w:val="24"/>
          <w:lang w:val="en-US"/>
        </w:rPr>
      </w:pPr>
      <w:r>
        <w:rPr>
          <w:rFonts w:asciiTheme="minorHAnsi" w:hAnsiTheme="minorHAnsi" w:cs="Arial"/>
          <w:szCs w:val="24"/>
          <w:lang w:val="en-US"/>
        </w:rPr>
        <w:t>Both</w:t>
      </w:r>
      <w:r w:rsidRPr="008B1A85">
        <w:rPr>
          <w:rFonts w:asciiTheme="minorHAnsi" w:hAnsiTheme="minorHAnsi" w:cs="Arial"/>
          <w:szCs w:val="24"/>
          <w:lang w:val="en-US"/>
        </w:rPr>
        <w:t xml:space="preserve"> summary </w:t>
      </w:r>
      <w:r>
        <w:rPr>
          <w:rFonts w:asciiTheme="minorHAnsi" w:hAnsiTheme="minorHAnsi" w:cs="Arial"/>
          <w:szCs w:val="24"/>
          <w:lang w:val="en-US"/>
        </w:rPr>
        <w:t xml:space="preserve">and executive summary </w:t>
      </w:r>
      <w:r w:rsidRPr="008B1A85">
        <w:rPr>
          <w:rFonts w:asciiTheme="minorHAnsi" w:hAnsiTheme="minorHAnsi" w:cs="Arial"/>
          <w:szCs w:val="24"/>
          <w:lang w:val="en-US"/>
        </w:rPr>
        <w:t xml:space="preserve">provide simplification to the </w:t>
      </w:r>
      <w:r w:rsidR="00CA6D2B">
        <w:rPr>
          <w:rFonts w:asciiTheme="minorHAnsi" w:hAnsiTheme="minorHAnsi" w:cs="Arial"/>
          <w:szCs w:val="24"/>
          <w:lang w:val="en-US"/>
        </w:rPr>
        <w:t>full report, containing</w:t>
      </w:r>
      <w:r w:rsidRPr="008B1A85">
        <w:rPr>
          <w:rFonts w:asciiTheme="minorHAnsi" w:hAnsiTheme="minorHAnsi" w:cs="Arial"/>
          <w:szCs w:val="24"/>
          <w:lang w:val="en-US"/>
        </w:rPr>
        <w:t xml:space="preserve"> </w:t>
      </w:r>
      <w:r w:rsidR="00CA6D2B">
        <w:rPr>
          <w:rFonts w:asciiTheme="minorHAnsi" w:hAnsiTheme="minorHAnsi" w:cs="Arial"/>
          <w:szCs w:val="24"/>
          <w:lang w:val="en-US"/>
        </w:rPr>
        <w:t>its</w:t>
      </w:r>
      <w:r w:rsidRPr="008B1A85">
        <w:rPr>
          <w:rFonts w:asciiTheme="minorHAnsi" w:hAnsiTheme="minorHAnsi" w:cs="Arial"/>
          <w:szCs w:val="24"/>
          <w:lang w:val="en-US"/>
        </w:rPr>
        <w:t xml:space="preserve"> key parts</w:t>
      </w:r>
      <w:r w:rsidR="00502BEE">
        <w:rPr>
          <w:rFonts w:asciiTheme="minorHAnsi" w:hAnsiTheme="minorHAnsi" w:cs="Arial"/>
          <w:szCs w:val="24"/>
          <w:lang w:val="en-US"/>
        </w:rPr>
        <w:t>.</w:t>
      </w:r>
      <w:r w:rsidRPr="008B1A85">
        <w:rPr>
          <w:rFonts w:asciiTheme="minorHAnsi" w:hAnsiTheme="minorHAnsi" w:cs="Arial"/>
          <w:szCs w:val="24"/>
          <w:lang w:val="en-US"/>
        </w:rPr>
        <w:t xml:space="preserve"> </w:t>
      </w:r>
      <w:r w:rsidR="00502BEE">
        <w:rPr>
          <w:rFonts w:asciiTheme="minorHAnsi" w:hAnsiTheme="minorHAnsi" w:cs="Arial"/>
          <w:szCs w:val="24"/>
          <w:lang w:val="en-US"/>
        </w:rPr>
        <w:t>T</w:t>
      </w:r>
      <w:r w:rsidRPr="008B1A85">
        <w:rPr>
          <w:rFonts w:asciiTheme="minorHAnsi" w:hAnsiTheme="minorHAnsi" w:cs="Arial"/>
          <w:szCs w:val="24"/>
          <w:lang w:val="en-US"/>
        </w:rPr>
        <w:t xml:space="preserve">he summary provides with significant parts </w:t>
      </w:r>
      <w:r>
        <w:rPr>
          <w:rFonts w:asciiTheme="minorHAnsi" w:hAnsiTheme="minorHAnsi" w:cs="Arial"/>
          <w:szCs w:val="24"/>
          <w:lang w:val="en-US"/>
        </w:rPr>
        <w:t>separated</w:t>
      </w:r>
      <w:r w:rsidR="00CA6D2B">
        <w:rPr>
          <w:rFonts w:asciiTheme="minorHAnsi" w:hAnsiTheme="minorHAnsi" w:cs="Arial"/>
          <w:szCs w:val="24"/>
          <w:lang w:val="en-US"/>
        </w:rPr>
        <w:t xml:space="preserve"> </w:t>
      </w:r>
      <w:r>
        <w:rPr>
          <w:rFonts w:asciiTheme="minorHAnsi" w:hAnsiTheme="minorHAnsi" w:cs="Arial"/>
          <w:szCs w:val="24"/>
          <w:lang w:val="en-US"/>
        </w:rPr>
        <w:t xml:space="preserve">from the initial report </w:t>
      </w:r>
      <w:r w:rsidRPr="008B1A85">
        <w:rPr>
          <w:rFonts w:asciiTheme="minorHAnsi" w:hAnsiTheme="minorHAnsi" w:cs="Arial"/>
          <w:szCs w:val="24"/>
          <w:lang w:val="en-US"/>
        </w:rPr>
        <w:t xml:space="preserve">whereas the executive summary </w:t>
      </w:r>
      <w:r w:rsidR="009402DB">
        <w:rPr>
          <w:rFonts w:asciiTheme="minorHAnsi" w:hAnsiTheme="minorHAnsi" w:cs="Arial"/>
          <w:szCs w:val="24"/>
          <w:lang w:val="en-US"/>
        </w:rPr>
        <w:t>is found throughout</w:t>
      </w:r>
      <w:r w:rsidRPr="008B1A85">
        <w:rPr>
          <w:rFonts w:asciiTheme="minorHAnsi" w:hAnsiTheme="minorHAnsi" w:cs="Arial"/>
          <w:szCs w:val="24"/>
          <w:lang w:val="en-US"/>
        </w:rPr>
        <w:t xml:space="preserve"> the </w:t>
      </w:r>
      <w:r>
        <w:rPr>
          <w:rFonts w:asciiTheme="minorHAnsi" w:hAnsiTheme="minorHAnsi" w:cs="Arial"/>
          <w:szCs w:val="24"/>
          <w:lang w:val="en-US"/>
        </w:rPr>
        <w:t>report</w:t>
      </w:r>
      <w:r w:rsidR="009402DB">
        <w:rPr>
          <w:rFonts w:asciiTheme="minorHAnsi" w:hAnsiTheme="minorHAnsi" w:cs="Arial"/>
          <w:szCs w:val="24"/>
          <w:lang w:val="en-US"/>
        </w:rPr>
        <w:t>’s body</w:t>
      </w:r>
      <w:r w:rsidRPr="008B1A85">
        <w:rPr>
          <w:rFonts w:asciiTheme="minorHAnsi" w:hAnsiTheme="minorHAnsi" w:cs="Arial"/>
          <w:szCs w:val="24"/>
          <w:lang w:val="en-US"/>
        </w:rPr>
        <w:t xml:space="preserve"> and not separated from it.  </w:t>
      </w:r>
    </w:p>
    <w:p w:rsidR="0056132E" w:rsidRPr="0040475A" w:rsidRDefault="0056132E" w:rsidP="00D0178D">
      <w:pPr>
        <w:ind w:firstLine="698"/>
        <w:rPr>
          <w:rFonts w:asciiTheme="minorHAnsi" w:hAnsiTheme="minorHAnsi" w:cs="Arial"/>
          <w:color w:val="3A343A"/>
          <w:szCs w:val="34"/>
          <w:shd w:val="clear" w:color="auto" w:fill="FFFFFF"/>
          <w:lang w:val="en-US"/>
        </w:rPr>
      </w:pPr>
      <w:r w:rsidRPr="008B1A85">
        <w:rPr>
          <w:rFonts w:asciiTheme="minorHAnsi" w:hAnsiTheme="minorHAnsi" w:cs="Arial"/>
          <w:color w:val="3A343A"/>
          <w:szCs w:val="34"/>
          <w:shd w:val="clear" w:color="auto" w:fill="FFFFFF"/>
          <w:lang w:val="en-US"/>
        </w:rPr>
        <w:t xml:space="preserve">The Abstract gives them an overview and can help decide which specific sections to focus on. Plus, if the reader is looking for </w:t>
      </w:r>
      <w:proofErr w:type="gramStart"/>
      <w:r w:rsidRPr="008B1A85">
        <w:rPr>
          <w:rFonts w:asciiTheme="minorHAnsi" w:hAnsiTheme="minorHAnsi" w:cs="Arial"/>
          <w:color w:val="3A343A"/>
          <w:szCs w:val="34"/>
          <w:shd w:val="clear" w:color="auto" w:fill="FFFFFF"/>
          <w:lang w:val="en-US"/>
        </w:rPr>
        <w:t>particular information</w:t>
      </w:r>
      <w:proofErr w:type="gramEnd"/>
      <w:r w:rsidRPr="008B1A85">
        <w:rPr>
          <w:rFonts w:asciiTheme="minorHAnsi" w:hAnsiTheme="minorHAnsi" w:cs="Arial"/>
          <w:color w:val="3A343A"/>
          <w:szCs w:val="34"/>
          <w:shd w:val="clear" w:color="auto" w:fill="FFFFFF"/>
          <w:lang w:val="en-US"/>
        </w:rPr>
        <w:t xml:space="preserve">, the Abstract tells them if the </w:t>
      </w:r>
      <w:r w:rsidR="001D43FF">
        <w:rPr>
          <w:rFonts w:asciiTheme="minorHAnsi" w:hAnsiTheme="minorHAnsi" w:cs="Arial"/>
          <w:color w:val="3A343A"/>
          <w:szCs w:val="34"/>
          <w:shd w:val="clear" w:color="auto" w:fill="FFFFFF"/>
          <w:lang w:val="en-US"/>
        </w:rPr>
        <w:t>document</w:t>
      </w:r>
      <w:r w:rsidRPr="008B1A85">
        <w:rPr>
          <w:rFonts w:asciiTheme="minorHAnsi" w:hAnsiTheme="minorHAnsi" w:cs="Arial"/>
          <w:color w:val="3A343A"/>
          <w:szCs w:val="34"/>
          <w:shd w:val="clear" w:color="auto" w:fill="FFFFFF"/>
          <w:lang w:val="en-US"/>
        </w:rPr>
        <w:t xml:space="preserve"> includes that information or not.</w:t>
      </w:r>
    </w:p>
    <w:p w:rsidR="0056132E" w:rsidRPr="00E57DE9" w:rsidRDefault="0056132E" w:rsidP="0056132E">
      <w:pPr>
        <w:rPr>
          <w:rFonts w:asciiTheme="minorHAnsi" w:hAnsiTheme="minorHAnsi" w:cs="Arial"/>
          <w:b/>
          <w:i/>
          <w:sz w:val="12"/>
          <w:szCs w:val="24"/>
          <w:lang w:val="en-US"/>
        </w:rPr>
      </w:pPr>
      <w:r w:rsidRPr="00E57DE9">
        <w:rPr>
          <w:b/>
          <w:i/>
          <w:lang w:val="en-US"/>
        </w:rPr>
        <w:t>What should each of them provide about the document they refer to:</w:t>
      </w:r>
    </w:p>
    <w:p w:rsidR="0056132E" w:rsidRDefault="0056132E" w:rsidP="00D0178D">
      <w:pPr>
        <w:spacing w:line="240" w:lineRule="auto"/>
        <w:ind w:firstLine="698"/>
        <w:rPr>
          <w:rFonts w:cstheme="minorHAnsi"/>
          <w:lang w:val="en-US"/>
        </w:rPr>
      </w:pPr>
      <w:r w:rsidRPr="008B1A85">
        <w:rPr>
          <w:rFonts w:asciiTheme="minorHAnsi" w:hAnsiTheme="minorHAnsi" w:cs="Arial"/>
          <w:szCs w:val="24"/>
          <w:lang w:val="en-US"/>
        </w:rPr>
        <w:t xml:space="preserve">The summary </w:t>
      </w:r>
      <w:r w:rsidR="00D50832">
        <w:rPr>
          <w:rFonts w:asciiTheme="minorHAnsi" w:hAnsiTheme="minorHAnsi" w:cs="Arial"/>
          <w:szCs w:val="24"/>
          <w:lang w:val="en-US"/>
        </w:rPr>
        <w:t xml:space="preserve">contains </w:t>
      </w:r>
      <w:r w:rsidRPr="008B1A85">
        <w:rPr>
          <w:rFonts w:asciiTheme="minorHAnsi" w:hAnsiTheme="minorHAnsi" w:cs="Arial"/>
          <w:szCs w:val="24"/>
          <w:lang w:val="en-US"/>
        </w:rPr>
        <w:t xml:space="preserve">the most important parts of that </w:t>
      </w:r>
      <w:r>
        <w:rPr>
          <w:rFonts w:asciiTheme="minorHAnsi" w:hAnsiTheme="minorHAnsi" w:cs="Arial"/>
          <w:szCs w:val="24"/>
          <w:lang w:val="en-US"/>
        </w:rPr>
        <w:t>report</w:t>
      </w:r>
      <w:r w:rsidRPr="008B1A85">
        <w:rPr>
          <w:rFonts w:asciiTheme="minorHAnsi" w:hAnsiTheme="minorHAnsi" w:cs="Arial"/>
          <w:szCs w:val="24"/>
          <w:lang w:val="en-US"/>
        </w:rPr>
        <w:t xml:space="preserve">, normally divided in topics, while an executive summary is a text where during the reading of the </w:t>
      </w:r>
      <w:r>
        <w:rPr>
          <w:rFonts w:asciiTheme="minorHAnsi" w:hAnsiTheme="minorHAnsi" w:cs="Arial"/>
          <w:szCs w:val="24"/>
          <w:lang w:val="en-US"/>
        </w:rPr>
        <w:t>report</w:t>
      </w:r>
      <w:r w:rsidRPr="008B1A85">
        <w:rPr>
          <w:rFonts w:asciiTheme="minorHAnsi" w:hAnsiTheme="minorHAnsi" w:cs="Arial"/>
          <w:szCs w:val="24"/>
          <w:lang w:val="en-US"/>
        </w:rPr>
        <w:t xml:space="preserve">, the most important parts </w:t>
      </w:r>
      <w:r w:rsidR="00C727D7">
        <w:rPr>
          <w:rFonts w:asciiTheme="minorHAnsi" w:hAnsiTheme="minorHAnsi" w:cs="Arial"/>
          <w:szCs w:val="24"/>
          <w:lang w:val="en-US"/>
        </w:rPr>
        <w:t xml:space="preserve">are </w:t>
      </w:r>
      <w:r w:rsidR="00A223A7">
        <w:rPr>
          <w:rFonts w:asciiTheme="minorHAnsi" w:hAnsiTheme="minorHAnsi" w:cs="Arial"/>
          <w:szCs w:val="24"/>
          <w:lang w:val="en-US"/>
        </w:rPr>
        <w:t>highlighted,</w:t>
      </w:r>
      <w:r w:rsidR="00C727D7">
        <w:rPr>
          <w:rFonts w:asciiTheme="minorHAnsi" w:hAnsiTheme="minorHAnsi" w:cs="Arial"/>
          <w:szCs w:val="24"/>
          <w:lang w:val="en-US"/>
        </w:rPr>
        <w:t xml:space="preserve"> and its choice justified</w:t>
      </w:r>
      <w:r w:rsidRPr="008B1A85">
        <w:rPr>
          <w:rFonts w:asciiTheme="minorHAnsi" w:hAnsiTheme="minorHAnsi" w:cs="Arial"/>
          <w:szCs w:val="24"/>
          <w:lang w:val="en-US"/>
        </w:rPr>
        <w:t>.</w:t>
      </w:r>
    </w:p>
    <w:p w:rsidR="0056132E" w:rsidRDefault="002D5ED4" w:rsidP="00D0178D">
      <w:pPr>
        <w:spacing w:line="240" w:lineRule="auto"/>
        <w:ind w:firstLine="698"/>
        <w:rPr>
          <w:rFonts w:asciiTheme="minorHAnsi" w:hAnsiTheme="minorHAnsi" w:cstheme="minorHAnsi"/>
          <w:b/>
          <w:i/>
          <w:lang w:val="en-US"/>
        </w:rPr>
      </w:pPr>
      <w:r>
        <w:rPr>
          <w:rFonts w:cstheme="minorHAnsi"/>
          <w:lang w:val="en-US"/>
        </w:rPr>
        <w:t>T</w:t>
      </w:r>
      <w:r w:rsidR="0056132E" w:rsidRPr="00FE4437">
        <w:rPr>
          <w:rFonts w:cstheme="minorHAnsi"/>
          <w:lang w:val="en-US"/>
        </w:rPr>
        <w:t>he abstract should briefly</w:t>
      </w:r>
      <w:r w:rsidR="00DB6F11">
        <w:rPr>
          <w:rFonts w:cstheme="minorHAnsi"/>
          <w:lang w:val="en-US"/>
        </w:rPr>
        <w:t>:</w:t>
      </w:r>
      <w:r w:rsidR="0056132E" w:rsidRPr="00FE4437">
        <w:rPr>
          <w:rFonts w:cstheme="minorHAnsi"/>
          <w:lang w:val="en-US"/>
        </w:rPr>
        <w:t xml:space="preserve"> state the topic, the object of the research, show the main findings and finally present the conclusion.</w:t>
      </w:r>
      <w:r w:rsidR="0056132E">
        <w:rPr>
          <w:rFonts w:cstheme="minorHAnsi"/>
          <w:lang w:val="en-US"/>
        </w:rPr>
        <w:t xml:space="preserve"> </w:t>
      </w:r>
      <w:r w:rsidR="0079230D">
        <w:rPr>
          <w:rFonts w:cstheme="minorHAnsi"/>
          <w:lang w:val="en-US"/>
        </w:rPr>
        <w:t>The</w:t>
      </w:r>
      <w:r w:rsidR="0056132E" w:rsidRPr="00FE4437">
        <w:rPr>
          <w:rFonts w:cstheme="minorHAnsi"/>
          <w:lang w:val="en-US"/>
        </w:rPr>
        <w:t xml:space="preserve"> main problem and the solutions found</w:t>
      </w:r>
      <w:r w:rsidR="0079230D">
        <w:rPr>
          <w:rFonts w:cstheme="minorHAnsi"/>
          <w:lang w:val="en-US"/>
        </w:rPr>
        <w:t xml:space="preserve"> must always be presented</w:t>
      </w:r>
      <w:r w:rsidR="00626E05">
        <w:rPr>
          <w:rFonts w:cstheme="minorHAnsi"/>
          <w:lang w:val="en-US"/>
        </w:rPr>
        <w:t xml:space="preserve"> in this section</w:t>
      </w:r>
      <w:r w:rsidR="0056132E" w:rsidRPr="00FE4437">
        <w:rPr>
          <w:rFonts w:cstheme="minorHAnsi"/>
          <w:lang w:val="en-US"/>
        </w:rPr>
        <w:t>.</w:t>
      </w:r>
      <w:r w:rsidR="0056132E">
        <w:rPr>
          <w:rFonts w:cstheme="minorHAnsi"/>
        </w:rPr>
        <w:fldChar w:fldCharType="begin" w:fldLock="1"/>
      </w:r>
      <w:r w:rsidR="0056132E" w:rsidRPr="00FE4437">
        <w:rPr>
          <w:rFonts w:cstheme="minorHAnsi"/>
          <w:lang w:val="en-US"/>
        </w:rPr>
        <w:instrText>ADDIN CSL_CITATION { "citationItems" : [ { "id" : "ITEM-1", "itemData" : { "abstract" : "The instructional model presented is based upon the premise that abstracts and critiques are initial stages of scholarly writing. The pedagogy described is grounded in principles of effective lesson planning, instruction, and evaluation techniques. Step 1: 'Laying the Foundation' describes how to teach students the difference between 'good term paper' writing and scholarly writing. Step 2: 'Communicating Expectations and Evaluation Criteria' presents the content and use of guidelines and rubric. Step 3: 'Scaffolding for Success' outlines the use of journals, peer review, specific instruction, and resources. Initial students' success and positive feedback suggest that this instructional model has merit.", "author" : [ { "dropping-particle" : "", "family" : "Harris", "given" : "Martha Jane", "non-dropping-particle" : "", "parse-names" : false, "suffix" : "" } ], "container-title" : "International Journal of Teaching and Learning in Higher Education", "id" : "ITEM-1", "issue" : "2", "issued" : { "date-parts" : [ [ "2006" ] ] }, "page" : "136-146", "title" : "Three Steps to Teaching Abstract and Critique Writing", "type" : "article-journal", "volume" : "17" }, "uris" : [ "http://www.mendeley.com/documents/?uuid=8c55cfca-fc38-30fd-bca7-c4cb77ac0dfb" ] } ], "mendeley" : { "formattedCitation" : "[1]", "plainTextFormattedCitation" : "[1]", "previouslyFormattedCitation" : "[1]" }, "properties" : {  }, "schema" : "https://github.com/citation-style-language/schema/raw/master/csl-citation.json" }</w:instrText>
      </w:r>
      <w:r w:rsidR="0056132E">
        <w:rPr>
          <w:rFonts w:cstheme="minorHAnsi"/>
        </w:rPr>
        <w:fldChar w:fldCharType="separate"/>
      </w:r>
      <w:r w:rsidR="0056132E" w:rsidRPr="00FE4437">
        <w:rPr>
          <w:rFonts w:cstheme="minorHAnsi"/>
          <w:noProof/>
          <w:lang w:val="en-US"/>
        </w:rPr>
        <w:t>[</w:t>
      </w:r>
      <w:r w:rsidR="00872F99">
        <w:rPr>
          <w:rFonts w:cstheme="minorHAnsi"/>
          <w:noProof/>
          <w:lang w:val="en-US"/>
        </w:rPr>
        <w:t>2</w:t>
      </w:r>
      <w:r w:rsidR="0056132E" w:rsidRPr="00FE4437">
        <w:rPr>
          <w:rFonts w:cstheme="minorHAnsi"/>
          <w:noProof/>
          <w:lang w:val="en-US"/>
        </w:rPr>
        <w:t>]</w:t>
      </w:r>
      <w:r w:rsidR="0056132E">
        <w:rPr>
          <w:rFonts w:cstheme="minorHAnsi"/>
        </w:rPr>
        <w:fldChar w:fldCharType="end"/>
      </w:r>
    </w:p>
    <w:p w:rsidR="0056132E" w:rsidRPr="00E57DE9" w:rsidRDefault="0056132E" w:rsidP="0056132E">
      <w:pPr>
        <w:pStyle w:val="NormalWeb"/>
        <w:shd w:val="clear" w:color="auto" w:fill="FFFFFF"/>
        <w:spacing w:before="0" w:beforeAutospacing="0" w:after="240" w:afterAutospacing="0"/>
        <w:textAlignment w:val="baseline"/>
        <w:rPr>
          <w:rFonts w:asciiTheme="minorHAnsi" w:hAnsiTheme="minorHAnsi" w:cstheme="minorHAnsi"/>
          <w:i/>
          <w:color w:val="242729"/>
          <w:szCs w:val="23"/>
          <w:lang w:val="en-US"/>
        </w:rPr>
      </w:pPr>
      <w:r w:rsidRPr="00E57DE9">
        <w:rPr>
          <w:rFonts w:asciiTheme="minorHAnsi" w:hAnsiTheme="minorHAnsi" w:cstheme="minorHAnsi"/>
          <w:b/>
          <w:i/>
          <w:sz w:val="22"/>
          <w:lang w:val="en-US"/>
        </w:rPr>
        <w:t>Difference between Introduction and Abstract</w:t>
      </w:r>
      <w:r>
        <w:rPr>
          <w:rFonts w:asciiTheme="minorHAnsi" w:hAnsiTheme="minorHAnsi" w:cstheme="minorHAnsi"/>
          <w:b/>
          <w:i/>
          <w:sz w:val="22"/>
          <w:lang w:val="en-US"/>
        </w:rPr>
        <w:t xml:space="preserve"> including his derivates</w:t>
      </w:r>
      <w:r w:rsidRPr="00E57DE9">
        <w:rPr>
          <w:rFonts w:asciiTheme="minorHAnsi" w:hAnsiTheme="minorHAnsi" w:cstheme="minorHAnsi"/>
          <w:b/>
          <w:i/>
          <w:sz w:val="22"/>
          <w:lang w:val="en-US"/>
        </w:rPr>
        <w:t>:</w:t>
      </w:r>
      <w:r w:rsidRPr="00E57DE9">
        <w:rPr>
          <w:rFonts w:asciiTheme="minorHAnsi" w:hAnsiTheme="minorHAnsi" w:cstheme="minorHAnsi"/>
          <w:i/>
          <w:color w:val="242729"/>
          <w:sz w:val="22"/>
          <w:szCs w:val="23"/>
          <w:lang w:val="en-US"/>
        </w:rPr>
        <w:t xml:space="preserve"> </w:t>
      </w:r>
    </w:p>
    <w:p w:rsidR="0056132E" w:rsidRPr="00AF3817" w:rsidRDefault="0056132E" w:rsidP="00D0178D">
      <w:pPr>
        <w:pStyle w:val="NormalWeb"/>
        <w:shd w:val="clear" w:color="auto" w:fill="FFFFFF"/>
        <w:spacing w:before="0" w:beforeAutospacing="0" w:after="150" w:afterAutospacing="0"/>
        <w:ind w:firstLine="708"/>
        <w:jc w:val="both"/>
        <w:rPr>
          <w:rFonts w:asciiTheme="minorHAnsi" w:hAnsiTheme="minorHAnsi" w:cstheme="minorHAnsi"/>
          <w:sz w:val="22"/>
          <w:szCs w:val="22"/>
          <w:lang w:val="en-US"/>
        </w:rPr>
      </w:pPr>
      <w:r w:rsidRPr="00AF3817">
        <w:rPr>
          <w:rFonts w:asciiTheme="minorHAnsi" w:hAnsiTheme="minorHAnsi" w:cstheme="minorHAnsi"/>
          <w:sz w:val="22"/>
          <w:szCs w:val="22"/>
          <w:lang w:val="en-US"/>
        </w:rPr>
        <w:t xml:space="preserve">Introduction </w:t>
      </w:r>
      <w:r w:rsidR="006F44BF">
        <w:rPr>
          <w:rFonts w:asciiTheme="minorHAnsi" w:hAnsiTheme="minorHAnsi" w:cstheme="minorHAnsi"/>
          <w:sz w:val="22"/>
          <w:szCs w:val="22"/>
          <w:lang w:val="en-US"/>
        </w:rPr>
        <w:t>exploits</w:t>
      </w:r>
      <w:r w:rsidRPr="00AF3817">
        <w:rPr>
          <w:rFonts w:asciiTheme="minorHAnsi" w:hAnsiTheme="minorHAnsi" w:cstheme="minorHAnsi"/>
          <w:sz w:val="22"/>
          <w:szCs w:val="22"/>
          <w:lang w:val="en-US"/>
        </w:rPr>
        <w:t xml:space="preserve"> the main problem and the reason </w:t>
      </w:r>
      <w:r w:rsidR="006F44BF">
        <w:rPr>
          <w:rFonts w:asciiTheme="minorHAnsi" w:hAnsiTheme="minorHAnsi" w:cstheme="minorHAnsi"/>
          <w:sz w:val="22"/>
          <w:szCs w:val="22"/>
          <w:lang w:val="en-US"/>
        </w:rPr>
        <w:t>why it is being</w:t>
      </w:r>
      <w:r w:rsidRPr="00AF3817">
        <w:rPr>
          <w:rFonts w:asciiTheme="minorHAnsi" w:hAnsiTheme="minorHAnsi" w:cstheme="minorHAnsi"/>
          <w:sz w:val="22"/>
          <w:szCs w:val="22"/>
          <w:lang w:val="en-US"/>
        </w:rPr>
        <w:t xml:space="preserve"> </w:t>
      </w:r>
      <w:r w:rsidR="006F44BF" w:rsidRPr="00AF3817">
        <w:rPr>
          <w:rFonts w:asciiTheme="minorHAnsi" w:hAnsiTheme="minorHAnsi" w:cstheme="minorHAnsi"/>
          <w:sz w:val="22"/>
          <w:szCs w:val="22"/>
          <w:lang w:val="en-US"/>
        </w:rPr>
        <w:t>writt</w:t>
      </w:r>
      <w:r w:rsidR="006F44BF">
        <w:rPr>
          <w:rFonts w:asciiTheme="minorHAnsi" w:hAnsiTheme="minorHAnsi" w:cstheme="minorHAnsi"/>
          <w:sz w:val="22"/>
          <w:szCs w:val="22"/>
          <w:lang w:val="en-US"/>
        </w:rPr>
        <w:t>en</w:t>
      </w:r>
      <w:r w:rsidRPr="00AF3817">
        <w:rPr>
          <w:rFonts w:asciiTheme="minorHAnsi" w:hAnsiTheme="minorHAnsi" w:cstheme="minorHAnsi"/>
          <w:sz w:val="22"/>
          <w:szCs w:val="22"/>
          <w:lang w:val="en-US"/>
        </w:rPr>
        <w:t xml:space="preserve"> about, explaining</w:t>
      </w:r>
      <w:r w:rsidR="00061951">
        <w:rPr>
          <w:rFonts w:asciiTheme="minorHAnsi" w:hAnsiTheme="minorHAnsi" w:cstheme="minorHAnsi"/>
          <w:sz w:val="22"/>
          <w:szCs w:val="22"/>
          <w:lang w:val="en-US"/>
        </w:rPr>
        <w:t xml:space="preserve"> </w:t>
      </w:r>
      <w:r w:rsidRPr="00AF3817">
        <w:rPr>
          <w:rFonts w:asciiTheme="minorHAnsi" w:hAnsiTheme="minorHAnsi" w:cstheme="minorHAnsi"/>
          <w:sz w:val="22"/>
          <w:szCs w:val="22"/>
          <w:lang w:val="en-US"/>
        </w:rPr>
        <w:t>the topic</w:t>
      </w:r>
      <w:r w:rsidR="00061951">
        <w:rPr>
          <w:rFonts w:asciiTheme="minorHAnsi" w:hAnsiTheme="minorHAnsi" w:cstheme="minorHAnsi"/>
          <w:sz w:val="22"/>
          <w:szCs w:val="22"/>
          <w:lang w:val="en-US"/>
        </w:rPr>
        <w:t>’</w:t>
      </w:r>
      <w:r w:rsidRPr="00AF3817">
        <w:rPr>
          <w:rFonts w:asciiTheme="minorHAnsi" w:hAnsiTheme="minorHAnsi" w:cstheme="minorHAnsi"/>
          <w:sz w:val="22"/>
          <w:szCs w:val="22"/>
          <w:lang w:val="en-US"/>
        </w:rPr>
        <w:t>s relevan</w:t>
      </w:r>
      <w:r w:rsidR="00061951">
        <w:rPr>
          <w:rFonts w:asciiTheme="minorHAnsi" w:hAnsiTheme="minorHAnsi" w:cstheme="minorHAnsi"/>
          <w:sz w:val="22"/>
          <w:szCs w:val="22"/>
          <w:lang w:val="en-US"/>
        </w:rPr>
        <w:t>ce</w:t>
      </w:r>
      <w:r w:rsidRPr="00AF3817">
        <w:rPr>
          <w:rFonts w:asciiTheme="minorHAnsi" w:hAnsiTheme="minorHAnsi" w:cstheme="minorHAnsi"/>
          <w:sz w:val="22"/>
          <w:szCs w:val="22"/>
          <w:lang w:val="en-US"/>
        </w:rPr>
        <w:t>.</w:t>
      </w:r>
    </w:p>
    <w:p w:rsidR="0056132E" w:rsidRPr="00AF3817" w:rsidRDefault="0056132E" w:rsidP="00D0178D">
      <w:pPr>
        <w:spacing w:line="240" w:lineRule="auto"/>
        <w:ind w:firstLine="698"/>
        <w:rPr>
          <w:rFonts w:cstheme="minorHAnsi"/>
          <w:lang w:val="en-US"/>
        </w:rPr>
      </w:pPr>
      <w:r w:rsidRPr="00AF3817">
        <w:rPr>
          <w:rFonts w:cstheme="minorHAnsi"/>
          <w:lang w:val="en-US"/>
        </w:rPr>
        <w:t xml:space="preserve">It provides the </w:t>
      </w:r>
      <w:r w:rsidR="00D0178D">
        <w:rPr>
          <w:rFonts w:cstheme="minorHAnsi"/>
          <w:lang w:val="en-US"/>
        </w:rPr>
        <w:t>upcom</w:t>
      </w:r>
      <w:r w:rsidR="002939F7">
        <w:rPr>
          <w:rFonts w:cstheme="minorHAnsi"/>
          <w:lang w:val="en-US"/>
        </w:rPr>
        <w:t>ing</w:t>
      </w:r>
      <w:r w:rsidRPr="00AF3817">
        <w:rPr>
          <w:rFonts w:cstheme="minorHAnsi"/>
          <w:lang w:val="en-US"/>
        </w:rPr>
        <w:t xml:space="preserve"> for the rest of the report so that the </w:t>
      </w:r>
      <w:r w:rsidR="00D0178D">
        <w:rPr>
          <w:rFonts w:cstheme="minorHAnsi"/>
          <w:lang w:val="en-US"/>
        </w:rPr>
        <w:t>lector</w:t>
      </w:r>
      <w:r w:rsidRPr="00AF3817">
        <w:rPr>
          <w:rFonts w:cstheme="minorHAnsi"/>
          <w:lang w:val="en-US"/>
        </w:rPr>
        <w:t xml:space="preserve"> can follow a </w:t>
      </w:r>
      <w:r w:rsidR="001434C6">
        <w:rPr>
          <w:rFonts w:cstheme="minorHAnsi"/>
          <w:lang w:val="en-US"/>
        </w:rPr>
        <w:t xml:space="preserve">concise </w:t>
      </w:r>
      <w:r w:rsidRPr="00AF3817">
        <w:rPr>
          <w:rFonts w:cstheme="minorHAnsi"/>
          <w:lang w:val="en-US"/>
        </w:rPr>
        <w:t xml:space="preserve">line of thought. Everything goes to the </w:t>
      </w:r>
      <w:proofErr w:type="gramStart"/>
      <w:r w:rsidR="00A11B59" w:rsidRPr="00AF3817">
        <w:rPr>
          <w:rFonts w:cstheme="minorHAnsi"/>
          <w:lang w:val="en-US"/>
        </w:rPr>
        <w:t>abstract</w:t>
      </w:r>
      <w:proofErr w:type="gramEnd"/>
      <w:r w:rsidRPr="00AF3817">
        <w:rPr>
          <w:rFonts w:cstheme="minorHAnsi"/>
          <w:lang w:val="en-US"/>
        </w:rPr>
        <w:t xml:space="preserve"> but i</w:t>
      </w:r>
      <w:r w:rsidR="006C0B7C">
        <w:rPr>
          <w:rFonts w:cstheme="minorHAnsi"/>
          <w:lang w:val="en-US"/>
        </w:rPr>
        <w:t>t i</w:t>
      </w:r>
      <w:r w:rsidRPr="00AF3817">
        <w:rPr>
          <w:rFonts w:cstheme="minorHAnsi"/>
          <w:lang w:val="en-US"/>
        </w:rPr>
        <w:t>s</w:t>
      </w:r>
      <w:r w:rsidR="006C0B7C">
        <w:rPr>
          <w:rFonts w:cstheme="minorHAnsi"/>
          <w:lang w:val="en-US"/>
        </w:rPr>
        <w:t xml:space="preserve"> not be read</w:t>
      </w:r>
      <w:r w:rsidRPr="00AF3817">
        <w:rPr>
          <w:rFonts w:cstheme="minorHAnsi"/>
          <w:lang w:val="en-US"/>
        </w:rPr>
        <w:t xml:space="preserve"> a</w:t>
      </w:r>
      <w:r w:rsidR="006C0B7C">
        <w:rPr>
          <w:rFonts w:cstheme="minorHAnsi"/>
          <w:lang w:val="en-US"/>
        </w:rPr>
        <w:t>s a</w:t>
      </w:r>
      <w:r w:rsidRPr="00AF3817">
        <w:rPr>
          <w:rFonts w:cstheme="minorHAnsi"/>
          <w:lang w:val="en-US"/>
        </w:rPr>
        <w:t xml:space="preserve"> </w:t>
      </w:r>
      <w:r w:rsidR="00A11B59" w:rsidRPr="00AF3817">
        <w:rPr>
          <w:rFonts w:cstheme="minorHAnsi"/>
          <w:lang w:val="en-US"/>
        </w:rPr>
        <w:t>summary</w:t>
      </w:r>
      <w:r w:rsidR="00A11B59">
        <w:rPr>
          <w:rFonts w:cstheme="minorHAnsi"/>
          <w:lang w:val="en-US"/>
        </w:rPr>
        <w:t xml:space="preserve">. </w:t>
      </w:r>
      <w:r w:rsidR="00A11B59" w:rsidRPr="00AF3817">
        <w:rPr>
          <w:rFonts w:cstheme="minorHAnsi"/>
          <w:lang w:val="en-US"/>
        </w:rPr>
        <w:t>The</w:t>
      </w:r>
      <w:r w:rsidRPr="00AF3817">
        <w:rPr>
          <w:rFonts w:cstheme="minorHAnsi"/>
          <w:lang w:val="en-US"/>
        </w:rPr>
        <w:t xml:space="preserve"> abstract </w:t>
      </w:r>
      <w:r w:rsidR="00A11B59">
        <w:rPr>
          <w:rFonts w:cstheme="minorHAnsi"/>
          <w:lang w:val="en-US"/>
        </w:rPr>
        <w:t xml:space="preserve">only contains information </w:t>
      </w:r>
      <w:r w:rsidRPr="00AF3817">
        <w:rPr>
          <w:rFonts w:cstheme="minorHAnsi"/>
          <w:lang w:val="en-US"/>
        </w:rPr>
        <w:t>presented in the body, new topics</w:t>
      </w:r>
      <w:r w:rsidR="00E240AE">
        <w:rPr>
          <w:rFonts w:cstheme="minorHAnsi"/>
          <w:lang w:val="en-US"/>
        </w:rPr>
        <w:t xml:space="preserve"> are never</w:t>
      </w:r>
      <w:r w:rsidR="006C0B7C">
        <w:rPr>
          <w:rFonts w:cstheme="minorHAnsi"/>
          <w:lang w:val="en-US"/>
        </w:rPr>
        <w:t xml:space="preserve"> </w:t>
      </w:r>
      <w:r w:rsidR="00E240AE">
        <w:rPr>
          <w:rFonts w:cstheme="minorHAnsi"/>
          <w:lang w:val="en-US"/>
        </w:rPr>
        <w:t>included</w:t>
      </w:r>
      <w:r w:rsidRPr="00AF3817">
        <w:rPr>
          <w:rFonts w:cstheme="minorHAnsi"/>
          <w:lang w:val="en-US"/>
        </w:rPr>
        <w:t>.</w:t>
      </w:r>
    </w:p>
    <w:p w:rsidR="0056132E" w:rsidRPr="007F35C4" w:rsidRDefault="0056132E" w:rsidP="00D0178D">
      <w:pPr>
        <w:shd w:val="clear" w:color="auto" w:fill="FFFFFF"/>
        <w:spacing w:line="240" w:lineRule="auto"/>
        <w:ind w:firstLine="698"/>
        <w:rPr>
          <w:rFonts w:cstheme="minorHAnsi"/>
          <w:lang w:val="en-US"/>
        </w:rPr>
      </w:pPr>
      <w:r w:rsidRPr="00AF3817">
        <w:rPr>
          <w:rFonts w:cstheme="minorHAnsi"/>
          <w:lang w:val="en-US"/>
        </w:rPr>
        <w:t xml:space="preserve">So the introduction is there to initialize our report and give the reader an idea about what </w:t>
      </w:r>
      <w:r w:rsidR="0030161E">
        <w:rPr>
          <w:rFonts w:cstheme="minorHAnsi"/>
          <w:lang w:val="en-US"/>
        </w:rPr>
        <w:t>the paper provides</w:t>
      </w:r>
      <w:r w:rsidRPr="00AF3817">
        <w:rPr>
          <w:rFonts w:cstheme="minorHAnsi"/>
          <w:lang w:val="en-US"/>
        </w:rPr>
        <w:t>, the abstract is a summary for each part of the</w:t>
      </w:r>
      <w:r w:rsidR="007719D0">
        <w:rPr>
          <w:rFonts w:cstheme="minorHAnsi"/>
          <w:lang w:val="en-US"/>
        </w:rPr>
        <w:t xml:space="preserve"> whole</w:t>
      </w:r>
      <w:r w:rsidRPr="00AF3817">
        <w:rPr>
          <w:rFonts w:cstheme="minorHAnsi"/>
          <w:lang w:val="en-US"/>
        </w:rPr>
        <w:t xml:space="preserve"> essay</w:t>
      </w:r>
      <w:r w:rsidRPr="00FE4437">
        <w:rPr>
          <w:rFonts w:cstheme="minorHAnsi"/>
          <w:lang w:val="en-US"/>
        </w:rPr>
        <w:t>.</w:t>
      </w:r>
      <w:r>
        <w:rPr>
          <w:rFonts w:cstheme="minorHAnsi"/>
        </w:rPr>
        <w:fldChar w:fldCharType="begin" w:fldLock="1"/>
      </w:r>
      <w:r w:rsidRPr="00FE4437">
        <w:rPr>
          <w:rFonts w:cstheme="minorHAnsi"/>
          <w:lang w:val="en-US"/>
        </w:rPr>
        <w:instrText>ADDIN CSL_CITATION { "citationItems" : [ { "id" : "ITEM-1", "itemData" : { "URL" : "https://thesistips.wordpress.com/2012/03/25/how-to-write-your-introduction-abstract-and-summary/", "accessed" : { "date-parts" : [ [ "2018", "4", "29" ] ] }, "id" : "ITEM-1", "issued" : { "date-parts" : [ [ "0" ] ] }, "title" : "How to Write your Introduction, Abstract and Summary \u00ab The Art of Scientific Communication", "type" : "webpage" }, "uris" : [ "http://www.mendeley.com/documents/?uuid=ff782649-9692-3474-9c8d-1ac981f4eb43" ] } ], "mendeley" : { "formattedCitation" : "[2]", "plainTextFormattedCitation" : "[2]", "previouslyFormattedCitation" : "[2]" }, "properties" : {  }, "schema" : "https://github.com/citation-style-language/schema/raw/master/csl-citation.json" }</w:instrText>
      </w:r>
      <w:r>
        <w:rPr>
          <w:rFonts w:cstheme="minorHAnsi"/>
        </w:rPr>
        <w:fldChar w:fldCharType="separate"/>
      </w:r>
      <w:r w:rsidRPr="007F35C4">
        <w:rPr>
          <w:rFonts w:cstheme="minorHAnsi"/>
          <w:noProof/>
          <w:lang w:val="en-US"/>
        </w:rPr>
        <w:t>[</w:t>
      </w:r>
      <w:r w:rsidR="00872F99">
        <w:rPr>
          <w:rFonts w:cstheme="minorHAnsi"/>
          <w:noProof/>
          <w:lang w:val="en-US"/>
        </w:rPr>
        <w:t>3</w:t>
      </w:r>
      <w:r w:rsidRPr="007F35C4">
        <w:rPr>
          <w:rFonts w:cstheme="minorHAnsi"/>
          <w:noProof/>
          <w:lang w:val="en-US"/>
        </w:rPr>
        <w:t>]</w:t>
      </w:r>
      <w:r>
        <w:rPr>
          <w:rFonts w:cstheme="minorHAnsi"/>
        </w:rPr>
        <w:fldChar w:fldCharType="end"/>
      </w:r>
    </w:p>
    <w:p w:rsidR="0040475A" w:rsidRDefault="0040475A" w:rsidP="00470BB3">
      <w:pPr>
        <w:tabs>
          <w:tab w:val="left" w:pos="2378"/>
          <w:tab w:val="center" w:pos="4247"/>
        </w:tabs>
        <w:jc w:val="center"/>
        <w:rPr>
          <w:b/>
          <w:i/>
          <w:sz w:val="48"/>
          <w:szCs w:val="48"/>
          <w:lang w:val="en-US"/>
        </w:rPr>
      </w:pPr>
    </w:p>
    <w:p w:rsidR="00437E73" w:rsidRPr="00470BB3" w:rsidRDefault="00437E73" w:rsidP="00470BB3">
      <w:pPr>
        <w:tabs>
          <w:tab w:val="left" w:pos="2378"/>
          <w:tab w:val="center" w:pos="4247"/>
        </w:tabs>
        <w:jc w:val="center"/>
        <w:rPr>
          <w:b/>
          <w:i/>
          <w:sz w:val="48"/>
          <w:szCs w:val="48"/>
          <w:lang w:val="en-US"/>
        </w:rPr>
      </w:pPr>
      <w:r w:rsidRPr="00470BB3">
        <w:rPr>
          <w:b/>
          <w:i/>
          <w:sz w:val="48"/>
          <w:szCs w:val="48"/>
          <w:lang w:val="en-US"/>
        </w:rPr>
        <w:t>Introduction</w:t>
      </w:r>
    </w:p>
    <w:p w:rsidR="00470BB3" w:rsidRDefault="00470BB3" w:rsidP="00E6554A">
      <w:pPr>
        <w:spacing w:line="240" w:lineRule="auto"/>
        <w:ind w:firstLine="456"/>
        <w:rPr>
          <w:lang w:val="en-US"/>
        </w:rPr>
      </w:pPr>
      <w:r w:rsidRPr="00E76118">
        <w:rPr>
          <w:lang w:val="en-US"/>
        </w:rPr>
        <w:t>When</w:t>
      </w:r>
      <w:r w:rsidRPr="00FE22D0">
        <w:rPr>
          <w:lang w:val="en-US"/>
        </w:rPr>
        <w:t xml:space="preserve"> </w:t>
      </w:r>
      <w:r>
        <w:rPr>
          <w:lang w:val="en-US"/>
        </w:rPr>
        <w:t>writing</w:t>
      </w:r>
      <w:r w:rsidRPr="00FE22D0">
        <w:rPr>
          <w:lang w:val="en-US"/>
        </w:rPr>
        <w:t xml:space="preserve"> </w:t>
      </w:r>
      <w:r>
        <w:rPr>
          <w:lang w:val="en-US"/>
        </w:rPr>
        <w:t>a report, the main goal is to retain the reader’s attention.</w:t>
      </w:r>
      <w:r w:rsidR="00574812">
        <w:rPr>
          <w:lang w:val="en-US"/>
        </w:rPr>
        <w:t xml:space="preserve"> Given that</w:t>
      </w:r>
      <w:r>
        <w:rPr>
          <w:lang w:val="en-US"/>
        </w:rPr>
        <w:t xml:space="preserve">, </w:t>
      </w:r>
      <w:r w:rsidR="00372AE0">
        <w:rPr>
          <w:lang w:val="en-US"/>
        </w:rPr>
        <w:t>the document should</w:t>
      </w:r>
      <w:r>
        <w:rPr>
          <w:lang w:val="en-US"/>
        </w:rPr>
        <w:t xml:space="preserve"> start with a very well structured and meaningful introduction</w:t>
      </w:r>
      <w:r w:rsidR="0085477E">
        <w:rPr>
          <w:lang w:val="en-US"/>
        </w:rPr>
        <w:t>. In th</w:t>
      </w:r>
      <w:r>
        <w:rPr>
          <w:lang w:val="en-US"/>
        </w:rPr>
        <w:t xml:space="preserve">is section we can find a </w:t>
      </w:r>
      <w:r w:rsidRPr="000706E3">
        <w:rPr>
          <w:lang w:val="en-US"/>
        </w:rPr>
        <w:t>brief summary of the topic to be dealt with throughout the report</w:t>
      </w:r>
      <w:r>
        <w:rPr>
          <w:lang w:val="en-US"/>
        </w:rPr>
        <w:t>.</w:t>
      </w:r>
      <w:r w:rsidRPr="00FE22D0">
        <w:rPr>
          <w:noProof/>
          <w:lang w:val="en-US"/>
        </w:rPr>
        <w:t>[</w:t>
      </w:r>
      <w:r w:rsidR="00872F99">
        <w:rPr>
          <w:noProof/>
          <w:lang w:val="en-US"/>
        </w:rPr>
        <w:t>4</w:t>
      </w:r>
      <w:r w:rsidRPr="00FE22D0">
        <w:rPr>
          <w:noProof/>
          <w:lang w:val="en-US"/>
        </w:rPr>
        <w:t>]</w:t>
      </w:r>
      <w:r w:rsidR="0085477E">
        <w:rPr>
          <w:noProof/>
          <w:lang w:val="en-US"/>
        </w:rPr>
        <w:t xml:space="preserve"> </w:t>
      </w:r>
      <w:r>
        <w:rPr>
          <w:lang w:val="en-US"/>
        </w:rPr>
        <w:t xml:space="preserve">A report is divided in four sections </w:t>
      </w:r>
      <w:r>
        <w:rPr>
          <w:lang w:val="en-US"/>
        </w:rPr>
        <w:fldChar w:fldCharType="begin" w:fldLock="1"/>
      </w:r>
      <w:r>
        <w:rPr>
          <w:lang w:val="en-US"/>
        </w:rPr>
        <w:instrText>ADDIN CSL_CITATION { "citationItems" : [ { "id" : "ITEM-1", "itemData" : { "URL" : "https://pt.slideshare.net/orangecanton/report-writing-introduction", "accessed" : { "date-parts" : [ [ "2018", "4", "29" ] ] }, "author" : [ { "dropping-particle" : "", "family" : "Sherrie Lee", "given" : "", "non-dropping-particle" : "", "parse-names" : false, "suffix" : "" } ], "id" : "ITEM-1", "issued" : { "date-parts" : [ [ "0" ] ] }, "title" : "Report Writing - Introduction section", "type" : "webpage" }, "uris" : [ "http://www.mendeley.com/documents/?uuid=0a00562a-f155-327b-9d21-febf90540f15" ] } ], "mendeley" : { "formattedCitation" : "[1]", "manualFormatting" : "[2]", "plainTextFormattedCitation" : "[1]", "previouslyFormattedCitation" : "[1]" }, "properties" : {  }, "schema" : "https://github.com/citation-style-language/schema/raw/master/csl-citation.json" }</w:instrText>
      </w:r>
      <w:r>
        <w:rPr>
          <w:lang w:val="en-US"/>
        </w:rPr>
        <w:fldChar w:fldCharType="separate"/>
      </w:r>
      <w:r>
        <w:rPr>
          <w:noProof/>
          <w:lang w:val="en-US"/>
        </w:rPr>
        <w:t>[</w:t>
      </w:r>
      <w:r w:rsidR="00872F99">
        <w:rPr>
          <w:noProof/>
          <w:lang w:val="en-US"/>
        </w:rPr>
        <w:t>5</w:t>
      </w:r>
      <w:r w:rsidRPr="003257BB">
        <w:rPr>
          <w:noProof/>
          <w:lang w:val="en-US"/>
        </w:rPr>
        <w:t>]</w:t>
      </w:r>
      <w:r>
        <w:rPr>
          <w:lang w:val="en-US"/>
        </w:rPr>
        <w:fldChar w:fldCharType="end"/>
      </w:r>
      <w:r>
        <w:rPr>
          <w:lang w:val="en-US"/>
        </w:rPr>
        <w:t xml:space="preserve"> :</w:t>
      </w:r>
    </w:p>
    <w:p w:rsidR="00470BB3" w:rsidRDefault="00470BB3" w:rsidP="00470BB3">
      <w:pPr>
        <w:pStyle w:val="PargrafodaLista"/>
        <w:numPr>
          <w:ilvl w:val="0"/>
          <w:numId w:val="3"/>
        </w:numPr>
        <w:spacing w:after="0" w:line="240" w:lineRule="auto"/>
        <w:ind w:right="0"/>
        <w:jc w:val="left"/>
        <w:rPr>
          <w:lang w:val="en-US"/>
        </w:rPr>
      </w:pPr>
      <w:r w:rsidRPr="00F53490">
        <w:rPr>
          <w:u w:val="single"/>
          <w:lang w:val="en-US"/>
        </w:rPr>
        <w:t>Purpose</w:t>
      </w:r>
      <w:r>
        <w:rPr>
          <w:lang w:val="en-US"/>
        </w:rPr>
        <w:t>-the purpose of the report;</w:t>
      </w:r>
    </w:p>
    <w:p w:rsidR="00470BB3" w:rsidRPr="00B7208A" w:rsidRDefault="00470BB3" w:rsidP="00470BB3">
      <w:pPr>
        <w:spacing w:line="240" w:lineRule="auto"/>
        <w:ind w:left="466"/>
        <w:rPr>
          <w:lang w:val="en-US"/>
        </w:rPr>
      </w:pPr>
      <w:r>
        <w:rPr>
          <w:lang w:val="en-US"/>
        </w:rPr>
        <w:t xml:space="preserve">      </w:t>
      </w:r>
      <w:r w:rsidRPr="00B7208A">
        <w:rPr>
          <w:lang w:val="en-US"/>
        </w:rPr>
        <w:t xml:space="preserve">                -</w:t>
      </w:r>
      <w:r>
        <w:rPr>
          <w:lang w:val="en-US"/>
        </w:rPr>
        <w:t>includes what the report will recommend;</w:t>
      </w:r>
    </w:p>
    <w:p w:rsidR="00470BB3" w:rsidRDefault="00470BB3" w:rsidP="00470BB3">
      <w:pPr>
        <w:pStyle w:val="PargrafodaLista"/>
        <w:numPr>
          <w:ilvl w:val="0"/>
          <w:numId w:val="3"/>
        </w:numPr>
        <w:spacing w:after="0" w:line="240" w:lineRule="auto"/>
        <w:ind w:right="0"/>
        <w:jc w:val="left"/>
        <w:rPr>
          <w:lang w:val="en-US"/>
        </w:rPr>
      </w:pPr>
      <w:r w:rsidRPr="00F53490">
        <w:rPr>
          <w:u w:val="single"/>
          <w:lang w:val="en-US"/>
        </w:rPr>
        <w:t>Background</w:t>
      </w:r>
      <w:r>
        <w:rPr>
          <w:lang w:val="en-US"/>
        </w:rPr>
        <w:t>- provides information on the problem that lead to an investigation;</w:t>
      </w:r>
    </w:p>
    <w:p w:rsidR="00470BB3" w:rsidRDefault="00470BB3" w:rsidP="00470BB3">
      <w:pPr>
        <w:pStyle w:val="PargrafodaLista"/>
        <w:numPr>
          <w:ilvl w:val="0"/>
          <w:numId w:val="3"/>
        </w:numPr>
        <w:spacing w:after="0" w:line="240" w:lineRule="auto"/>
        <w:ind w:right="0"/>
        <w:jc w:val="left"/>
        <w:rPr>
          <w:lang w:val="en-US"/>
        </w:rPr>
      </w:pPr>
      <w:r w:rsidRPr="00F53490">
        <w:rPr>
          <w:u w:val="single"/>
          <w:lang w:val="en-US"/>
        </w:rPr>
        <w:t>Method of investigation</w:t>
      </w:r>
      <w:r>
        <w:rPr>
          <w:lang w:val="en-US"/>
        </w:rPr>
        <w:t>-states how investigation was carried out;</w:t>
      </w:r>
    </w:p>
    <w:p w:rsidR="00470BB3" w:rsidRPr="0085477E" w:rsidRDefault="00470BB3" w:rsidP="0085477E">
      <w:pPr>
        <w:pStyle w:val="PargrafodaLista"/>
        <w:numPr>
          <w:ilvl w:val="0"/>
          <w:numId w:val="3"/>
        </w:numPr>
        <w:spacing w:after="0" w:line="240" w:lineRule="auto"/>
        <w:ind w:right="0"/>
        <w:jc w:val="left"/>
        <w:rPr>
          <w:lang w:val="en-US"/>
        </w:rPr>
      </w:pPr>
      <w:r w:rsidRPr="00F53490">
        <w:rPr>
          <w:u w:val="single"/>
          <w:lang w:val="en-US"/>
        </w:rPr>
        <w:t>Scope</w:t>
      </w:r>
      <w:r>
        <w:rPr>
          <w:lang w:val="en-US"/>
        </w:rPr>
        <w:t xml:space="preserve">-states the information you need in order to meet your purpose </w:t>
      </w:r>
    </w:p>
    <w:p w:rsidR="00470BB3" w:rsidRPr="00DC31EB" w:rsidRDefault="00470BB3" w:rsidP="00E6554A">
      <w:pPr>
        <w:widowControl w:val="0"/>
        <w:autoSpaceDE w:val="0"/>
        <w:autoSpaceDN w:val="0"/>
        <w:adjustRightInd w:val="0"/>
        <w:ind w:left="640" w:firstLine="0"/>
        <w:rPr>
          <w:lang w:val="en-US"/>
        </w:rPr>
      </w:pPr>
      <w:r>
        <w:rPr>
          <w:lang w:val="en-US"/>
        </w:rPr>
        <w:t>In the following table, there are some words/expressions typically used in the</w:t>
      </w:r>
      <w:r w:rsidR="00E6554A">
        <w:rPr>
          <w:lang w:val="en-US"/>
        </w:rPr>
        <w:t xml:space="preserve"> </w:t>
      </w:r>
      <w:r>
        <w:rPr>
          <w:lang w:val="en-US"/>
        </w:rPr>
        <w:t xml:space="preserve">introduction section </w:t>
      </w:r>
      <w:r>
        <w:rPr>
          <w:lang w:val="en-US"/>
        </w:rPr>
        <w:fldChar w:fldCharType="begin" w:fldLock="1"/>
      </w:r>
      <w:r>
        <w:rPr>
          <w:lang w:val="en-US"/>
        </w:rPr>
        <w:instrText>ADDIN CSL_CITATION { "citationItems" : [ { "id" : "ITEM-1", "itemData" : { "URL" : "https://www.oxford-royale.co.uk/articles/words-phrases-good-essays.html", "accessed" : { "date-parts" : [ [ "2018", "4", "29" ] ] }, "author" : [ { "dropping-particle" : "", "family" : "Oxford Royale Academy", "given" : "", "non-dropping-particle" : "", "parse-names" : false, "suffix" : "" } ], "id" : "ITEM-1", "issued" : { "date-parts" : [ [ "0" ] ] }, "title" : "40 Useful Words and Phrases for Top-Notch Essays", "type" : "webpage" }, "uris" : [ "http://www.mendeley.com/documents/?uuid=27662ec3-9fbf-3042-8a57-90ca63aae182" ] } ], "mendeley" : { "formattedCitation" : "[2]", "manualFormatting" : "[3]", "plainTextFormattedCitation" : "[2]", "previouslyFormattedCitation" : "[2]" }, "properties" : {  }, "schema" : "https://github.com/citation-style-language/schema/raw/master/csl-citation.json" }</w:instrText>
      </w:r>
      <w:r>
        <w:rPr>
          <w:lang w:val="en-US"/>
        </w:rPr>
        <w:fldChar w:fldCharType="separate"/>
      </w:r>
      <w:r>
        <w:rPr>
          <w:noProof/>
          <w:lang w:val="en-US"/>
        </w:rPr>
        <w:t>[</w:t>
      </w:r>
      <w:r w:rsidR="00872F99">
        <w:rPr>
          <w:noProof/>
          <w:lang w:val="en-US"/>
        </w:rPr>
        <w:t>6</w:t>
      </w:r>
      <w:r w:rsidRPr="003257BB">
        <w:rPr>
          <w:noProof/>
          <w:lang w:val="en-US"/>
        </w:rPr>
        <w:t>]</w:t>
      </w:r>
      <w:r>
        <w:rPr>
          <w:lang w:val="en-US"/>
        </w:rPr>
        <w:fldChar w:fldCharType="end"/>
      </w:r>
      <w:r>
        <w:rPr>
          <w:lang w:val="en-US"/>
        </w:rPr>
        <w:t xml:space="preserve"> </w:t>
      </w:r>
      <w:r>
        <w:rPr>
          <w:lang w:val="en-US"/>
        </w:rPr>
        <w:fldChar w:fldCharType="begin" w:fldLock="1"/>
      </w:r>
      <w:r>
        <w:rPr>
          <w:lang w:val="en-US"/>
        </w:rPr>
        <w:instrText>ADDIN CSL_CITATION { "citationItems" : [ { "id" : "ITEM-1", "itemData" : { "author" : [ { "dropping-particle" : "", "family" : "Staff", "given" : "Web", "non-dropping-particle" : "", "parse-names" : false, "suffix" : "" } ], "id" : "ITEM-1", "issued" : { "date-parts" : [ [ "0" ] ] }, "title" : "Useful vocabulary for writing reports", "type" : "article" }, "uris" : [ "http://www.mendeley.com/documents/?uuid=d76fdc5c-0d7c-3a09-8970-6e58a9eecf68" ] } ], "mendeley" : { "formattedCitation" : "[3]", "manualFormatting" : "[4]", "plainTextFormattedCitation" : "[3]", "previouslyFormattedCitation" : "[3]" }, "properties" : {  }, "schema" : "https://github.com/citation-style-language/schema/raw/master/csl-citation.json" }</w:instrText>
      </w:r>
      <w:r>
        <w:rPr>
          <w:lang w:val="en-US"/>
        </w:rPr>
        <w:fldChar w:fldCharType="separate"/>
      </w:r>
      <w:r>
        <w:rPr>
          <w:noProof/>
          <w:lang w:val="en-US"/>
        </w:rPr>
        <w:t>[</w:t>
      </w:r>
      <w:r w:rsidR="00872F99">
        <w:rPr>
          <w:noProof/>
          <w:lang w:val="en-US"/>
        </w:rPr>
        <w:t>7</w:t>
      </w:r>
      <w:r w:rsidRPr="00E50A01">
        <w:rPr>
          <w:noProof/>
          <w:lang w:val="en-US"/>
        </w:rPr>
        <w:t>]</w:t>
      </w:r>
      <w:r>
        <w:rPr>
          <w:lang w:val="en-US"/>
        </w:rPr>
        <w:fldChar w:fldCharType="end"/>
      </w:r>
      <w:r>
        <w:rPr>
          <w:lang w:val="en-US"/>
        </w:rPr>
        <w:t>:</w:t>
      </w:r>
      <w:r w:rsidRPr="00DC31EB">
        <w:rPr>
          <w:lang w:val="en-US"/>
        </w:rPr>
        <w:t xml:space="preserve"> </w:t>
      </w:r>
    </w:p>
    <w:tbl>
      <w:tblPr>
        <w:tblStyle w:val="TabeladeGrelha4-Destaque1"/>
        <w:tblpPr w:leftFromText="141" w:rightFromText="141" w:vertAnchor="text" w:horzAnchor="margin" w:tblpY="355"/>
        <w:tblW w:w="0" w:type="auto"/>
        <w:tblLayout w:type="fixed"/>
        <w:tblLook w:val="04A0" w:firstRow="1" w:lastRow="0" w:firstColumn="1" w:lastColumn="0" w:noHBand="0" w:noVBand="1"/>
      </w:tblPr>
      <w:tblGrid>
        <w:gridCol w:w="4231"/>
        <w:gridCol w:w="4231"/>
      </w:tblGrid>
      <w:tr w:rsidR="0085477E" w:rsidRPr="003A5E28" w:rsidTr="00691F15">
        <w:trPr>
          <w:cnfStyle w:val="100000000000" w:firstRow="1" w:lastRow="0" w:firstColumn="0" w:lastColumn="0" w:oddVBand="0" w:evenVBand="0" w:oddHBand="0"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Pr="003A5E28" w:rsidRDefault="00470BB3" w:rsidP="0085477E">
            <w:pPr>
              <w:jc w:val="center"/>
              <w:rPr>
                <w:b w:val="0"/>
                <w:lang w:val="en-US"/>
              </w:rPr>
            </w:pPr>
            <w:r w:rsidRPr="003A5E28">
              <w:rPr>
                <w:lang w:val="en-US"/>
              </w:rPr>
              <w:t>Key Words</w:t>
            </w:r>
          </w:p>
        </w:tc>
        <w:tc>
          <w:tcPr>
            <w:tcW w:w="4231" w:type="dxa"/>
          </w:tcPr>
          <w:p w:rsidR="00470BB3" w:rsidRPr="003A5E28" w:rsidRDefault="00116B42" w:rsidP="0085477E">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sz w:val="24"/>
                <w:szCs w:val="24"/>
              </w:rPr>
            </w:pPr>
            <w:proofErr w:type="spellStart"/>
            <w:r>
              <w:rPr>
                <w:rFonts w:eastAsia="Times New Roman" w:cstheme="minorHAnsi"/>
                <w:b w:val="0"/>
                <w:sz w:val="24"/>
                <w:szCs w:val="24"/>
              </w:rPr>
              <w:t>E</w:t>
            </w:r>
            <w:r w:rsidR="00470BB3" w:rsidRPr="003A5E28">
              <w:rPr>
                <w:rFonts w:eastAsia="Times New Roman" w:cstheme="minorHAnsi"/>
                <w:sz w:val="24"/>
                <w:szCs w:val="24"/>
              </w:rPr>
              <w:t>xpressions</w:t>
            </w:r>
            <w:proofErr w:type="spellEnd"/>
          </w:p>
        </w:tc>
      </w:tr>
      <w:tr w:rsidR="0085477E" w:rsidRPr="003A5E28" w:rsidTr="00691F15">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rFonts w:eastAsia="Times New Roman" w:cstheme="minorHAnsi"/>
                <w:sz w:val="24"/>
                <w:szCs w:val="24"/>
              </w:rPr>
            </w:pPr>
            <w:r w:rsidRPr="003A5E28">
              <w:rPr>
                <w:lang w:val="en-US"/>
              </w:rPr>
              <w:t>Argues</w:t>
            </w:r>
          </w:p>
        </w:tc>
        <w:tc>
          <w:tcPr>
            <w:tcW w:w="4231" w:type="dxa"/>
          </w:tcPr>
          <w:p w:rsidR="00470BB3" w:rsidRPr="003A5E28" w:rsidRDefault="00470BB3" w:rsidP="0085477E">
            <w:pPr>
              <w:cnfStyle w:val="000000100000" w:firstRow="0" w:lastRow="0" w:firstColumn="0" w:lastColumn="0" w:oddVBand="0" w:evenVBand="0" w:oddHBand="1" w:evenHBand="0" w:firstRowFirstColumn="0" w:firstRowLastColumn="0" w:lastRowFirstColumn="0" w:lastRowLastColumn="0"/>
              <w:rPr>
                <w:lang w:val="en-US"/>
              </w:rPr>
            </w:pPr>
            <w:proofErr w:type="spellStart"/>
            <w:r>
              <w:rPr>
                <w:rFonts w:eastAsia="Times New Roman" w:cstheme="minorHAnsi"/>
              </w:rPr>
              <w:t>S</w:t>
            </w:r>
            <w:r w:rsidRPr="003A5E28">
              <w:rPr>
                <w:rFonts w:eastAsia="Times New Roman" w:cstheme="minorHAnsi"/>
              </w:rPr>
              <w:t>uch</w:t>
            </w:r>
            <w:proofErr w:type="spellEnd"/>
            <w:r w:rsidRPr="003A5E28">
              <w:rPr>
                <w:rFonts w:eastAsia="Times New Roman" w:cstheme="minorHAnsi"/>
              </w:rPr>
              <w:t xml:space="preserve"> as</w:t>
            </w:r>
          </w:p>
        </w:tc>
      </w:tr>
      <w:tr w:rsidR="0085477E" w:rsidRPr="003A5E28" w:rsidTr="00691F15">
        <w:trPr>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rFonts w:eastAsia="Times New Roman" w:cstheme="minorHAnsi"/>
                <w:sz w:val="24"/>
                <w:szCs w:val="24"/>
              </w:rPr>
            </w:pPr>
            <w:r w:rsidRPr="003A5E28">
              <w:rPr>
                <w:lang w:val="en-US"/>
              </w:rPr>
              <w:t>Asserts</w:t>
            </w:r>
          </w:p>
        </w:tc>
        <w:tc>
          <w:tcPr>
            <w:tcW w:w="4231" w:type="dxa"/>
          </w:tcPr>
          <w:p w:rsidR="00470BB3" w:rsidRPr="003A5E28" w:rsidRDefault="00470BB3" w:rsidP="0085477E">
            <w:pPr>
              <w:cnfStyle w:val="000000000000" w:firstRow="0" w:lastRow="0" w:firstColumn="0" w:lastColumn="0" w:oddVBand="0" w:evenVBand="0" w:oddHBand="0" w:evenHBand="0" w:firstRowFirstColumn="0" w:firstRowLastColumn="0" w:lastRowFirstColumn="0" w:lastRowLastColumn="0"/>
              <w:rPr>
                <w:lang w:val="en-US"/>
              </w:rPr>
            </w:pPr>
            <w:r>
              <w:rPr>
                <w:rFonts w:cstheme="minorHAnsi"/>
                <w:lang w:val="en-US"/>
              </w:rPr>
              <w:t>I</w:t>
            </w:r>
            <w:r w:rsidRPr="003A5E28">
              <w:rPr>
                <w:rFonts w:cstheme="minorHAnsi"/>
                <w:lang w:val="en-US"/>
              </w:rPr>
              <w:t>n order to decide whether.... or not</w:t>
            </w:r>
          </w:p>
        </w:tc>
      </w:tr>
      <w:tr w:rsidR="0085477E" w:rsidRPr="003A5E28" w:rsidTr="00691F15">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rFonts w:eastAsia="Times New Roman" w:cstheme="minorHAnsi"/>
                <w:sz w:val="24"/>
                <w:szCs w:val="24"/>
              </w:rPr>
            </w:pPr>
            <w:r w:rsidRPr="003A5E28">
              <w:rPr>
                <w:lang w:val="en-US"/>
              </w:rPr>
              <w:t>Believes</w:t>
            </w:r>
          </w:p>
        </w:tc>
        <w:tc>
          <w:tcPr>
            <w:tcW w:w="4231" w:type="dxa"/>
          </w:tcPr>
          <w:p w:rsidR="00470BB3" w:rsidRPr="003A5E28" w:rsidRDefault="00470BB3" w:rsidP="0085477E">
            <w:pPr>
              <w:cnfStyle w:val="000000100000" w:firstRow="0" w:lastRow="0" w:firstColumn="0" w:lastColumn="0" w:oddVBand="0" w:evenVBand="0" w:oddHBand="1" w:evenHBand="0" w:firstRowFirstColumn="0" w:firstRowLastColumn="0" w:lastRowFirstColumn="0" w:lastRowLastColumn="0"/>
              <w:rPr>
                <w:lang w:val="en-US"/>
              </w:rPr>
            </w:pPr>
            <w:r>
              <w:rPr>
                <w:rFonts w:eastAsia="Times New Roman" w:cstheme="minorHAnsi"/>
              </w:rPr>
              <w:t>F</w:t>
            </w:r>
            <w:r w:rsidRPr="00D500D2">
              <w:rPr>
                <w:rFonts w:eastAsia="Times New Roman" w:cstheme="minorHAnsi"/>
              </w:rPr>
              <w:t xml:space="preserve">or </w:t>
            </w:r>
            <w:proofErr w:type="spellStart"/>
            <w:r w:rsidRPr="00D500D2">
              <w:rPr>
                <w:rFonts w:eastAsia="Times New Roman" w:cstheme="minorHAnsi"/>
              </w:rPr>
              <w:t>example</w:t>
            </w:r>
            <w:proofErr w:type="spellEnd"/>
          </w:p>
        </w:tc>
      </w:tr>
      <w:tr w:rsidR="0085477E" w:rsidRPr="003A5E28" w:rsidTr="00691F15">
        <w:trPr>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rFonts w:eastAsia="Times New Roman" w:cstheme="minorHAnsi"/>
                <w:sz w:val="24"/>
                <w:szCs w:val="24"/>
              </w:rPr>
            </w:pPr>
            <w:r w:rsidRPr="003A5E28">
              <w:rPr>
                <w:lang w:val="en-US"/>
              </w:rPr>
              <w:t>Claims</w:t>
            </w:r>
          </w:p>
        </w:tc>
        <w:tc>
          <w:tcPr>
            <w:tcW w:w="4231" w:type="dxa"/>
          </w:tcPr>
          <w:p w:rsidR="00470BB3" w:rsidRPr="003A5E28" w:rsidRDefault="00470BB3" w:rsidP="0085477E">
            <w:pPr>
              <w:cnfStyle w:val="000000000000" w:firstRow="0" w:lastRow="0" w:firstColumn="0" w:lastColumn="0" w:oddVBand="0" w:evenVBand="0" w:oddHBand="0" w:evenHBand="0" w:firstRowFirstColumn="0" w:firstRowLastColumn="0" w:lastRowFirstColumn="0" w:lastRowLastColumn="0"/>
              <w:rPr>
                <w:lang w:val="en-US"/>
              </w:rPr>
            </w:pPr>
            <w:proofErr w:type="spellStart"/>
            <w:r>
              <w:rPr>
                <w:rFonts w:eastAsia="Times New Roman" w:cstheme="minorHAnsi"/>
              </w:rPr>
              <w:t>I</w:t>
            </w:r>
            <w:r w:rsidRPr="003A5E28">
              <w:rPr>
                <w:rFonts w:eastAsia="Times New Roman" w:cstheme="minorHAnsi"/>
              </w:rPr>
              <w:t>ncluding</w:t>
            </w:r>
            <w:proofErr w:type="spellEnd"/>
          </w:p>
        </w:tc>
      </w:tr>
      <w:tr w:rsidR="0085477E" w:rsidRPr="003A5E28" w:rsidTr="00691F15">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rFonts w:eastAsia="Times New Roman" w:cstheme="minorHAnsi"/>
                <w:sz w:val="24"/>
                <w:szCs w:val="24"/>
              </w:rPr>
            </w:pPr>
            <w:r w:rsidRPr="003A5E28">
              <w:rPr>
                <w:lang w:val="en-US"/>
              </w:rPr>
              <w:t>Demonstrates</w:t>
            </w:r>
          </w:p>
        </w:tc>
        <w:tc>
          <w:tcPr>
            <w:tcW w:w="4231" w:type="dxa"/>
          </w:tcPr>
          <w:p w:rsidR="00470BB3" w:rsidRPr="003A5E28" w:rsidRDefault="00470BB3" w:rsidP="0085477E">
            <w:pPr>
              <w:cnfStyle w:val="000000100000" w:firstRow="0" w:lastRow="0" w:firstColumn="0" w:lastColumn="0" w:oddVBand="0" w:evenVBand="0" w:oddHBand="1" w:evenHBand="0" w:firstRowFirstColumn="0" w:firstRowLastColumn="0" w:lastRowFirstColumn="0" w:lastRowLastColumn="0"/>
              <w:rPr>
                <w:lang w:val="en-US"/>
              </w:rPr>
            </w:pPr>
            <w:r>
              <w:rPr>
                <w:rFonts w:eastAsia="Times New Roman" w:cstheme="minorHAnsi"/>
              </w:rPr>
              <w:t>T</w:t>
            </w:r>
            <w:r w:rsidRPr="00D500D2">
              <w:rPr>
                <w:rFonts w:eastAsia="Times New Roman" w:cstheme="minorHAnsi"/>
              </w:rPr>
              <w:t xml:space="preserve">o </w:t>
            </w:r>
            <w:proofErr w:type="spellStart"/>
            <w:r w:rsidRPr="00D500D2">
              <w:rPr>
                <w:rFonts w:eastAsia="Times New Roman" w:cstheme="minorHAnsi"/>
              </w:rPr>
              <w:t>illustrate</w:t>
            </w:r>
            <w:proofErr w:type="spellEnd"/>
          </w:p>
        </w:tc>
      </w:tr>
      <w:tr w:rsidR="0085477E" w:rsidRPr="003A5E28" w:rsidTr="00691F15">
        <w:trPr>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rFonts w:eastAsia="Times New Roman" w:cstheme="minorHAnsi"/>
                <w:sz w:val="24"/>
                <w:szCs w:val="24"/>
              </w:rPr>
            </w:pPr>
            <w:r w:rsidRPr="003A5E28">
              <w:rPr>
                <w:lang w:val="en-US"/>
              </w:rPr>
              <w:t>Finds</w:t>
            </w:r>
          </w:p>
        </w:tc>
        <w:tc>
          <w:tcPr>
            <w:tcW w:w="4231" w:type="dxa"/>
          </w:tcPr>
          <w:p w:rsidR="00470BB3" w:rsidRPr="003A5E28" w:rsidRDefault="00470BB3" w:rsidP="0085477E">
            <w:pPr>
              <w:cnfStyle w:val="000000000000" w:firstRow="0" w:lastRow="0" w:firstColumn="0" w:lastColumn="0" w:oddVBand="0" w:evenVBand="0" w:oddHBand="0" w:evenHBand="0" w:firstRowFirstColumn="0" w:firstRowLastColumn="0" w:lastRowFirstColumn="0" w:lastRowLastColumn="0"/>
              <w:rPr>
                <w:lang w:val="en-US"/>
              </w:rPr>
            </w:pPr>
            <w:proofErr w:type="spellStart"/>
            <w:r>
              <w:rPr>
                <w:rFonts w:eastAsia="Times New Roman" w:cstheme="minorHAnsi"/>
              </w:rPr>
              <w:t>N</w:t>
            </w:r>
            <w:r w:rsidRPr="003A5E28">
              <w:rPr>
                <w:rFonts w:eastAsia="Times New Roman" w:cstheme="minorHAnsi"/>
              </w:rPr>
              <w:t>otably</w:t>
            </w:r>
            <w:proofErr w:type="spellEnd"/>
          </w:p>
        </w:tc>
      </w:tr>
      <w:tr w:rsidR="0085477E" w:rsidRPr="003A5E28" w:rsidTr="00691F15">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rFonts w:eastAsia="Times New Roman" w:cstheme="minorHAnsi"/>
                <w:sz w:val="24"/>
                <w:szCs w:val="24"/>
              </w:rPr>
            </w:pPr>
            <w:r w:rsidRPr="003A5E28">
              <w:rPr>
                <w:lang w:val="en-US"/>
              </w:rPr>
              <w:t>Establishes</w:t>
            </w:r>
          </w:p>
        </w:tc>
        <w:tc>
          <w:tcPr>
            <w:tcW w:w="4231" w:type="dxa"/>
          </w:tcPr>
          <w:p w:rsidR="00470BB3" w:rsidRPr="003A5E28" w:rsidRDefault="00470BB3" w:rsidP="0085477E">
            <w:pPr>
              <w:cnfStyle w:val="000000100000" w:firstRow="0" w:lastRow="0" w:firstColumn="0" w:lastColumn="0" w:oddVBand="0" w:evenVBand="0" w:oddHBand="1" w:evenHBand="0" w:firstRowFirstColumn="0" w:firstRowLastColumn="0" w:lastRowFirstColumn="0" w:lastRowLastColumn="0"/>
              <w:rPr>
                <w:lang w:val="en-US"/>
              </w:rPr>
            </w:pPr>
            <w:proofErr w:type="spellStart"/>
            <w:r>
              <w:rPr>
                <w:rFonts w:eastAsia="Times New Roman" w:cstheme="minorHAnsi"/>
              </w:rPr>
              <w:t>B</w:t>
            </w:r>
            <w:r w:rsidRPr="00D500D2">
              <w:rPr>
                <w:rFonts w:eastAsia="Times New Roman" w:cstheme="minorHAnsi"/>
              </w:rPr>
              <w:t>y</w:t>
            </w:r>
            <w:proofErr w:type="spellEnd"/>
            <w:r w:rsidRPr="00D500D2">
              <w:rPr>
                <w:rFonts w:eastAsia="Times New Roman" w:cstheme="minorHAnsi"/>
              </w:rPr>
              <w:t xml:space="preserve"> </w:t>
            </w:r>
            <w:proofErr w:type="spellStart"/>
            <w:r w:rsidRPr="00D500D2">
              <w:rPr>
                <w:rFonts w:eastAsia="Times New Roman" w:cstheme="minorHAnsi"/>
              </w:rPr>
              <w:t>way</w:t>
            </w:r>
            <w:proofErr w:type="spellEnd"/>
            <w:r w:rsidRPr="00D500D2">
              <w:rPr>
                <w:rFonts w:eastAsia="Times New Roman" w:cstheme="minorHAnsi"/>
              </w:rPr>
              <w:t xml:space="preserve"> </w:t>
            </w:r>
            <w:proofErr w:type="spellStart"/>
            <w:r w:rsidRPr="00D500D2">
              <w:rPr>
                <w:rFonts w:eastAsia="Times New Roman" w:cstheme="minorHAnsi"/>
              </w:rPr>
              <w:t>of</w:t>
            </w:r>
            <w:proofErr w:type="spellEnd"/>
            <w:r w:rsidRPr="00D500D2">
              <w:rPr>
                <w:rFonts w:eastAsia="Times New Roman" w:cstheme="minorHAnsi"/>
              </w:rPr>
              <w:t xml:space="preserve"> </w:t>
            </w:r>
            <w:r w:rsidRPr="003A5E28">
              <w:rPr>
                <w:rFonts w:eastAsia="Times New Roman" w:cstheme="minorHAnsi"/>
              </w:rPr>
              <w:t>exemple</w:t>
            </w:r>
          </w:p>
        </w:tc>
      </w:tr>
      <w:tr w:rsidR="0085477E" w:rsidRPr="003A5E28" w:rsidTr="00691F15">
        <w:trPr>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lang w:val="en-US"/>
              </w:rPr>
            </w:pPr>
            <w:r w:rsidRPr="003A5E28">
              <w:rPr>
                <w:lang w:val="en-US"/>
              </w:rPr>
              <w:t>Explains</w:t>
            </w:r>
          </w:p>
        </w:tc>
        <w:tc>
          <w:tcPr>
            <w:tcW w:w="4231" w:type="dxa"/>
          </w:tcPr>
          <w:p w:rsidR="00470BB3" w:rsidRPr="003A5E28" w:rsidRDefault="00470BB3" w:rsidP="0085477E">
            <w:pPr>
              <w:tabs>
                <w:tab w:val="left" w:pos="1065"/>
              </w:tabs>
              <w:cnfStyle w:val="000000000000" w:firstRow="0" w:lastRow="0" w:firstColumn="0" w:lastColumn="0" w:oddVBand="0" w:evenVBand="0" w:oddHBand="0" w:evenHBand="0" w:firstRowFirstColumn="0" w:firstRowLastColumn="0" w:lastRowFirstColumn="0" w:lastRowLastColumn="0"/>
              <w:rPr>
                <w:lang w:val="en-US"/>
              </w:rPr>
            </w:pPr>
            <w:r>
              <w:rPr>
                <w:lang w:val="en-US"/>
              </w:rPr>
              <w:t>In this essay…</w:t>
            </w:r>
          </w:p>
        </w:tc>
      </w:tr>
      <w:tr w:rsidR="0085477E" w:rsidRPr="003A5E28" w:rsidTr="00691F15">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lang w:val="en-US"/>
              </w:rPr>
            </w:pPr>
            <w:r w:rsidRPr="003A5E28">
              <w:rPr>
                <w:lang w:val="en-US"/>
              </w:rPr>
              <w:t>Mention</w:t>
            </w:r>
            <w:r>
              <w:rPr>
                <w:lang w:val="en-US"/>
              </w:rPr>
              <w:t>s</w:t>
            </w:r>
          </w:p>
        </w:tc>
        <w:tc>
          <w:tcPr>
            <w:tcW w:w="4231" w:type="dxa"/>
          </w:tcPr>
          <w:p w:rsidR="00470BB3" w:rsidRPr="003A5E28" w:rsidRDefault="00470BB3" w:rsidP="0085477E">
            <w:pPr>
              <w:cnfStyle w:val="000000100000" w:firstRow="0" w:lastRow="0" w:firstColumn="0" w:lastColumn="0" w:oddVBand="0" w:evenVBand="0" w:oddHBand="1" w:evenHBand="0" w:firstRowFirstColumn="0" w:firstRowLastColumn="0" w:lastRowFirstColumn="0" w:lastRowLastColumn="0"/>
              <w:rPr>
                <w:lang w:val="en-US"/>
              </w:rPr>
            </w:pPr>
            <w:r>
              <w:rPr>
                <w:lang w:val="en-US"/>
              </w:rPr>
              <w:t>Is explained</w:t>
            </w:r>
          </w:p>
        </w:tc>
      </w:tr>
      <w:tr w:rsidR="0085477E" w:rsidRPr="003A5E28" w:rsidTr="00691F15">
        <w:trPr>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lang w:val="en-US"/>
              </w:rPr>
            </w:pPr>
            <w:r w:rsidRPr="003A5E28">
              <w:rPr>
                <w:lang w:val="en-US"/>
              </w:rPr>
              <w:t>Observes</w:t>
            </w:r>
          </w:p>
        </w:tc>
        <w:tc>
          <w:tcPr>
            <w:tcW w:w="4231" w:type="dxa"/>
          </w:tcPr>
          <w:p w:rsidR="00470BB3" w:rsidRPr="003A5E28" w:rsidRDefault="00470BB3" w:rsidP="0085477E">
            <w:pPr>
              <w:cnfStyle w:val="000000000000" w:firstRow="0" w:lastRow="0" w:firstColumn="0" w:lastColumn="0" w:oddVBand="0" w:evenVBand="0" w:oddHBand="0" w:evenHBand="0" w:firstRowFirstColumn="0" w:firstRowLastColumn="0" w:lastRowFirstColumn="0" w:lastRowLastColumn="0"/>
              <w:rPr>
                <w:lang w:val="en-US"/>
              </w:rPr>
            </w:pPr>
            <w:r>
              <w:rPr>
                <w:rFonts w:cstheme="minorHAnsi"/>
                <w:lang w:val="en-US"/>
              </w:rPr>
              <w:t>F</w:t>
            </w:r>
            <w:r w:rsidRPr="003A5E28">
              <w:rPr>
                <w:rFonts w:cstheme="minorHAnsi"/>
                <w:lang w:val="en-US"/>
              </w:rPr>
              <w:t xml:space="preserve">irst of </w:t>
            </w:r>
            <w:proofErr w:type="gramStart"/>
            <w:r w:rsidRPr="003A5E28">
              <w:rPr>
                <w:rFonts w:cstheme="minorHAnsi"/>
                <w:lang w:val="en-US"/>
              </w:rPr>
              <w:t>all</w:t>
            </w:r>
            <w:proofErr w:type="gramEnd"/>
          </w:p>
        </w:tc>
      </w:tr>
      <w:tr w:rsidR="0085477E" w:rsidRPr="00AC4953" w:rsidTr="00691F15">
        <w:trPr>
          <w:cnfStyle w:val="000000100000" w:firstRow="0" w:lastRow="0" w:firstColumn="0" w:lastColumn="0" w:oddVBand="0" w:evenVBand="0" w:oddHBand="1" w:evenHBand="0" w:firstRowFirstColumn="0" w:firstRowLastColumn="0" w:lastRowFirstColumn="0" w:lastRowLastColumn="0"/>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lang w:val="en-US"/>
              </w:rPr>
            </w:pPr>
            <w:r w:rsidRPr="003A5E28">
              <w:rPr>
                <w:lang w:val="en-US"/>
              </w:rPr>
              <w:t>Proposes</w:t>
            </w:r>
          </w:p>
        </w:tc>
        <w:tc>
          <w:tcPr>
            <w:tcW w:w="4231" w:type="dxa"/>
          </w:tcPr>
          <w:p w:rsidR="00470BB3" w:rsidRPr="003A5E28" w:rsidRDefault="00470BB3" w:rsidP="0085477E">
            <w:pP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F</w:t>
            </w:r>
            <w:r w:rsidRPr="003A5E28">
              <w:rPr>
                <w:rFonts w:cstheme="minorHAnsi"/>
                <w:lang w:val="en-US"/>
              </w:rPr>
              <w:t>irstly, secondly, thirdly, finally / eventually</w:t>
            </w:r>
          </w:p>
        </w:tc>
      </w:tr>
      <w:tr w:rsidR="0085477E" w:rsidRPr="003A5E28" w:rsidTr="00691F15">
        <w:trPr>
          <w:trHeight w:val="19"/>
        </w:trPr>
        <w:tc>
          <w:tcPr>
            <w:cnfStyle w:val="001000000000" w:firstRow="0" w:lastRow="0" w:firstColumn="1" w:lastColumn="0" w:oddVBand="0" w:evenVBand="0" w:oddHBand="0" w:evenHBand="0" w:firstRowFirstColumn="0" w:firstRowLastColumn="0" w:lastRowFirstColumn="0" w:lastRowLastColumn="0"/>
            <w:tcW w:w="4231" w:type="dxa"/>
          </w:tcPr>
          <w:p w:rsidR="00470BB3" w:rsidRDefault="00470BB3" w:rsidP="0085477E">
            <w:pPr>
              <w:rPr>
                <w:lang w:val="en-US"/>
              </w:rPr>
            </w:pPr>
            <w:r w:rsidRPr="003A5E28">
              <w:rPr>
                <w:lang w:val="en-US"/>
              </w:rPr>
              <w:t>Shows</w:t>
            </w:r>
          </w:p>
        </w:tc>
        <w:tc>
          <w:tcPr>
            <w:tcW w:w="4231" w:type="dxa"/>
          </w:tcPr>
          <w:p w:rsidR="00470BB3" w:rsidRPr="003A5E28" w:rsidRDefault="00470BB3" w:rsidP="0085477E">
            <w:pPr>
              <w:cnfStyle w:val="000000000000" w:firstRow="0" w:lastRow="0" w:firstColumn="0" w:lastColumn="0" w:oddVBand="0" w:evenVBand="0" w:oddHBand="0" w:evenHBand="0" w:firstRowFirstColumn="0" w:firstRowLastColumn="0" w:lastRowFirstColumn="0" w:lastRowLastColumn="0"/>
              <w:rPr>
                <w:lang w:val="en-US"/>
              </w:rPr>
            </w:pPr>
            <w:r>
              <w:rPr>
                <w:rFonts w:cstheme="minorHAnsi"/>
                <w:lang w:val="en-US"/>
              </w:rPr>
              <w:t>T</w:t>
            </w:r>
            <w:r w:rsidRPr="003A5E28">
              <w:rPr>
                <w:rFonts w:cstheme="minorHAnsi"/>
                <w:lang w:val="en-US"/>
              </w:rPr>
              <w:t>o begin with</w:t>
            </w:r>
          </w:p>
        </w:tc>
      </w:tr>
    </w:tbl>
    <w:p w:rsidR="0085477E" w:rsidRDefault="0085477E" w:rsidP="00116B42">
      <w:pPr>
        <w:tabs>
          <w:tab w:val="left" w:pos="2378"/>
          <w:tab w:val="center" w:pos="4247"/>
        </w:tabs>
        <w:ind w:left="0" w:firstLine="0"/>
        <w:rPr>
          <w:b/>
          <w:i/>
          <w:sz w:val="18"/>
          <w:szCs w:val="18"/>
          <w:lang w:val="en-US"/>
        </w:rPr>
      </w:pPr>
    </w:p>
    <w:p w:rsidR="0040475A" w:rsidRPr="00372EA3" w:rsidRDefault="00691F15" w:rsidP="00372EA3">
      <w:pPr>
        <w:tabs>
          <w:tab w:val="left" w:pos="2378"/>
          <w:tab w:val="center" w:pos="4247"/>
        </w:tabs>
        <w:ind w:left="0" w:firstLine="0"/>
        <w:jc w:val="right"/>
        <w:rPr>
          <w:sz w:val="16"/>
          <w:szCs w:val="16"/>
          <w:lang w:val="en-US"/>
        </w:rPr>
      </w:pPr>
      <w:r w:rsidRPr="00691F15">
        <w:rPr>
          <w:rFonts w:ascii="Helvetica" w:eastAsiaTheme="minorHAnsi" w:hAnsi="Helvetica" w:cs="Helvetica"/>
          <w:color w:val="auto"/>
          <w:sz w:val="16"/>
          <w:szCs w:val="16"/>
          <w:lang w:val="en-US" w:eastAsia="en-US"/>
        </w:rPr>
        <w:t>Table 2: Key words and expressions commonly used in the “Introduction” section</w:t>
      </w:r>
      <w:r w:rsidR="00872F99">
        <w:rPr>
          <w:rFonts w:ascii="Helvetica" w:eastAsiaTheme="minorHAnsi" w:hAnsi="Helvetica" w:cs="Helvetica"/>
          <w:color w:val="auto"/>
          <w:sz w:val="16"/>
          <w:szCs w:val="16"/>
          <w:lang w:val="en-US" w:eastAsia="en-US"/>
        </w:rPr>
        <w:t xml:space="preserve"> </w:t>
      </w:r>
      <w:r w:rsidR="001C2822">
        <w:rPr>
          <w:rFonts w:ascii="Helvetica" w:eastAsiaTheme="minorHAnsi" w:hAnsi="Helvetica" w:cs="Helvetica"/>
          <w:color w:val="auto"/>
          <w:sz w:val="16"/>
          <w:szCs w:val="16"/>
          <w:lang w:val="en-US" w:eastAsia="en-US"/>
        </w:rPr>
        <w:t>[</w:t>
      </w:r>
      <w:r w:rsidR="00872F99">
        <w:rPr>
          <w:rFonts w:ascii="Helvetica" w:eastAsiaTheme="minorHAnsi" w:hAnsi="Helvetica" w:cs="Helvetica"/>
          <w:color w:val="auto"/>
          <w:sz w:val="16"/>
          <w:szCs w:val="16"/>
          <w:lang w:val="en-US" w:eastAsia="en-US"/>
        </w:rPr>
        <w:t>8</w:t>
      </w:r>
      <w:r w:rsidR="001C2822">
        <w:rPr>
          <w:rFonts w:ascii="Helvetica" w:eastAsiaTheme="minorHAnsi" w:hAnsi="Helvetica" w:cs="Helvetica"/>
          <w:color w:val="auto"/>
          <w:sz w:val="16"/>
          <w:szCs w:val="16"/>
          <w:lang w:val="en-US" w:eastAsia="en-US"/>
        </w:rPr>
        <w:t>]</w:t>
      </w:r>
    </w:p>
    <w:p w:rsidR="0040475A" w:rsidRDefault="0040475A" w:rsidP="0040475A">
      <w:pPr>
        <w:ind w:left="0" w:firstLine="0"/>
        <w:rPr>
          <w:b/>
          <w:i/>
          <w:sz w:val="28"/>
          <w:lang w:val="en-US"/>
        </w:rPr>
      </w:pPr>
    </w:p>
    <w:p w:rsidR="00707C69" w:rsidRDefault="00707C69" w:rsidP="0040475A">
      <w:pPr>
        <w:ind w:left="0" w:firstLine="0"/>
        <w:rPr>
          <w:b/>
          <w:i/>
          <w:sz w:val="28"/>
          <w:lang w:val="en-US"/>
        </w:rPr>
      </w:pPr>
    </w:p>
    <w:p w:rsidR="00707C69" w:rsidRDefault="00707C69" w:rsidP="0040475A">
      <w:pPr>
        <w:ind w:left="0" w:firstLine="0"/>
        <w:rPr>
          <w:b/>
          <w:i/>
          <w:sz w:val="28"/>
          <w:lang w:val="en-US"/>
        </w:rPr>
      </w:pPr>
    </w:p>
    <w:p w:rsidR="00707C69" w:rsidRDefault="00707C69" w:rsidP="0040475A">
      <w:pPr>
        <w:ind w:left="0" w:firstLine="0"/>
        <w:rPr>
          <w:b/>
          <w:i/>
          <w:sz w:val="28"/>
          <w:lang w:val="en-US"/>
        </w:rPr>
      </w:pPr>
    </w:p>
    <w:p w:rsidR="00707C69" w:rsidRDefault="00707C69" w:rsidP="0040475A">
      <w:pPr>
        <w:ind w:left="0" w:firstLine="0"/>
        <w:rPr>
          <w:b/>
          <w:i/>
          <w:sz w:val="28"/>
          <w:lang w:val="en-US"/>
        </w:rPr>
      </w:pPr>
    </w:p>
    <w:p w:rsidR="00116B42" w:rsidRDefault="006D701A" w:rsidP="0040475A">
      <w:pPr>
        <w:ind w:left="0" w:firstLine="0"/>
        <w:rPr>
          <w:b/>
          <w:i/>
          <w:sz w:val="28"/>
          <w:lang w:val="en-US"/>
        </w:rPr>
      </w:pPr>
      <w:r w:rsidRPr="006D701A">
        <w:rPr>
          <w:b/>
          <w:i/>
          <w:sz w:val="28"/>
          <w:lang w:val="en-US"/>
        </w:rPr>
        <w:t>Introduction</w:t>
      </w:r>
    </w:p>
    <w:p w:rsidR="006D701A" w:rsidRPr="006D701A" w:rsidRDefault="0040475A" w:rsidP="00532AB1">
      <w:pPr>
        <w:ind w:firstLine="698"/>
        <w:rPr>
          <w:lang w:val="en-US"/>
        </w:rPr>
      </w:pPr>
      <w:r>
        <w:rPr>
          <w:lang w:val="en-US"/>
        </w:rPr>
        <w:t>In our report</w:t>
      </w:r>
      <w:r w:rsidR="00372EA3">
        <w:rPr>
          <w:lang w:val="en-US"/>
        </w:rPr>
        <w:t xml:space="preserve"> we </w:t>
      </w:r>
      <w:r w:rsidR="00707C69">
        <w:rPr>
          <w:lang w:val="en-US"/>
        </w:rPr>
        <w:t xml:space="preserve">were given </w:t>
      </w:r>
      <w:r w:rsidR="006947EB">
        <w:rPr>
          <w:lang w:val="en-US"/>
        </w:rPr>
        <w:t>t</w:t>
      </w:r>
      <w:r w:rsidR="006947EB" w:rsidRPr="006D701A">
        <w:rPr>
          <w:lang w:val="en-US"/>
        </w:rPr>
        <w:t>he subject</w:t>
      </w:r>
      <w:r w:rsidR="006D701A">
        <w:rPr>
          <w:lang w:val="en-US"/>
        </w:rPr>
        <w:t xml:space="preserve"> </w:t>
      </w:r>
      <w:r w:rsidR="00117662" w:rsidRPr="006D701A">
        <w:rPr>
          <w:lang w:val="en-US"/>
        </w:rPr>
        <w:t xml:space="preserve">Smart </w:t>
      </w:r>
      <w:r w:rsidR="00EB0C75" w:rsidRPr="006D701A">
        <w:rPr>
          <w:lang w:val="en-US"/>
        </w:rPr>
        <w:t xml:space="preserve">Cities, </w:t>
      </w:r>
      <w:r w:rsidR="00D22069" w:rsidRPr="006D701A">
        <w:rPr>
          <w:lang w:val="en-US"/>
        </w:rPr>
        <w:t>but we decided to</w:t>
      </w:r>
      <w:r w:rsidR="006D701A" w:rsidRPr="006D701A">
        <w:rPr>
          <w:lang w:val="en-US"/>
        </w:rPr>
        <w:t xml:space="preserve"> </w:t>
      </w:r>
      <w:proofErr w:type="gramStart"/>
      <w:r w:rsidR="006D701A" w:rsidRPr="006D701A">
        <w:rPr>
          <w:lang w:val="en-US"/>
        </w:rPr>
        <w:t>focus  on</w:t>
      </w:r>
      <w:proofErr w:type="gramEnd"/>
      <w:r w:rsidR="006D701A" w:rsidRPr="006D701A">
        <w:rPr>
          <w:lang w:val="en-US"/>
        </w:rPr>
        <w:t xml:space="preserve">  Smart Transportation. We decided to do this sub theme because it is</w:t>
      </w:r>
      <w:r w:rsidR="006D701A">
        <w:rPr>
          <w:lang w:val="en-US"/>
        </w:rPr>
        <w:t xml:space="preserve"> </w:t>
      </w:r>
      <w:r w:rsidR="006D701A" w:rsidRPr="006D701A">
        <w:rPr>
          <w:lang w:val="en-US"/>
        </w:rPr>
        <w:t>becoming increasingly</w:t>
      </w:r>
      <w:r w:rsidR="006D701A">
        <w:rPr>
          <w:lang w:val="en-US"/>
        </w:rPr>
        <w:t xml:space="preserve"> </w:t>
      </w:r>
      <w:r w:rsidR="006D701A" w:rsidRPr="006D701A">
        <w:rPr>
          <w:lang w:val="en-US"/>
        </w:rPr>
        <w:t>trendy. To see this theme in real life we just need to turn on the TV to look how far we</w:t>
      </w:r>
      <w:r w:rsidR="00EB0C75">
        <w:rPr>
          <w:lang w:val="en-US"/>
        </w:rPr>
        <w:t xml:space="preserve"> have</w:t>
      </w:r>
      <w:r w:rsidR="006D701A" w:rsidRPr="006D701A">
        <w:rPr>
          <w:lang w:val="en-US"/>
        </w:rPr>
        <w:t xml:space="preserve"> come. </w:t>
      </w:r>
      <w:proofErr w:type="spellStart"/>
      <w:r w:rsidR="00297A05">
        <w:rPr>
          <w:lang w:val="en-US"/>
        </w:rPr>
        <w:t>There</w:t>
      </w:r>
      <w:proofErr w:type="spellEnd"/>
      <w:r w:rsidR="00297A05">
        <w:rPr>
          <w:lang w:val="en-US"/>
        </w:rPr>
        <w:t xml:space="preserve"> are</w:t>
      </w:r>
      <w:r w:rsidR="006D701A" w:rsidRPr="006D701A">
        <w:rPr>
          <w:lang w:val="en-US"/>
        </w:rPr>
        <w:t xml:space="preserve"> cars that park by themselves</w:t>
      </w:r>
      <w:r w:rsidR="006D701A">
        <w:rPr>
          <w:lang w:val="en-US"/>
        </w:rPr>
        <w:t xml:space="preserve"> </w:t>
      </w:r>
      <w:r w:rsidR="006D701A" w:rsidRPr="006D701A">
        <w:rPr>
          <w:lang w:val="en-US"/>
        </w:rPr>
        <w:t>and other</w:t>
      </w:r>
      <w:r w:rsidR="006F0C05">
        <w:rPr>
          <w:lang w:val="en-US"/>
        </w:rPr>
        <w:t>s</w:t>
      </w:r>
      <w:r w:rsidR="006D701A" w:rsidRPr="006D701A">
        <w:rPr>
          <w:lang w:val="en-US"/>
        </w:rPr>
        <w:t xml:space="preserve"> that can drive by themselves. We decided to relate </w:t>
      </w:r>
      <w:r w:rsidR="008337AA">
        <w:rPr>
          <w:lang w:val="en-US"/>
        </w:rPr>
        <w:t xml:space="preserve">the </w:t>
      </w:r>
      <w:r w:rsidR="006D701A" w:rsidRPr="006D701A">
        <w:rPr>
          <w:lang w:val="en-US"/>
        </w:rPr>
        <w:t>Internet of Things and Smart Transportation because we really think</w:t>
      </w:r>
      <w:r w:rsidR="006D701A">
        <w:rPr>
          <w:lang w:val="en-US"/>
        </w:rPr>
        <w:t xml:space="preserve"> </w:t>
      </w:r>
      <w:r w:rsidR="006D701A" w:rsidRPr="006D701A">
        <w:rPr>
          <w:lang w:val="en-US"/>
        </w:rPr>
        <w:t>that</w:t>
      </w:r>
      <w:r w:rsidR="006D701A">
        <w:rPr>
          <w:lang w:val="en-US"/>
        </w:rPr>
        <w:t xml:space="preserve"> </w:t>
      </w:r>
      <w:r w:rsidR="006D701A" w:rsidRPr="006D701A">
        <w:rPr>
          <w:lang w:val="en-US"/>
        </w:rPr>
        <w:t>is the future.</w:t>
      </w:r>
    </w:p>
    <w:p w:rsidR="00116B42" w:rsidRPr="006D701A" w:rsidRDefault="0040475A" w:rsidP="00116B42">
      <w:pPr>
        <w:rPr>
          <w:b/>
          <w:i/>
          <w:sz w:val="28"/>
          <w:lang w:val="en-US"/>
        </w:rPr>
      </w:pPr>
      <w:r>
        <w:rPr>
          <w:b/>
          <w:i/>
          <w:sz w:val="28"/>
          <w:lang w:val="en-US"/>
        </w:rPr>
        <w:t>State-of-Art</w:t>
      </w:r>
    </w:p>
    <w:p w:rsidR="00116B42" w:rsidRDefault="00116B42" w:rsidP="00AC452A">
      <w:pPr>
        <w:autoSpaceDE w:val="0"/>
        <w:autoSpaceDN w:val="0"/>
        <w:adjustRightInd w:val="0"/>
        <w:spacing w:after="0" w:line="240" w:lineRule="auto"/>
        <w:ind w:left="0" w:right="0" w:firstLine="708"/>
        <w:rPr>
          <w:rFonts w:eastAsiaTheme="minorHAnsi"/>
          <w:lang w:val="en-US" w:eastAsia="en-US"/>
        </w:rPr>
      </w:pPr>
      <w:r>
        <w:rPr>
          <w:rFonts w:eastAsiaTheme="minorHAnsi"/>
          <w:lang w:val="en-US" w:eastAsia="en-US"/>
        </w:rPr>
        <w:t xml:space="preserve">Before we move on, it is very important to know the meaning </w:t>
      </w:r>
      <w:r w:rsidRPr="00116B42">
        <w:rPr>
          <w:rFonts w:eastAsiaTheme="minorHAnsi"/>
          <w:lang w:val="en-US" w:eastAsia="en-US"/>
        </w:rPr>
        <w:t>of Smart Cities. So,</w:t>
      </w:r>
      <w:r w:rsidR="00C16B2D">
        <w:rPr>
          <w:rFonts w:eastAsiaTheme="minorHAnsi"/>
          <w:lang w:val="en-US" w:eastAsia="en-US"/>
        </w:rPr>
        <w:t xml:space="preserve"> a</w:t>
      </w:r>
      <w:r w:rsidRPr="00116B42">
        <w:rPr>
          <w:rFonts w:eastAsiaTheme="minorHAnsi"/>
          <w:lang w:val="en-US" w:eastAsia="en-US"/>
        </w:rPr>
        <w:t xml:space="preserve"> Smart city </w:t>
      </w:r>
      <w:r w:rsidR="00C16B2D">
        <w:rPr>
          <w:rFonts w:eastAsiaTheme="minorHAnsi"/>
          <w:lang w:val="en-US" w:eastAsia="en-US"/>
        </w:rPr>
        <w:t>i</w:t>
      </w:r>
      <w:r w:rsidRPr="00116B42">
        <w:rPr>
          <w:rFonts w:eastAsiaTheme="minorHAnsi"/>
          <w:lang w:val="en-US" w:eastAsia="en-US"/>
        </w:rPr>
        <w:t xml:space="preserve">s a high-tech intensive and advanced city that connects people, information and city elements using new technologies </w:t>
      </w:r>
      <w:proofErr w:type="gramStart"/>
      <w:r w:rsidRPr="00116B42">
        <w:rPr>
          <w:rFonts w:eastAsiaTheme="minorHAnsi"/>
          <w:lang w:val="en-US" w:eastAsia="en-US"/>
        </w:rPr>
        <w:t>in order to</w:t>
      </w:r>
      <w:proofErr w:type="gramEnd"/>
      <w:r w:rsidRPr="00116B42">
        <w:rPr>
          <w:rFonts w:eastAsiaTheme="minorHAnsi"/>
          <w:lang w:val="en-US" w:eastAsia="en-US"/>
        </w:rPr>
        <w:t xml:space="preserve"> create a sustainable, greener city, competitive and innovative commerce, and an increased life quality [</w:t>
      </w:r>
      <w:r w:rsidR="00872F99">
        <w:rPr>
          <w:rFonts w:eastAsiaTheme="minorHAnsi"/>
          <w:lang w:val="en-US" w:eastAsia="en-US"/>
        </w:rPr>
        <w:t>9</w:t>
      </w:r>
      <w:r w:rsidRPr="00116B42">
        <w:rPr>
          <w:rFonts w:eastAsiaTheme="minorHAnsi"/>
          <w:lang w:val="en-US" w:eastAsia="en-US"/>
        </w:rPr>
        <w:t xml:space="preserve">]. </w:t>
      </w:r>
    </w:p>
    <w:p w:rsidR="00116B42" w:rsidRPr="00116B42" w:rsidRDefault="00116B42" w:rsidP="00116B42">
      <w:pPr>
        <w:autoSpaceDE w:val="0"/>
        <w:autoSpaceDN w:val="0"/>
        <w:adjustRightInd w:val="0"/>
        <w:spacing w:after="0" w:line="240" w:lineRule="auto"/>
        <w:ind w:left="0" w:right="0" w:firstLine="0"/>
        <w:rPr>
          <w:rFonts w:eastAsiaTheme="minorHAnsi"/>
          <w:lang w:val="en-US" w:eastAsia="en-US"/>
        </w:rPr>
      </w:pPr>
    </w:p>
    <w:p w:rsidR="00116B42" w:rsidRDefault="00116B42" w:rsidP="00AC452A">
      <w:pPr>
        <w:spacing w:after="0" w:line="240" w:lineRule="auto"/>
        <w:ind w:left="0" w:right="0" w:firstLine="708"/>
        <w:rPr>
          <w:rFonts w:eastAsiaTheme="minorHAnsi"/>
          <w:lang w:val="en-US" w:eastAsia="en-US"/>
        </w:rPr>
      </w:pPr>
      <w:r w:rsidRPr="00116B42">
        <w:rPr>
          <w:rFonts w:eastAsiaTheme="minorHAnsi"/>
          <w:lang w:val="en-US" w:eastAsia="en-US"/>
        </w:rPr>
        <w:t>With the exponential growth and development of technology and the increas</w:t>
      </w:r>
      <w:r w:rsidR="00C01411">
        <w:rPr>
          <w:rFonts w:eastAsiaTheme="minorHAnsi"/>
          <w:lang w:val="en-US" w:eastAsia="en-US"/>
        </w:rPr>
        <w:t>ing</w:t>
      </w:r>
      <w:r w:rsidRPr="00116B42">
        <w:rPr>
          <w:rFonts w:eastAsiaTheme="minorHAnsi"/>
          <w:lang w:val="en-US" w:eastAsia="en-US"/>
        </w:rPr>
        <w:t xml:space="preserve"> of the</w:t>
      </w:r>
      <w:r w:rsidR="00C01411">
        <w:rPr>
          <w:rFonts w:eastAsiaTheme="minorHAnsi"/>
          <w:lang w:val="en-US" w:eastAsia="en-US"/>
        </w:rPr>
        <w:t xml:space="preserve"> world</w:t>
      </w:r>
      <w:r w:rsidRPr="00116B42">
        <w:rPr>
          <w:rFonts w:eastAsiaTheme="minorHAnsi"/>
          <w:lang w:val="en-US" w:eastAsia="en-US"/>
        </w:rPr>
        <w:t xml:space="preserve"> population, the resources invested in everyday technology are increasing. And transport</w:t>
      </w:r>
      <w:r w:rsidR="008B4BC8">
        <w:rPr>
          <w:rFonts w:eastAsiaTheme="minorHAnsi"/>
          <w:lang w:val="en-US" w:eastAsia="en-US"/>
        </w:rPr>
        <w:t>ation</w:t>
      </w:r>
      <w:r w:rsidRPr="00116B42">
        <w:rPr>
          <w:rFonts w:eastAsiaTheme="minorHAnsi"/>
          <w:lang w:val="en-US" w:eastAsia="en-US"/>
        </w:rPr>
        <w:t xml:space="preserve"> is one of the areas more conducive to development. Nowadays some of the smart technologies combined with the Internet of Things </w:t>
      </w:r>
      <w:r w:rsidR="00A07D02">
        <w:rPr>
          <w:rFonts w:eastAsiaTheme="minorHAnsi"/>
          <w:lang w:val="en-US" w:eastAsia="en-US"/>
        </w:rPr>
        <w:t xml:space="preserve">that </w:t>
      </w:r>
      <w:r w:rsidRPr="00116B42">
        <w:rPr>
          <w:rFonts w:eastAsiaTheme="minorHAnsi"/>
          <w:lang w:val="en-US" w:eastAsia="en-US"/>
        </w:rPr>
        <w:t>are being developed to help make cities smarter</w:t>
      </w:r>
      <w:r w:rsidR="007B65D8">
        <w:rPr>
          <w:rFonts w:eastAsiaTheme="minorHAnsi"/>
          <w:lang w:val="en-US" w:eastAsia="en-US"/>
        </w:rPr>
        <w:t>,</w:t>
      </w:r>
      <w:r w:rsidRPr="00116B42">
        <w:rPr>
          <w:rFonts w:eastAsiaTheme="minorHAnsi"/>
          <w:lang w:val="en-US" w:eastAsia="en-US"/>
        </w:rPr>
        <w:t xml:space="preserve"> are used by some emergency ambulances and police from countries all over the world. For example, this new </w:t>
      </w:r>
      <w:r w:rsidRPr="00116B42">
        <w:rPr>
          <w:rFonts w:ascii="Arial" w:eastAsia="Times New Roman" w:hAnsi="Arial" w:cs="Arial"/>
          <w:bCs/>
          <w:color w:val="222222"/>
          <w:sz w:val="21"/>
          <w:szCs w:val="21"/>
          <w:lang w:val="en-US"/>
        </w:rPr>
        <w:t>R</w:t>
      </w:r>
      <w:r w:rsidRPr="00116B42">
        <w:rPr>
          <w:rFonts w:ascii="Arial" w:eastAsia="Times New Roman" w:hAnsi="Arial" w:cs="Arial"/>
          <w:color w:val="222222"/>
          <w:sz w:val="21"/>
          <w:szCs w:val="21"/>
          <w:shd w:val="clear" w:color="auto" w:fill="FFFFFF"/>
          <w:lang w:val="en-US"/>
        </w:rPr>
        <w:t>adio-</w:t>
      </w:r>
      <w:r w:rsidRPr="00116B42">
        <w:rPr>
          <w:rFonts w:ascii="Arial" w:eastAsia="Times New Roman" w:hAnsi="Arial" w:cs="Arial"/>
          <w:bCs/>
          <w:color w:val="222222"/>
          <w:sz w:val="21"/>
          <w:szCs w:val="21"/>
          <w:lang w:val="en-US"/>
        </w:rPr>
        <w:t>F</w:t>
      </w:r>
      <w:r w:rsidRPr="00116B42">
        <w:rPr>
          <w:rFonts w:ascii="Arial" w:eastAsia="Times New Roman" w:hAnsi="Arial" w:cs="Arial"/>
          <w:color w:val="222222"/>
          <w:sz w:val="21"/>
          <w:szCs w:val="21"/>
          <w:shd w:val="clear" w:color="auto" w:fill="FFFFFF"/>
          <w:lang w:val="en-US"/>
        </w:rPr>
        <w:t>requency </w:t>
      </w:r>
      <w:r w:rsidRPr="00116B42">
        <w:rPr>
          <w:rFonts w:ascii="Arial" w:eastAsia="Times New Roman" w:hAnsi="Arial" w:cs="Arial"/>
          <w:bCs/>
          <w:color w:val="222222"/>
          <w:sz w:val="21"/>
          <w:szCs w:val="21"/>
          <w:lang w:val="en-US"/>
        </w:rPr>
        <w:t>Id</w:t>
      </w:r>
      <w:r w:rsidRPr="00116B42">
        <w:rPr>
          <w:rFonts w:ascii="Arial" w:eastAsia="Times New Roman" w:hAnsi="Arial" w:cs="Arial"/>
          <w:color w:val="222222"/>
          <w:sz w:val="21"/>
          <w:szCs w:val="21"/>
          <w:shd w:val="clear" w:color="auto" w:fill="FFFFFF"/>
          <w:lang w:val="en-US"/>
        </w:rPr>
        <w:t>entification(RFID)</w:t>
      </w:r>
      <w:r>
        <w:rPr>
          <w:rFonts w:ascii="Times New Roman" w:eastAsia="Times New Roman" w:hAnsi="Times New Roman" w:cs="Times New Roman"/>
          <w:color w:val="auto"/>
          <w:sz w:val="24"/>
          <w:szCs w:val="24"/>
          <w:lang w:val="en-US"/>
        </w:rPr>
        <w:t xml:space="preserve"> </w:t>
      </w:r>
      <w:r w:rsidRPr="00116B42">
        <w:rPr>
          <w:rFonts w:eastAsiaTheme="minorHAnsi"/>
          <w:lang w:val="en-US" w:eastAsia="en-US"/>
        </w:rPr>
        <w:t xml:space="preserve">technology that controls the position of ambulances and if it has an emergency, it changes the traffic lights </w:t>
      </w:r>
      <w:proofErr w:type="gramStart"/>
      <w:r w:rsidRPr="00116B42">
        <w:rPr>
          <w:rFonts w:eastAsiaTheme="minorHAnsi"/>
          <w:lang w:val="en-US" w:eastAsia="en-US"/>
        </w:rPr>
        <w:t>in order to</w:t>
      </w:r>
      <w:proofErr w:type="gramEnd"/>
      <w:r w:rsidRPr="00116B42">
        <w:rPr>
          <w:rFonts w:eastAsiaTheme="minorHAnsi"/>
          <w:lang w:val="en-US" w:eastAsia="en-US"/>
        </w:rPr>
        <w:t xml:space="preserve"> minimize the time it takes to get to the location [</w:t>
      </w:r>
      <w:r w:rsidR="00872F99">
        <w:rPr>
          <w:rFonts w:eastAsiaTheme="minorHAnsi"/>
          <w:lang w:val="en-US" w:eastAsia="en-US"/>
        </w:rPr>
        <w:t>10</w:t>
      </w:r>
      <w:r w:rsidRPr="00116B42">
        <w:rPr>
          <w:rFonts w:eastAsiaTheme="minorHAnsi"/>
          <w:lang w:val="en-US" w:eastAsia="en-US"/>
        </w:rPr>
        <w:t xml:space="preserve">]. Or the police of Dubai </w:t>
      </w:r>
      <w:r w:rsidR="00056835">
        <w:rPr>
          <w:rFonts w:eastAsiaTheme="minorHAnsi"/>
          <w:lang w:val="en-US" w:eastAsia="en-US"/>
        </w:rPr>
        <w:t>that</w:t>
      </w:r>
      <w:r w:rsidRPr="00116B42">
        <w:rPr>
          <w:rFonts w:eastAsiaTheme="minorHAnsi"/>
          <w:lang w:val="en-US" w:eastAsia="en-US"/>
        </w:rPr>
        <w:t xml:space="preserve"> have cameras in their cars </w:t>
      </w:r>
      <w:r w:rsidR="00056835">
        <w:rPr>
          <w:rFonts w:eastAsiaTheme="minorHAnsi"/>
          <w:lang w:val="en-US" w:eastAsia="en-US"/>
        </w:rPr>
        <w:t>that</w:t>
      </w:r>
      <w:r w:rsidRPr="00116B42">
        <w:rPr>
          <w:rFonts w:eastAsiaTheme="minorHAnsi"/>
          <w:lang w:val="en-US" w:eastAsia="en-US"/>
        </w:rPr>
        <w:t xml:space="preserve"> when pointed to</w:t>
      </w:r>
      <w:r w:rsidR="00FC0EE2">
        <w:rPr>
          <w:rFonts w:eastAsiaTheme="minorHAnsi"/>
          <w:lang w:val="en-US" w:eastAsia="en-US"/>
        </w:rPr>
        <w:t xml:space="preserve"> </w:t>
      </w:r>
      <w:r w:rsidRPr="00116B42">
        <w:rPr>
          <w:rFonts w:eastAsiaTheme="minorHAnsi"/>
          <w:lang w:val="en-US" w:eastAsia="en-US"/>
        </w:rPr>
        <w:t>other cars</w:t>
      </w:r>
      <w:r w:rsidR="002420C0">
        <w:rPr>
          <w:rFonts w:eastAsiaTheme="minorHAnsi"/>
          <w:lang w:val="en-US" w:eastAsia="en-US"/>
        </w:rPr>
        <w:t>’</w:t>
      </w:r>
      <w:r w:rsidRPr="00116B42">
        <w:rPr>
          <w:rFonts w:eastAsiaTheme="minorHAnsi"/>
          <w:lang w:val="en-US" w:eastAsia="en-US"/>
        </w:rPr>
        <w:t xml:space="preserve"> license plates </w:t>
      </w:r>
      <w:r w:rsidR="00796AA4">
        <w:rPr>
          <w:rFonts w:eastAsiaTheme="minorHAnsi"/>
          <w:lang w:val="en-US" w:eastAsia="en-US"/>
        </w:rPr>
        <w:t>show</w:t>
      </w:r>
      <w:r w:rsidRPr="00116B42">
        <w:rPr>
          <w:rFonts w:eastAsiaTheme="minorHAnsi"/>
          <w:lang w:val="en-US" w:eastAsia="en-US"/>
        </w:rPr>
        <w:t xml:space="preserve"> all the cars information. </w:t>
      </w:r>
    </w:p>
    <w:p w:rsidR="00116B42" w:rsidRPr="00116B42" w:rsidRDefault="00116B42" w:rsidP="00116B42">
      <w:pPr>
        <w:spacing w:after="0" w:line="240" w:lineRule="auto"/>
        <w:ind w:left="0" w:right="0" w:firstLine="0"/>
        <w:rPr>
          <w:rFonts w:ascii="Times New Roman" w:eastAsia="Times New Roman" w:hAnsi="Times New Roman" w:cs="Times New Roman"/>
          <w:color w:val="auto"/>
          <w:sz w:val="24"/>
          <w:szCs w:val="24"/>
          <w:lang w:val="en-US"/>
        </w:rPr>
      </w:pPr>
    </w:p>
    <w:p w:rsidR="00116B42" w:rsidRDefault="00116B42" w:rsidP="00AC452A">
      <w:pPr>
        <w:ind w:firstLine="698"/>
        <w:rPr>
          <w:lang w:val="en-US"/>
        </w:rPr>
      </w:pPr>
      <w:r w:rsidRPr="00116B42">
        <w:rPr>
          <w:rFonts w:eastAsiaTheme="minorHAnsi"/>
          <w:lang w:val="en-US" w:eastAsia="en-US"/>
        </w:rPr>
        <w:t>From our point of view the most important concept related with smart cities is sustainable mobility(SM). In relation to mobility in intelligent environments, spatial mobility should be increased, spatial segregation eliminated or reduced, and social inclusion should be promoted favoring environmental sustainability. SM can be achieved through actions that focus on two contexts, socio-economic and environmental. With respect to the first, actions on the use and occupation of land and on the management of transport must aim at ensuring access to goods and services, with ways to maintain the quality of life of the population. One of the actions is the direction of public transport investment programs of better quality, with adequate tariffs to demand and supply and that guarantee the safety of people [</w:t>
      </w:r>
      <w:r w:rsidR="007151CD">
        <w:rPr>
          <w:rFonts w:eastAsiaTheme="minorHAnsi"/>
          <w:lang w:val="en-US" w:eastAsia="en-US"/>
        </w:rPr>
        <w:t>1</w:t>
      </w:r>
      <w:r w:rsidR="00872F99">
        <w:rPr>
          <w:rFonts w:eastAsiaTheme="minorHAnsi"/>
          <w:lang w:val="en-US" w:eastAsia="en-US"/>
        </w:rPr>
        <w:t>1</w:t>
      </w:r>
      <w:r w:rsidRPr="00116B42">
        <w:rPr>
          <w:rFonts w:eastAsiaTheme="minorHAnsi"/>
          <w:lang w:val="en-US" w:eastAsia="en-US"/>
        </w:rPr>
        <w:t>]. In addition, the need to link these initiatives to an adequate land use plan, which allows for shorter distances, from investments in new housing near the central areas. With regard to the environmental context, actions that prioritize public transportation investments based on clean energy, that create policies to restrict the use of individual transportation in already polluted areas and that implement intelligent systems of traffic control, greater fluidity, reduced congestion and travel times.</w:t>
      </w:r>
    </w:p>
    <w:p w:rsidR="00116B42" w:rsidRPr="006D701A" w:rsidRDefault="006D701A" w:rsidP="00116B42">
      <w:pPr>
        <w:rPr>
          <w:b/>
          <w:i/>
          <w:sz w:val="28"/>
          <w:lang w:val="en-US"/>
        </w:rPr>
      </w:pPr>
      <w:r w:rsidRPr="006D701A">
        <w:rPr>
          <w:b/>
          <w:i/>
          <w:sz w:val="28"/>
          <w:lang w:val="en-US"/>
        </w:rPr>
        <w:t>Conclusion</w:t>
      </w:r>
    </w:p>
    <w:p w:rsidR="006D701A" w:rsidRPr="006D701A" w:rsidRDefault="006D701A" w:rsidP="00957B4B">
      <w:pPr>
        <w:spacing w:after="0" w:line="240" w:lineRule="auto"/>
        <w:ind w:left="0" w:right="0" w:firstLine="708"/>
        <w:rPr>
          <w:rFonts w:asciiTheme="minorHAnsi" w:eastAsia="Times New Roman" w:hAnsiTheme="minorHAnsi" w:cstheme="minorHAnsi"/>
          <w:color w:val="auto"/>
          <w:szCs w:val="28"/>
          <w:lang w:val="en-US"/>
        </w:rPr>
      </w:pPr>
      <w:r w:rsidRPr="006D701A">
        <w:rPr>
          <w:rFonts w:asciiTheme="minorHAnsi" w:eastAsia="Times New Roman" w:hAnsiTheme="minorHAnsi" w:cstheme="minorHAnsi"/>
          <w:color w:val="auto"/>
          <w:szCs w:val="28"/>
          <w:lang w:val="en-US"/>
        </w:rPr>
        <w:t xml:space="preserve">Like we said in the beginning, transports are becoming even more smarter and technologies are being used to help in our everyday life and improve our way of </w:t>
      </w:r>
      <w:r w:rsidR="00A37B0D">
        <w:rPr>
          <w:rFonts w:asciiTheme="minorHAnsi" w:eastAsia="Times New Roman" w:hAnsiTheme="minorHAnsi" w:cstheme="minorHAnsi"/>
          <w:color w:val="auto"/>
          <w:szCs w:val="28"/>
          <w:lang w:val="en-US"/>
        </w:rPr>
        <w:t>transportation</w:t>
      </w:r>
      <w:r w:rsidRPr="006D701A">
        <w:rPr>
          <w:rFonts w:asciiTheme="minorHAnsi" w:eastAsia="Times New Roman" w:hAnsiTheme="minorHAnsi" w:cstheme="minorHAnsi"/>
          <w:color w:val="auto"/>
          <w:szCs w:val="28"/>
          <w:lang w:val="en-US"/>
        </w:rPr>
        <w:t xml:space="preserve">. </w:t>
      </w:r>
    </w:p>
    <w:p w:rsidR="00116B42" w:rsidRDefault="006D701A" w:rsidP="00C10192">
      <w:pPr>
        <w:spacing w:after="0" w:line="240" w:lineRule="auto"/>
        <w:ind w:left="0" w:right="0" w:firstLine="708"/>
        <w:rPr>
          <w:rFonts w:asciiTheme="minorHAnsi" w:eastAsia="Times New Roman" w:hAnsiTheme="minorHAnsi" w:cstheme="minorHAnsi"/>
          <w:color w:val="auto"/>
          <w:szCs w:val="28"/>
          <w:lang w:val="en-US"/>
        </w:rPr>
      </w:pPr>
      <w:r w:rsidRPr="006D701A">
        <w:rPr>
          <w:rFonts w:asciiTheme="minorHAnsi" w:eastAsia="Times New Roman" w:hAnsiTheme="minorHAnsi" w:cstheme="minorHAnsi"/>
          <w:color w:val="auto"/>
          <w:szCs w:val="28"/>
          <w:lang w:val="en-US"/>
        </w:rPr>
        <w:lastRenderedPageBreak/>
        <w:t>We exposed some examples used in some smart cities around the world. Hopefully with time, all the cities will become smarter and we will see more progress in transportation, that will lead to help everyone’s life and make us even more evolved than we are now.</w:t>
      </w:r>
    </w:p>
    <w:p w:rsidR="00372EA3" w:rsidRDefault="00372EA3" w:rsidP="00116B42">
      <w:pPr>
        <w:jc w:val="center"/>
        <w:rPr>
          <w:b/>
          <w:i/>
          <w:sz w:val="48"/>
          <w:szCs w:val="48"/>
          <w:lang w:val="en-US"/>
        </w:rPr>
      </w:pPr>
    </w:p>
    <w:p w:rsidR="00116B42" w:rsidRDefault="00116B42" w:rsidP="00116B42">
      <w:pPr>
        <w:jc w:val="center"/>
        <w:rPr>
          <w:b/>
          <w:i/>
          <w:sz w:val="48"/>
          <w:szCs w:val="48"/>
          <w:lang w:val="en-US"/>
        </w:rPr>
      </w:pPr>
      <w:r w:rsidRPr="00116B42">
        <w:rPr>
          <w:b/>
          <w:i/>
          <w:sz w:val="48"/>
          <w:szCs w:val="48"/>
          <w:lang w:val="en-US"/>
        </w:rPr>
        <w:t>Problem Statement</w:t>
      </w:r>
    </w:p>
    <w:p w:rsidR="00116B42" w:rsidRPr="00116B42" w:rsidRDefault="00116B42" w:rsidP="00116B42">
      <w:pPr>
        <w:tabs>
          <w:tab w:val="left" w:pos="310"/>
        </w:tabs>
        <w:rPr>
          <w:b/>
          <w:i/>
          <w:lang w:val="en-US"/>
        </w:rPr>
      </w:pPr>
      <w:r>
        <w:rPr>
          <w:b/>
          <w:i/>
          <w:sz w:val="48"/>
          <w:szCs w:val="48"/>
          <w:lang w:val="en-US"/>
        </w:rPr>
        <w:tab/>
      </w:r>
      <w:r>
        <w:rPr>
          <w:b/>
          <w:i/>
          <w:lang w:val="en-US"/>
        </w:rPr>
        <w:t>Out of context:</w:t>
      </w:r>
    </w:p>
    <w:tbl>
      <w:tblPr>
        <w:tblStyle w:val="TabeladeGrelha4-Destaque1"/>
        <w:tblpPr w:leftFromText="141" w:rightFromText="141" w:vertAnchor="text" w:horzAnchor="margin" w:tblpY="3159"/>
        <w:tblW w:w="8508" w:type="dxa"/>
        <w:tblLook w:val="04A0" w:firstRow="1" w:lastRow="0" w:firstColumn="1" w:lastColumn="0" w:noHBand="0" w:noVBand="1"/>
      </w:tblPr>
      <w:tblGrid>
        <w:gridCol w:w="4254"/>
        <w:gridCol w:w="4254"/>
      </w:tblGrid>
      <w:tr w:rsidR="0040475A" w:rsidTr="00372EA3">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Pr>
              <w:jc w:val="center"/>
            </w:pPr>
            <w:proofErr w:type="spellStart"/>
            <w:r>
              <w:t>Keywords</w:t>
            </w:r>
            <w:proofErr w:type="spellEnd"/>
          </w:p>
        </w:tc>
        <w:tc>
          <w:tcPr>
            <w:tcW w:w="4254" w:type="dxa"/>
          </w:tcPr>
          <w:p w:rsidR="0040475A" w:rsidRDefault="0040475A" w:rsidP="00372EA3">
            <w:pPr>
              <w:jc w:val="center"/>
              <w:cnfStyle w:val="100000000000" w:firstRow="1" w:lastRow="0" w:firstColumn="0" w:lastColumn="0" w:oddVBand="0" w:evenVBand="0" w:oddHBand="0" w:evenHBand="0" w:firstRowFirstColumn="0" w:firstRowLastColumn="0" w:lastRowFirstColumn="0" w:lastRowLastColumn="0"/>
            </w:pPr>
            <w:proofErr w:type="spellStart"/>
            <w:r>
              <w:t>Expressions</w:t>
            </w:r>
            <w:proofErr w:type="spellEnd"/>
          </w:p>
        </w:tc>
      </w:tr>
      <w:tr w:rsidR="0040475A" w:rsidTr="00372EA3">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Mishap</w:t>
            </w:r>
            <w:proofErr w:type="spellEnd"/>
          </w:p>
        </w:tc>
        <w:tc>
          <w:tcPr>
            <w:tcW w:w="4254" w:type="dxa"/>
          </w:tcPr>
          <w:p w:rsidR="0040475A" w:rsidRDefault="0040475A" w:rsidP="00372EA3">
            <w:pPr>
              <w:cnfStyle w:val="000000100000" w:firstRow="0" w:lastRow="0" w:firstColumn="0" w:lastColumn="0" w:oddVBand="0" w:evenVBand="0" w:oddHBand="1" w:evenHBand="0" w:firstRowFirstColumn="0" w:firstRowLastColumn="0" w:lastRowFirstColumn="0" w:lastRowLastColumn="0"/>
            </w:pPr>
            <w:r>
              <w:t>“</w:t>
            </w:r>
            <w:proofErr w:type="spellStart"/>
            <w:r>
              <w:t>One</w:t>
            </w:r>
            <w:proofErr w:type="spellEnd"/>
            <w:r>
              <w:t xml:space="preserve"> </w:t>
            </w:r>
            <w:proofErr w:type="spellStart"/>
            <w:r>
              <w:t>critical</w:t>
            </w:r>
            <w:proofErr w:type="spellEnd"/>
            <w:r>
              <w:t xml:space="preserve"> </w:t>
            </w:r>
            <w:proofErr w:type="spellStart"/>
            <w:r>
              <w:t>issue</w:t>
            </w:r>
            <w:proofErr w:type="spellEnd"/>
            <w:r>
              <w:t>”</w:t>
            </w:r>
          </w:p>
        </w:tc>
      </w:tr>
      <w:tr w:rsidR="0040475A" w:rsidTr="00372EA3">
        <w:trPr>
          <w:trHeight w:val="271"/>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hardship</w:t>
            </w:r>
            <w:proofErr w:type="spellEnd"/>
          </w:p>
        </w:tc>
        <w:tc>
          <w:tcPr>
            <w:tcW w:w="4254" w:type="dxa"/>
          </w:tcPr>
          <w:p w:rsidR="0040475A" w:rsidRDefault="0040475A" w:rsidP="00372EA3">
            <w:pPr>
              <w:cnfStyle w:val="000000000000" w:firstRow="0" w:lastRow="0" w:firstColumn="0" w:lastColumn="0" w:oddVBand="0" w:evenVBand="0" w:oddHBand="0" w:evenHBand="0" w:firstRowFirstColumn="0" w:firstRowLastColumn="0" w:lastRowFirstColumn="0" w:lastRowLastColumn="0"/>
            </w:pPr>
            <w:r>
              <w:t xml:space="preserve">“To reverse </w:t>
            </w:r>
            <w:proofErr w:type="spellStart"/>
            <w:r>
              <w:t>this</w:t>
            </w:r>
            <w:proofErr w:type="spellEnd"/>
            <w:r>
              <w:t>”</w:t>
            </w:r>
          </w:p>
        </w:tc>
      </w:tr>
      <w:tr w:rsidR="0040475A" w:rsidTr="00372EA3">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Difficulty</w:t>
            </w:r>
            <w:proofErr w:type="spellEnd"/>
          </w:p>
        </w:tc>
        <w:tc>
          <w:tcPr>
            <w:tcW w:w="4254" w:type="dxa"/>
          </w:tcPr>
          <w:p w:rsidR="0040475A" w:rsidRDefault="0040475A" w:rsidP="00372EA3">
            <w:pPr>
              <w:cnfStyle w:val="000000100000" w:firstRow="0" w:lastRow="0" w:firstColumn="0" w:lastColumn="0" w:oddVBand="0" w:evenVBand="0" w:oddHBand="1" w:evenHBand="0" w:firstRowFirstColumn="0" w:firstRowLastColumn="0" w:lastRowFirstColumn="0" w:lastRowLastColumn="0"/>
            </w:pPr>
            <w:r>
              <w:t xml:space="preserve">“In </w:t>
            </w:r>
            <w:proofErr w:type="spellStart"/>
            <w:r>
              <w:t>addition</w:t>
            </w:r>
            <w:proofErr w:type="spellEnd"/>
            <w:r>
              <w:t>”</w:t>
            </w:r>
          </w:p>
        </w:tc>
      </w:tr>
      <w:tr w:rsidR="0040475A" w:rsidRPr="00AC4953" w:rsidTr="00372EA3">
        <w:trPr>
          <w:trHeight w:val="271"/>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Obstacle</w:t>
            </w:r>
            <w:proofErr w:type="spellEnd"/>
          </w:p>
        </w:tc>
        <w:tc>
          <w:tcPr>
            <w:tcW w:w="4254" w:type="dxa"/>
          </w:tcPr>
          <w:p w:rsidR="0040475A" w:rsidRPr="00A87449" w:rsidRDefault="0040475A" w:rsidP="00372EA3">
            <w:pPr>
              <w:cnfStyle w:val="000000000000" w:firstRow="0" w:lastRow="0" w:firstColumn="0" w:lastColumn="0" w:oddVBand="0" w:evenVBand="0" w:oddHBand="0" w:evenHBand="0" w:firstRowFirstColumn="0" w:firstRowLastColumn="0" w:lastRowFirstColumn="0" w:lastRowLastColumn="0"/>
              <w:rPr>
                <w:lang w:val="en-US"/>
              </w:rPr>
            </w:pPr>
            <w:r w:rsidRPr="00A87449">
              <w:rPr>
                <w:lang w:val="en-US"/>
              </w:rPr>
              <w:t>“Opens up a new field/issue”</w:t>
            </w:r>
          </w:p>
        </w:tc>
      </w:tr>
      <w:tr w:rsidR="0040475A" w:rsidRPr="00AC4953" w:rsidTr="00372EA3">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Setback</w:t>
            </w:r>
            <w:proofErr w:type="spellEnd"/>
          </w:p>
        </w:tc>
        <w:tc>
          <w:tcPr>
            <w:tcW w:w="4254" w:type="dxa"/>
          </w:tcPr>
          <w:p w:rsidR="0040475A" w:rsidRPr="00A87449" w:rsidRDefault="0040475A" w:rsidP="00372EA3">
            <w:pPr>
              <w:cnfStyle w:val="000000100000" w:firstRow="0" w:lastRow="0" w:firstColumn="0" w:lastColumn="0" w:oddVBand="0" w:evenVBand="0" w:oddHBand="1" w:evenHBand="0" w:firstRowFirstColumn="0" w:firstRowLastColumn="0" w:lastRowFirstColumn="0" w:lastRowLastColumn="0"/>
              <w:rPr>
                <w:lang w:val="en-US"/>
              </w:rPr>
            </w:pPr>
            <w:r w:rsidRPr="00A87449">
              <w:rPr>
                <w:lang w:val="en-US"/>
              </w:rPr>
              <w:t>“Is an important issue for”</w:t>
            </w:r>
          </w:p>
        </w:tc>
      </w:tr>
      <w:tr w:rsidR="0040475A" w:rsidRPr="00AC4953" w:rsidTr="00372EA3">
        <w:trPr>
          <w:trHeight w:val="271"/>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Trouble</w:t>
            </w:r>
            <w:proofErr w:type="spellEnd"/>
          </w:p>
        </w:tc>
        <w:tc>
          <w:tcPr>
            <w:tcW w:w="4254" w:type="dxa"/>
          </w:tcPr>
          <w:p w:rsidR="0040475A" w:rsidRPr="00A87449" w:rsidRDefault="0040475A" w:rsidP="00372EA3">
            <w:pPr>
              <w:cnfStyle w:val="000000000000" w:firstRow="0" w:lastRow="0" w:firstColumn="0" w:lastColumn="0" w:oddVBand="0" w:evenVBand="0" w:oddHBand="0" w:evenHBand="0" w:firstRowFirstColumn="0" w:firstRowLastColumn="0" w:lastRowFirstColumn="0" w:lastRowLastColumn="0"/>
              <w:rPr>
                <w:lang w:val="en-US"/>
              </w:rPr>
            </w:pPr>
            <w:r w:rsidRPr="00A87449">
              <w:rPr>
                <w:lang w:val="en-US"/>
              </w:rPr>
              <w:t>“Considerable attention has been paid to…”</w:t>
            </w:r>
          </w:p>
        </w:tc>
      </w:tr>
      <w:tr w:rsidR="0040475A" w:rsidRPr="00AC4953" w:rsidTr="00372EA3">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Hindrance</w:t>
            </w:r>
            <w:proofErr w:type="spellEnd"/>
          </w:p>
        </w:tc>
        <w:tc>
          <w:tcPr>
            <w:tcW w:w="4254" w:type="dxa"/>
          </w:tcPr>
          <w:p w:rsidR="0040475A" w:rsidRPr="00A87449" w:rsidRDefault="0040475A" w:rsidP="00372EA3">
            <w:pPr>
              <w:cnfStyle w:val="000000100000" w:firstRow="0" w:lastRow="0" w:firstColumn="0" w:lastColumn="0" w:oddVBand="0" w:evenVBand="0" w:oddHBand="1" w:evenHBand="0" w:firstRowFirstColumn="0" w:firstRowLastColumn="0" w:lastRowFirstColumn="0" w:lastRowLastColumn="0"/>
              <w:rPr>
                <w:lang w:val="en-US"/>
              </w:rPr>
            </w:pPr>
            <w:r w:rsidRPr="00A87449">
              <w:rPr>
                <w:lang w:val="en-US"/>
              </w:rPr>
              <w:t>“To portray the issue…” The problem with this approach is”</w:t>
            </w:r>
          </w:p>
        </w:tc>
      </w:tr>
      <w:tr w:rsidR="0040475A" w:rsidRPr="00AC4953" w:rsidTr="00372EA3">
        <w:trPr>
          <w:trHeight w:val="311"/>
        </w:trPr>
        <w:tc>
          <w:tcPr>
            <w:cnfStyle w:val="001000000000" w:firstRow="0" w:lastRow="0" w:firstColumn="1" w:lastColumn="0" w:oddVBand="0" w:evenVBand="0" w:oddHBand="0" w:evenHBand="0" w:firstRowFirstColumn="0" w:firstRowLastColumn="0" w:lastRowFirstColumn="0" w:lastRowLastColumn="0"/>
            <w:tcW w:w="4254" w:type="dxa"/>
          </w:tcPr>
          <w:p w:rsidR="0040475A" w:rsidRDefault="0040475A" w:rsidP="00372EA3">
            <w:proofErr w:type="spellStart"/>
            <w:r>
              <w:t>Impediment</w:t>
            </w:r>
            <w:proofErr w:type="spellEnd"/>
          </w:p>
        </w:tc>
        <w:tc>
          <w:tcPr>
            <w:tcW w:w="4254" w:type="dxa"/>
          </w:tcPr>
          <w:p w:rsidR="0040475A" w:rsidRPr="00A87449" w:rsidRDefault="0040475A" w:rsidP="00372EA3">
            <w:pPr>
              <w:cnfStyle w:val="000000000000" w:firstRow="0" w:lastRow="0" w:firstColumn="0" w:lastColumn="0" w:oddVBand="0" w:evenVBand="0" w:oddHBand="0" w:evenHBand="0" w:firstRowFirstColumn="0" w:firstRowLastColumn="0" w:lastRowFirstColumn="0" w:lastRowLastColumn="0"/>
              <w:rPr>
                <w:lang w:val="en-US"/>
              </w:rPr>
            </w:pPr>
            <w:r w:rsidRPr="00A87449">
              <w:rPr>
                <w:lang w:val="en-US"/>
              </w:rPr>
              <w:t>“The problem with this approach is”</w:t>
            </w:r>
          </w:p>
        </w:tc>
      </w:tr>
    </w:tbl>
    <w:p w:rsidR="00F122B0" w:rsidRDefault="00116B42" w:rsidP="0040475A">
      <w:pPr>
        <w:rPr>
          <w:lang w:val="en-GB"/>
        </w:rPr>
      </w:pPr>
      <w:r>
        <w:rPr>
          <w:lang w:val="en-GB"/>
        </w:rPr>
        <w:t xml:space="preserve">  </w:t>
      </w:r>
      <w:r w:rsidR="00A43BD4">
        <w:rPr>
          <w:lang w:val="en-GB"/>
        </w:rPr>
        <w:tab/>
      </w:r>
      <w:r>
        <w:rPr>
          <w:lang w:val="en-GB"/>
        </w:rPr>
        <w:t xml:space="preserve"> When writing a technical report there are rules the writer should and must follow, for it to be correctly structured and meaningful. One important section of the report is the problem statement. It is in it that the writer specifies a possible problem related to the topic being researched. When writing the problem section, it is essential that it has a concise description for the team to be able to focus on what must</w:t>
      </w:r>
      <w:r w:rsidR="00F675B3">
        <w:rPr>
          <w:lang w:val="en-GB"/>
        </w:rPr>
        <w:t xml:space="preserve"> be</w:t>
      </w:r>
      <w:r>
        <w:rPr>
          <w:lang w:val="en-GB"/>
        </w:rPr>
        <w:t xml:space="preserve"> solve</w:t>
      </w:r>
      <w:r w:rsidR="00F675B3">
        <w:rPr>
          <w:lang w:val="en-GB"/>
        </w:rPr>
        <w:t>d</w:t>
      </w:r>
      <w:r>
        <w:rPr>
          <w:lang w:val="en-GB"/>
        </w:rPr>
        <w:t xml:space="preserve"> and eventually reach a solution. When writing the description</w:t>
      </w:r>
      <w:r w:rsidR="007C66F0">
        <w:rPr>
          <w:lang w:val="en-GB"/>
        </w:rPr>
        <w:t>,</w:t>
      </w:r>
      <w:r>
        <w:rPr>
          <w:lang w:val="en-GB"/>
        </w:rPr>
        <w:t xml:space="preserve"> besides specifying the problem</w:t>
      </w:r>
      <w:r w:rsidR="007C66F0">
        <w:rPr>
          <w:lang w:val="en-GB"/>
        </w:rPr>
        <w:t>,</w:t>
      </w:r>
      <w:r>
        <w:rPr>
          <w:lang w:val="en-GB"/>
        </w:rPr>
        <w:t xml:space="preserve"> it is also important to give a vision of what would the world look like without the problem. Because if with or without the problem there is no change</w:t>
      </w:r>
      <w:r w:rsidR="00A84429">
        <w:rPr>
          <w:lang w:val="en-GB"/>
        </w:rPr>
        <w:t>,</w:t>
      </w:r>
      <w:r>
        <w:rPr>
          <w:lang w:val="en-GB"/>
        </w:rPr>
        <w:t xml:space="preserve"> th</w:t>
      </w:r>
      <w:r w:rsidR="00A84429">
        <w:rPr>
          <w:lang w:val="en-GB"/>
        </w:rPr>
        <w:t>en</w:t>
      </w:r>
      <w:r>
        <w:rPr>
          <w:lang w:val="en-GB"/>
        </w:rPr>
        <w:t xml:space="preserve"> the problem that was specified is not a problem.</w:t>
      </w:r>
      <w:r w:rsidRPr="00EC1BA6">
        <w:rPr>
          <w:lang w:val="en-GB"/>
        </w:rPr>
        <w:t xml:space="preserve"> </w:t>
      </w:r>
      <w:r>
        <w:rPr>
          <w:lang w:val="en-GB"/>
        </w:rPr>
        <w:t>[</w:t>
      </w:r>
      <w:r w:rsidR="007151CD">
        <w:rPr>
          <w:lang w:val="en-GB"/>
        </w:rPr>
        <w:t>1</w:t>
      </w:r>
      <w:r w:rsidR="00872F99">
        <w:rPr>
          <w:lang w:val="en-GB"/>
        </w:rPr>
        <w:t>2</w:t>
      </w:r>
      <w:r>
        <w:rPr>
          <w:lang w:val="en-GB"/>
        </w:rPr>
        <w:t>]</w:t>
      </w:r>
      <w:r w:rsidR="00F122B0">
        <w:rPr>
          <w:lang w:val="en-GB"/>
        </w:rPr>
        <w:t xml:space="preserve"> In the following table, there are some expressions/ keywords used in this section of the report:</w:t>
      </w:r>
    </w:p>
    <w:p w:rsidR="00372EA3" w:rsidRDefault="00372EA3" w:rsidP="0040475A">
      <w:pPr>
        <w:rPr>
          <w:lang w:val="en-GB"/>
        </w:rPr>
      </w:pPr>
    </w:p>
    <w:p w:rsidR="00F122B0" w:rsidRPr="00DF55CC" w:rsidRDefault="00DF55CC" w:rsidP="00DF55CC">
      <w:pPr>
        <w:ind w:left="0" w:firstLine="0"/>
        <w:jc w:val="right"/>
        <w:rPr>
          <w:b/>
          <w:i/>
          <w:sz w:val="16"/>
          <w:szCs w:val="16"/>
          <w:lang w:val="en-US"/>
        </w:rPr>
      </w:pPr>
      <w:r w:rsidRPr="00DF55CC">
        <w:rPr>
          <w:rFonts w:ascii="Helvetica" w:eastAsiaTheme="minorHAnsi" w:hAnsi="Helvetica" w:cs="Helvetica"/>
          <w:color w:val="auto"/>
          <w:sz w:val="16"/>
          <w:szCs w:val="16"/>
          <w:lang w:val="en-US" w:eastAsia="en-US"/>
        </w:rPr>
        <w:t>Table 3: Key words and expressions commonly used in the “Problem” section</w:t>
      </w:r>
      <w:r w:rsidR="00872F99">
        <w:rPr>
          <w:rFonts w:ascii="Helvetica" w:eastAsiaTheme="minorHAnsi" w:hAnsi="Helvetica" w:cs="Helvetica"/>
          <w:color w:val="auto"/>
          <w:sz w:val="16"/>
          <w:szCs w:val="16"/>
          <w:lang w:val="en-US" w:eastAsia="en-US"/>
        </w:rPr>
        <w:t xml:space="preserve"> </w:t>
      </w:r>
      <w:r w:rsidR="005046E8">
        <w:rPr>
          <w:rFonts w:ascii="Helvetica" w:eastAsiaTheme="minorHAnsi" w:hAnsi="Helvetica" w:cs="Helvetica"/>
          <w:color w:val="auto"/>
          <w:sz w:val="16"/>
          <w:szCs w:val="16"/>
          <w:lang w:val="en-US" w:eastAsia="en-US"/>
        </w:rPr>
        <w:t>[1</w:t>
      </w:r>
      <w:r w:rsidR="00872F99">
        <w:rPr>
          <w:rFonts w:ascii="Helvetica" w:eastAsiaTheme="minorHAnsi" w:hAnsi="Helvetica" w:cs="Helvetica"/>
          <w:color w:val="auto"/>
          <w:sz w:val="16"/>
          <w:szCs w:val="16"/>
          <w:lang w:val="en-US" w:eastAsia="en-US"/>
        </w:rPr>
        <w:t>3</w:t>
      </w:r>
      <w:r w:rsidR="005046E8">
        <w:rPr>
          <w:rFonts w:ascii="Helvetica" w:eastAsiaTheme="minorHAnsi" w:hAnsi="Helvetica" w:cs="Helvetica"/>
          <w:color w:val="auto"/>
          <w:sz w:val="16"/>
          <w:szCs w:val="16"/>
          <w:lang w:val="en-US" w:eastAsia="en-US"/>
        </w:rPr>
        <w:t>]</w:t>
      </w:r>
    </w:p>
    <w:p w:rsidR="00116B42" w:rsidRPr="00747CFD" w:rsidRDefault="00747CFD" w:rsidP="00F122B0">
      <w:pPr>
        <w:ind w:left="0" w:firstLine="0"/>
        <w:jc w:val="left"/>
        <w:rPr>
          <w:b/>
          <w:i/>
          <w:lang w:val="en-US"/>
        </w:rPr>
      </w:pPr>
      <w:r>
        <w:rPr>
          <w:b/>
          <w:i/>
          <w:lang w:val="en-US"/>
        </w:rPr>
        <w:t>Back of Context:</w:t>
      </w:r>
    </w:p>
    <w:p w:rsidR="00F122B0" w:rsidRDefault="00747CFD" w:rsidP="00A43BD4">
      <w:pPr>
        <w:ind w:firstLine="698"/>
        <w:rPr>
          <w:lang w:val="en-US"/>
        </w:rPr>
      </w:pPr>
      <w:r w:rsidRPr="00990C46">
        <w:rPr>
          <w:lang w:val="en-US"/>
        </w:rPr>
        <w:t xml:space="preserve">In this work, it </w:t>
      </w:r>
      <w:r>
        <w:rPr>
          <w:lang w:val="en-US"/>
        </w:rPr>
        <w:t xml:space="preserve">was being proposed the theme “Smart Cities”, but the theme was too far reaching so we decided to focus in “Intelligent Transports”. We had to develop a problem to the utilization of this innovating way of transportation, and a solution to the problem that we found. The problem that we chose was the limitations of Artificial Intelligent when use in the autonomous driving. </w:t>
      </w:r>
    </w:p>
    <w:p w:rsidR="0040475A" w:rsidRPr="00372EA3" w:rsidRDefault="00747CFD" w:rsidP="00A43BD4">
      <w:pPr>
        <w:ind w:firstLine="698"/>
        <w:rPr>
          <w:lang w:val="en-US"/>
        </w:rPr>
      </w:pPr>
      <w:r>
        <w:rPr>
          <w:lang w:val="en-US"/>
        </w:rPr>
        <w:t>Artificial Intelligence(AI) has been thought about since the</w:t>
      </w:r>
      <w:r w:rsidR="001E1AEB">
        <w:rPr>
          <w:lang w:val="en-US"/>
        </w:rPr>
        <w:t xml:space="preserve"> decade of</w:t>
      </w:r>
      <w:r>
        <w:rPr>
          <w:lang w:val="en-US"/>
        </w:rPr>
        <w:t xml:space="preserve"> </w:t>
      </w:r>
      <w:r w:rsidR="00F000BF">
        <w:rPr>
          <w:lang w:val="en-US"/>
        </w:rPr>
        <w:t>19</w:t>
      </w:r>
      <w:r>
        <w:rPr>
          <w:lang w:val="en-US"/>
        </w:rPr>
        <w:t xml:space="preserve">60 and always imagining how she would behave in human environment, because, even it was more </w:t>
      </w:r>
      <w:r>
        <w:rPr>
          <w:lang w:val="en-US"/>
        </w:rPr>
        <w:lastRenderedPageBreak/>
        <w:t>mathematical capabilities and faster conclusions, an IA can’t process in a</w:t>
      </w:r>
      <w:r w:rsidR="004C45BD">
        <w:rPr>
          <w:lang w:val="en-US"/>
        </w:rPr>
        <w:t>n</w:t>
      </w:r>
      <w:r>
        <w:rPr>
          <w:lang w:val="en-US"/>
        </w:rPr>
        <w:t xml:space="preserve"> effective way, a situation that could happen and the IA would not be able to respond in the best way possible because it was not suitable for that situation, unlike us, humans, that can respond to any action that might happen, some of us in a </w:t>
      </w:r>
      <w:r w:rsidR="0040475A">
        <w:rPr>
          <w:lang w:val="en-US"/>
        </w:rPr>
        <w:t>better way of others.</w:t>
      </w:r>
    </w:p>
    <w:p w:rsidR="006F6E6A" w:rsidRPr="0040475A" w:rsidRDefault="00F122B0" w:rsidP="0040475A">
      <w:pPr>
        <w:ind w:left="0" w:firstLine="0"/>
        <w:jc w:val="center"/>
        <w:rPr>
          <w:lang w:val="en-US"/>
        </w:rPr>
      </w:pPr>
      <w:r w:rsidRPr="00747CFD">
        <w:rPr>
          <w:rFonts w:asciiTheme="minorHAnsi" w:hAnsiTheme="minorHAnsi"/>
          <w:b/>
          <w:i/>
          <w:sz w:val="48"/>
          <w:szCs w:val="48"/>
          <w:lang w:val="en-US"/>
        </w:rPr>
        <w:t>Solution</w:t>
      </w:r>
    </w:p>
    <w:p w:rsidR="00F122B0" w:rsidRPr="006F6E6A" w:rsidRDefault="00F122B0" w:rsidP="006F6E6A">
      <w:pPr>
        <w:ind w:left="0" w:firstLine="0"/>
        <w:jc w:val="left"/>
        <w:rPr>
          <w:rFonts w:asciiTheme="minorHAnsi" w:hAnsiTheme="minorHAnsi"/>
          <w:b/>
          <w:i/>
          <w:sz w:val="48"/>
          <w:szCs w:val="48"/>
          <w:lang w:val="en-US"/>
        </w:rPr>
      </w:pPr>
      <w:r>
        <w:rPr>
          <w:rFonts w:asciiTheme="minorHAnsi" w:hAnsiTheme="minorHAnsi"/>
          <w:b/>
          <w:i/>
          <w:lang w:val="en-US"/>
        </w:rPr>
        <w:t>Out of context:</w:t>
      </w:r>
    </w:p>
    <w:p w:rsidR="00F122B0" w:rsidRPr="00F122B0" w:rsidRDefault="00F122B0" w:rsidP="006F6E6A">
      <w:pPr>
        <w:widowControl w:val="0"/>
        <w:autoSpaceDE w:val="0"/>
        <w:autoSpaceDN w:val="0"/>
        <w:adjustRightInd w:val="0"/>
        <w:spacing w:line="240" w:lineRule="auto"/>
        <w:ind w:firstLine="0"/>
        <w:rPr>
          <w:lang w:val="en-US"/>
        </w:rPr>
      </w:pPr>
      <w:r>
        <w:rPr>
          <w:lang w:val="en-GB"/>
        </w:rPr>
        <w:t xml:space="preserve">  </w:t>
      </w:r>
      <w:r w:rsidR="0026086F">
        <w:rPr>
          <w:lang w:val="en-GB"/>
        </w:rPr>
        <w:tab/>
      </w:r>
      <w:r>
        <w:rPr>
          <w:lang w:val="en-GB"/>
        </w:rPr>
        <w:t xml:space="preserve"> </w:t>
      </w:r>
      <w:r w:rsidRPr="000D5D8D">
        <w:rPr>
          <w:lang w:val="en-US"/>
        </w:rPr>
        <w:t>What’s the point of having problems without having any solutions? It</w:t>
      </w:r>
      <w:r w:rsidR="00306B73">
        <w:rPr>
          <w:lang w:val="en-US"/>
        </w:rPr>
        <w:t xml:space="preserve"> i</w:t>
      </w:r>
      <w:r w:rsidRPr="000D5D8D">
        <w:rPr>
          <w:lang w:val="en-US"/>
        </w:rPr>
        <w:t xml:space="preserve">s </w:t>
      </w:r>
      <w:r w:rsidR="00180EC7">
        <w:rPr>
          <w:lang w:val="en-US"/>
        </w:rPr>
        <w:t>similar</w:t>
      </w:r>
      <w:r w:rsidRPr="000D5D8D">
        <w:rPr>
          <w:lang w:val="en-US"/>
        </w:rPr>
        <w:t xml:space="preserve"> </w:t>
      </w:r>
      <w:r w:rsidR="00180EC7">
        <w:rPr>
          <w:lang w:val="en-US"/>
        </w:rPr>
        <w:t>to</w:t>
      </w:r>
      <w:r w:rsidRPr="000D5D8D">
        <w:rPr>
          <w:lang w:val="en-US"/>
        </w:rPr>
        <w:t xml:space="preserve"> making </w:t>
      </w:r>
      <w:r w:rsidR="009E5A92">
        <w:rPr>
          <w:lang w:val="en-US"/>
        </w:rPr>
        <w:t xml:space="preserve">a </w:t>
      </w:r>
      <w:bookmarkStart w:id="0" w:name="_GoBack"/>
      <w:bookmarkEnd w:id="0"/>
      <w:r w:rsidRPr="000D5D8D">
        <w:rPr>
          <w:lang w:val="en-US"/>
        </w:rPr>
        <w:t>cake without all the ingredients. So, including a section that expose a solution to a given problem in a technical report will, definitively, improve the reader’s understanding to topic in cause. In order to have enough arguments to sustain a solid</w:t>
      </w:r>
      <w:r>
        <w:rPr>
          <w:lang w:val="en-US"/>
        </w:rPr>
        <w:t xml:space="preserve"> </w:t>
      </w:r>
      <w:r w:rsidRPr="000D5D8D">
        <w:rPr>
          <w:lang w:val="en-US"/>
        </w:rPr>
        <w:t xml:space="preserve">foundation for the problem in cause, we have to highlight the advantages that the problem has to offer to the society. </w:t>
      </w:r>
      <w:r>
        <w:fldChar w:fldCharType="begin" w:fldLock="1"/>
      </w:r>
      <w:r w:rsidRPr="000D5D8D">
        <w:rPr>
          <w:lang w:val="en-US"/>
        </w:rPr>
        <w:instrText>ADDIN CSL_CITATION { "citationItems" : [ { "id" : "ITEM-1", "itemData" : { "URL" : "https://www.firesafe.org.uk/how-to-write-a-technical-report/", "accessed" : { "date-parts" : [ [ "2018", "4", "21" ] ] }, "author" : [ { "dropping-particle" : "", "family" : "Safety", "given" : "Fire", "non-dropping-particle" : "", "parse-names" : false, "suffix" : "" } ], "id" : "ITEM-1", "issued" : { "date-parts" : [ [ "0" ] ] }, "title" : "How to Write a Technical Report : Firesafe.org.uk", "type" : "webpage" }, "uris" : [ "http://www.mendeley.com/documents/?uuid=89ff65d2-b43f-3a9a-985f-4c286df52c3e" ] } ], "mendeley" : { "formattedCitation" : "[1]", "plainTextFormattedCitation" : "[1]", "previouslyFormattedCitation" : "[1]" }, "properties" : {  }, "schema" : "https://github.com/citation-style-language/schema/raw/master/csl-citation.json" }</w:instrText>
      </w:r>
      <w:r>
        <w:fldChar w:fldCharType="separate"/>
      </w:r>
      <w:r w:rsidRPr="000D5D8D">
        <w:rPr>
          <w:noProof/>
          <w:lang w:val="en-US"/>
        </w:rPr>
        <w:t>[</w:t>
      </w:r>
      <w:r w:rsidR="005046E8">
        <w:rPr>
          <w:noProof/>
          <w:lang w:val="en-US"/>
        </w:rPr>
        <w:t>1</w:t>
      </w:r>
      <w:r w:rsidR="00872F99">
        <w:rPr>
          <w:noProof/>
          <w:lang w:val="en-US"/>
        </w:rPr>
        <w:t>4</w:t>
      </w:r>
      <w:r w:rsidRPr="000D5D8D">
        <w:rPr>
          <w:noProof/>
          <w:lang w:val="en-US"/>
        </w:rPr>
        <w:t>]</w:t>
      </w:r>
      <w:r>
        <w:fldChar w:fldCharType="end"/>
      </w:r>
    </w:p>
    <w:p w:rsidR="00F122B0" w:rsidRPr="00FE59E0" w:rsidRDefault="00F122B0" w:rsidP="0040475A">
      <w:pPr>
        <w:ind w:left="0" w:firstLine="0"/>
        <w:jc w:val="right"/>
        <w:rPr>
          <w:lang w:val="en-US"/>
        </w:rPr>
      </w:pPr>
      <w:r w:rsidRPr="00FE59E0">
        <w:rPr>
          <w:lang w:val="en-US"/>
        </w:rPr>
        <w:t>In the following table, there are some keywords and expressions used in this section:</w:t>
      </w:r>
      <w:r w:rsidR="0040475A" w:rsidRPr="0040475A">
        <w:rPr>
          <w:rFonts w:ascii="Helvetica" w:eastAsiaTheme="minorHAnsi" w:hAnsi="Helvetica" w:cs="Helvetica"/>
          <w:color w:val="auto"/>
          <w:sz w:val="16"/>
          <w:szCs w:val="16"/>
          <w:lang w:val="en-US" w:eastAsia="en-US"/>
        </w:rPr>
        <w:t xml:space="preserve"> </w:t>
      </w:r>
      <w:r w:rsidR="0040475A">
        <w:rPr>
          <w:rFonts w:ascii="Helvetica" w:eastAsiaTheme="minorHAnsi" w:hAnsi="Helvetica" w:cs="Helvetica"/>
          <w:color w:val="auto"/>
          <w:sz w:val="16"/>
          <w:szCs w:val="16"/>
          <w:lang w:val="en-US" w:eastAsia="en-US"/>
        </w:rPr>
        <w:t>[16]</w:t>
      </w:r>
    </w:p>
    <w:tbl>
      <w:tblPr>
        <w:tblStyle w:val="TabeladeLista4-Destaque1"/>
        <w:tblpPr w:leftFromText="141" w:rightFromText="141" w:vertAnchor="page" w:horzAnchor="margin" w:tblpY="4686"/>
        <w:tblW w:w="8534" w:type="dxa"/>
        <w:tblLook w:val="0400" w:firstRow="0" w:lastRow="0" w:firstColumn="0" w:lastColumn="0" w:noHBand="0" w:noVBand="1"/>
      </w:tblPr>
      <w:tblGrid>
        <w:gridCol w:w="1819"/>
        <w:gridCol w:w="2227"/>
        <w:gridCol w:w="2605"/>
        <w:gridCol w:w="1883"/>
      </w:tblGrid>
      <w:tr w:rsidR="00372EA3" w:rsidRPr="00C241EA" w:rsidTr="00372EA3">
        <w:trPr>
          <w:cnfStyle w:val="000000100000" w:firstRow="0" w:lastRow="0" w:firstColumn="0" w:lastColumn="0" w:oddVBand="0" w:evenVBand="0" w:oddHBand="1" w:evenHBand="0" w:firstRowFirstColumn="0" w:firstRowLastColumn="0" w:lastRowFirstColumn="0" w:lastRowLastColumn="0"/>
          <w:trHeight w:val="322"/>
        </w:trPr>
        <w:tc>
          <w:tcPr>
            <w:tcW w:w="8534" w:type="dxa"/>
            <w:gridSpan w:val="4"/>
          </w:tcPr>
          <w:p w:rsidR="00372EA3" w:rsidRPr="00FE59E0" w:rsidRDefault="00372EA3" w:rsidP="00372EA3">
            <w:pPr>
              <w:jc w:val="center"/>
              <w:rPr>
                <w:b/>
                <w:lang w:val="en-US"/>
              </w:rPr>
            </w:pPr>
            <w:r w:rsidRPr="00FE59E0">
              <w:rPr>
                <w:b/>
                <w:lang w:val="en-US"/>
              </w:rPr>
              <w:t>Keywords</w:t>
            </w:r>
          </w:p>
        </w:tc>
      </w:tr>
      <w:tr w:rsidR="00372EA3" w:rsidTr="00372EA3">
        <w:trPr>
          <w:trHeight w:val="322"/>
        </w:trPr>
        <w:tc>
          <w:tcPr>
            <w:tcW w:w="1819" w:type="dxa"/>
            <w:hideMark/>
          </w:tcPr>
          <w:p w:rsidR="00372EA3" w:rsidRDefault="00372EA3" w:rsidP="00372EA3">
            <w:pPr>
              <w:rPr>
                <w:color w:val="auto"/>
              </w:rPr>
            </w:pPr>
            <w:r>
              <w:t>Resolve</w:t>
            </w:r>
          </w:p>
        </w:tc>
        <w:tc>
          <w:tcPr>
            <w:tcW w:w="2227" w:type="dxa"/>
            <w:hideMark/>
          </w:tcPr>
          <w:p w:rsidR="00372EA3" w:rsidRPr="00FE59E0" w:rsidRDefault="00372EA3" w:rsidP="00372EA3">
            <w:pPr>
              <w:rPr>
                <w:lang w:val="en-US"/>
              </w:rPr>
            </w:pPr>
            <w:r w:rsidRPr="00FE59E0">
              <w:rPr>
                <w:lang w:val="en-US"/>
              </w:rPr>
              <w:t>Remedy</w:t>
            </w:r>
          </w:p>
        </w:tc>
        <w:tc>
          <w:tcPr>
            <w:tcW w:w="2605" w:type="dxa"/>
            <w:hideMark/>
          </w:tcPr>
          <w:p w:rsidR="00372EA3" w:rsidRPr="00FE59E0" w:rsidRDefault="00372EA3" w:rsidP="00372EA3">
            <w:pPr>
              <w:rPr>
                <w:lang w:val="en-US"/>
              </w:rPr>
            </w:pPr>
            <w:r w:rsidRPr="00FE59E0">
              <w:rPr>
                <w:lang w:val="en-US"/>
              </w:rPr>
              <w:t>Work out</w:t>
            </w:r>
          </w:p>
        </w:tc>
        <w:tc>
          <w:tcPr>
            <w:tcW w:w="1883" w:type="dxa"/>
          </w:tcPr>
          <w:p w:rsidR="00372EA3" w:rsidRPr="00FE59E0" w:rsidRDefault="00372EA3" w:rsidP="00372EA3">
            <w:pPr>
              <w:rPr>
                <w:lang w:val="en-US"/>
              </w:rPr>
            </w:pPr>
            <w:r w:rsidRPr="00FE59E0">
              <w:rPr>
                <w:lang w:val="en-US"/>
              </w:rPr>
              <w:t>Unveil</w:t>
            </w:r>
          </w:p>
        </w:tc>
      </w:tr>
      <w:tr w:rsidR="00372EA3" w:rsidTr="00372EA3">
        <w:trPr>
          <w:cnfStyle w:val="000000100000" w:firstRow="0" w:lastRow="0" w:firstColumn="0" w:lastColumn="0" w:oddVBand="0" w:evenVBand="0" w:oddHBand="1" w:evenHBand="0" w:firstRowFirstColumn="0" w:firstRowLastColumn="0" w:lastRowFirstColumn="0" w:lastRowLastColumn="0"/>
          <w:trHeight w:val="322"/>
        </w:trPr>
        <w:tc>
          <w:tcPr>
            <w:tcW w:w="1819" w:type="dxa"/>
            <w:hideMark/>
          </w:tcPr>
          <w:p w:rsidR="00372EA3" w:rsidRDefault="00372EA3" w:rsidP="00372EA3">
            <w:r>
              <w:t>Solve</w:t>
            </w:r>
          </w:p>
        </w:tc>
        <w:tc>
          <w:tcPr>
            <w:tcW w:w="2227" w:type="dxa"/>
            <w:hideMark/>
          </w:tcPr>
          <w:p w:rsidR="00372EA3" w:rsidRPr="00FE59E0" w:rsidRDefault="00372EA3" w:rsidP="00372EA3">
            <w:pPr>
              <w:rPr>
                <w:lang w:val="en-US"/>
              </w:rPr>
            </w:pPr>
            <w:r w:rsidRPr="00FE59E0">
              <w:rPr>
                <w:lang w:val="en-US"/>
              </w:rPr>
              <w:t>Correct</w:t>
            </w:r>
          </w:p>
        </w:tc>
        <w:tc>
          <w:tcPr>
            <w:tcW w:w="2605" w:type="dxa"/>
            <w:hideMark/>
          </w:tcPr>
          <w:p w:rsidR="00372EA3" w:rsidRPr="00FE59E0" w:rsidRDefault="00372EA3" w:rsidP="00372EA3">
            <w:pPr>
              <w:rPr>
                <w:lang w:val="en-US"/>
              </w:rPr>
            </w:pPr>
            <w:r w:rsidRPr="00FE59E0">
              <w:rPr>
                <w:lang w:val="en-US"/>
              </w:rPr>
              <w:t>Come up with</w:t>
            </w:r>
          </w:p>
        </w:tc>
        <w:tc>
          <w:tcPr>
            <w:tcW w:w="1883" w:type="dxa"/>
          </w:tcPr>
          <w:p w:rsidR="00372EA3" w:rsidRPr="00FE59E0" w:rsidRDefault="00372EA3" w:rsidP="00372EA3">
            <w:pPr>
              <w:rPr>
                <w:lang w:val="en-US"/>
              </w:rPr>
            </w:pPr>
            <w:r w:rsidRPr="00FE59E0">
              <w:rPr>
                <w:lang w:val="en-US"/>
              </w:rPr>
              <w:t>Decide</w:t>
            </w:r>
          </w:p>
        </w:tc>
      </w:tr>
      <w:tr w:rsidR="00372EA3" w:rsidTr="00372EA3">
        <w:trPr>
          <w:trHeight w:val="337"/>
        </w:trPr>
        <w:tc>
          <w:tcPr>
            <w:tcW w:w="1819" w:type="dxa"/>
            <w:hideMark/>
          </w:tcPr>
          <w:p w:rsidR="00372EA3" w:rsidRDefault="00372EA3" w:rsidP="00372EA3">
            <w:proofErr w:type="spellStart"/>
            <w:r>
              <w:t>Answer</w:t>
            </w:r>
            <w:proofErr w:type="spellEnd"/>
          </w:p>
        </w:tc>
        <w:tc>
          <w:tcPr>
            <w:tcW w:w="2227" w:type="dxa"/>
            <w:hideMark/>
          </w:tcPr>
          <w:p w:rsidR="00372EA3" w:rsidRPr="00FE59E0" w:rsidRDefault="00372EA3" w:rsidP="00372EA3">
            <w:pPr>
              <w:rPr>
                <w:lang w:val="en-US"/>
              </w:rPr>
            </w:pPr>
            <w:r w:rsidRPr="00FE59E0">
              <w:rPr>
                <w:lang w:val="en-US"/>
              </w:rPr>
              <w:t>Conquer</w:t>
            </w:r>
          </w:p>
        </w:tc>
        <w:tc>
          <w:tcPr>
            <w:tcW w:w="2605" w:type="dxa"/>
            <w:hideMark/>
          </w:tcPr>
          <w:p w:rsidR="00372EA3" w:rsidRPr="00FE59E0" w:rsidRDefault="00372EA3" w:rsidP="00372EA3">
            <w:pPr>
              <w:rPr>
                <w:lang w:val="en-US"/>
              </w:rPr>
            </w:pPr>
            <w:r w:rsidRPr="00FE59E0">
              <w:rPr>
                <w:lang w:val="en-US"/>
              </w:rPr>
              <w:t>Find a way</w:t>
            </w:r>
          </w:p>
        </w:tc>
        <w:tc>
          <w:tcPr>
            <w:tcW w:w="1883" w:type="dxa"/>
          </w:tcPr>
          <w:p w:rsidR="00372EA3" w:rsidRPr="00FE59E0" w:rsidRDefault="00372EA3" w:rsidP="00372EA3">
            <w:pPr>
              <w:rPr>
                <w:lang w:val="en-US"/>
              </w:rPr>
            </w:pPr>
            <w:r w:rsidRPr="00FE59E0">
              <w:rPr>
                <w:lang w:val="en-US"/>
              </w:rPr>
              <w:t>Settle</w:t>
            </w:r>
          </w:p>
        </w:tc>
      </w:tr>
      <w:tr w:rsidR="00372EA3" w:rsidTr="00372EA3">
        <w:trPr>
          <w:cnfStyle w:val="000000100000" w:firstRow="0" w:lastRow="0" w:firstColumn="0" w:lastColumn="0" w:oddVBand="0" w:evenVBand="0" w:oddHBand="1" w:evenHBand="0" w:firstRowFirstColumn="0" w:firstRowLastColumn="0" w:lastRowFirstColumn="0" w:lastRowLastColumn="0"/>
          <w:trHeight w:val="322"/>
        </w:trPr>
        <w:tc>
          <w:tcPr>
            <w:tcW w:w="1819" w:type="dxa"/>
            <w:hideMark/>
          </w:tcPr>
          <w:p w:rsidR="00372EA3" w:rsidRDefault="00372EA3" w:rsidP="00372EA3">
            <w:proofErr w:type="spellStart"/>
            <w:r>
              <w:t>Solution</w:t>
            </w:r>
            <w:proofErr w:type="spellEnd"/>
          </w:p>
        </w:tc>
        <w:tc>
          <w:tcPr>
            <w:tcW w:w="2227" w:type="dxa"/>
            <w:hideMark/>
          </w:tcPr>
          <w:p w:rsidR="00372EA3" w:rsidRPr="00FE59E0" w:rsidRDefault="00372EA3" w:rsidP="00372EA3">
            <w:pPr>
              <w:rPr>
                <w:lang w:val="en-US"/>
              </w:rPr>
            </w:pPr>
            <w:r w:rsidRPr="00FE59E0">
              <w:rPr>
                <w:lang w:val="en-US"/>
              </w:rPr>
              <w:t>Solvable</w:t>
            </w:r>
          </w:p>
        </w:tc>
        <w:tc>
          <w:tcPr>
            <w:tcW w:w="2605" w:type="dxa"/>
            <w:hideMark/>
          </w:tcPr>
          <w:p w:rsidR="00372EA3" w:rsidRPr="00FE59E0" w:rsidRDefault="00372EA3" w:rsidP="00372EA3">
            <w:pPr>
              <w:rPr>
                <w:lang w:val="en-US"/>
              </w:rPr>
            </w:pPr>
            <w:r w:rsidRPr="00FE59E0">
              <w:rPr>
                <w:lang w:val="en-US"/>
              </w:rPr>
              <w:t>Provide a solution</w:t>
            </w:r>
          </w:p>
        </w:tc>
        <w:tc>
          <w:tcPr>
            <w:tcW w:w="1883" w:type="dxa"/>
          </w:tcPr>
          <w:p w:rsidR="00372EA3" w:rsidRPr="00FE59E0" w:rsidRDefault="00372EA3" w:rsidP="00372EA3">
            <w:pPr>
              <w:rPr>
                <w:lang w:val="en-US"/>
              </w:rPr>
            </w:pPr>
            <w:r w:rsidRPr="00FE59E0">
              <w:rPr>
                <w:lang w:val="en-US"/>
              </w:rPr>
              <w:t>Clear</w:t>
            </w:r>
          </w:p>
        </w:tc>
      </w:tr>
      <w:tr w:rsidR="00372EA3" w:rsidTr="00372EA3">
        <w:trPr>
          <w:trHeight w:val="322"/>
        </w:trPr>
        <w:tc>
          <w:tcPr>
            <w:tcW w:w="1819" w:type="dxa"/>
            <w:hideMark/>
          </w:tcPr>
          <w:p w:rsidR="00372EA3" w:rsidRDefault="00372EA3" w:rsidP="00372EA3">
            <w:proofErr w:type="spellStart"/>
            <w:r>
              <w:t>Resolution</w:t>
            </w:r>
            <w:proofErr w:type="spellEnd"/>
          </w:p>
        </w:tc>
        <w:tc>
          <w:tcPr>
            <w:tcW w:w="2227" w:type="dxa"/>
            <w:hideMark/>
          </w:tcPr>
          <w:p w:rsidR="00372EA3" w:rsidRPr="00FE59E0" w:rsidRDefault="00372EA3" w:rsidP="00372EA3">
            <w:pPr>
              <w:rPr>
                <w:lang w:val="en-US"/>
              </w:rPr>
            </w:pPr>
            <w:r w:rsidRPr="00FE59E0">
              <w:rPr>
                <w:lang w:val="en-US"/>
              </w:rPr>
              <w:t>Recommendation</w:t>
            </w:r>
          </w:p>
        </w:tc>
        <w:tc>
          <w:tcPr>
            <w:tcW w:w="2605" w:type="dxa"/>
            <w:hideMark/>
          </w:tcPr>
          <w:p w:rsidR="00372EA3" w:rsidRPr="00FE59E0" w:rsidRDefault="00372EA3" w:rsidP="00372EA3">
            <w:pPr>
              <w:rPr>
                <w:lang w:val="en-US"/>
              </w:rPr>
            </w:pPr>
            <w:r w:rsidRPr="00FE59E0">
              <w:rPr>
                <w:lang w:val="en-US"/>
              </w:rPr>
              <w:t>Deal with</w:t>
            </w:r>
          </w:p>
        </w:tc>
        <w:tc>
          <w:tcPr>
            <w:tcW w:w="1883" w:type="dxa"/>
          </w:tcPr>
          <w:p w:rsidR="00372EA3" w:rsidRPr="00FE59E0" w:rsidRDefault="00372EA3" w:rsidP="00372EA3">
            <w:pPr>
              <w:rPr>
                <w:lang w:val="en-US"/>
              </w:rPr>
            </w:pPr>
            <w:r w:rsidRPr="00FE59E0">
              <w:rPr>
                <w:lang w:val="en-US"/>
              </w:rPr>
              <w:t>Culminate</w:t>
            </w:r>
          </w:p>
        </w:tc>
      </w:tr>
      <w:tr w:rsidR="00372EA3" w:rsidTr="00372EA3">
        <w:trPr>
          <w:cnfStyle w:val="000000100000" w:firstRow="0" w:lastRow="0" w:firstColumn="0" w:lastColumn="0" w:oddVBand="0" w:evenVBand="0" w:oddHBand="1" w:evenHBand="0" w:firstRowFirstColumn="0" w:firstRowLastColumn="0" w:lastRowFirstColumn="0" w:lastRowLastColumn="0"/>
          <w:trHeight w:val="322"/>
        </w:trPr>
        <w:tc>
          <w:tcPr>
            <w:tcW w:w="1819" w:type="dxa"/>
            <w:hideMark/>
          </w:tcPr>
          <w:p w:rsidR="00372EA3" w:rsidRDefault="00372EA3" w:rsidP="00372EA3">
            <w:proofErr w:type="spellStart"/>
            <w:r>
              <w:t>Prevent</w:t>
            </w:r>
            <w:proofErr w:type="spellEnd"/>
          </w:p>
        </w:tc>
        <w:tc>
          <w:tcPr>
            <w:tcW w:w="2227" w:type="dxa"/>
            <w:hideMark/>
          </w:tcPr>
          <w:p w:rsidR="00372EA3" w:rsidRPr="00FE59E0" w:rsidRDefault="00372EA3" w:rsidP="00372EA3">
            <w:pPr>
              <w:rPr>
                <w:lang w:val="en-US"/>
              </w:rPr>
            </w:pPr>
            <w:r w:rsidRPr="00FE59E0">
              <w:rPr>
                <w:lang w:val="en-US"/>
              </w:rPr>
              <w:t>Obviate</w:t>
            </w:r>
          </w:p>
        </w:tc>
        <w:tc>
          <w:tcPr>
            <w:tcW w:w="2605" w:type="dxa"/>
            <w:hideMark/>
          </w:tcPr>
          <w:p w:rsidR="00372EA3" w:rsidRPr="00FE59E0" w:rsidRDefault="00372EA3" w:rsidP="00372EA3">
            <w:pPr>
              <w:rPr>
                <w:lang w:val="en-US"/>
              </w:rPr>
            </w:pPr>
            <w:r w:rsidRPr="00FE59E0">
              <w:rPr>
                <w:lang w:val="en-US"/>
              </w:rPr>
              <w:t>Denouement</w:t>
            </w:r>
          </w:p>
        </w:tc>
        <w:tc>
          <w:tcPr>
            <w:tcW w:w="1883" w:type="dxa"/>
          </w:tcPr>
          <w:p w:rsidR="00372EA3" w:rsidRPr="00FE59E0" w:rsidRDefault="00372EA3" w:rsidP="00372EA3">
            <w:pPr>
              <w:rPr>
                <w:lang w:val="en-US"/>
              </w:rPr>
            </w:pPr>
            <w:r w:rsidRPr="00FE59E0">
              <w:rPr>
                <w:lang w:val="en-US"/>
              </w:rPr>
              <w:t>Coherence</w:t>
            </w:r>
          </w:p>
        </w:tc>
      </w:tr>
      <w:tr w:rsidR="00372EA3" w:rsidTr="00372EA3">
        <w:trPr>
          <w:trHeight w:val="322"/>
        </w:trPr>
        <w:tc>
          <w:tcPr>
            <w:tcW w:w="1819" w:type="dxa"/>
            <w:hideMark/>
          </w:tcPr>
          <w:p w:rsidR="00372EA3" w:rsidRDefault="00372EA3" w:rsidP="00372EA3">
            <w:proofErr w:type="spellStart"/>
            <w:r>
              <w:t>Upshot</w:t>
            </w:r>
            <w:proofErr w:type="spellEnd"/>
          </w:p>
        </w:tc>
        <w:tc>
          <w:tcPr>
            <w:tcW w:w="2227" w:type="dxa"/>
            <w:hideMark/>
          </w:tcPr>
          <w:p w:rsidR="00372EA3" w:rsidRPr="00FE59E0" w:rsidRDefault="00372EA3" w:rsidP="00372EA3">
            <w:pPr>
              <w:rPr>
                <w:lang w:val="en-US"/>
              </w:rPr>
            </w:pPr>
            <w:r w:rsidRPr="00FE59E0">
              <w:rPr>
                <w:lang w:val="en-US"/>
              </w:rPr>
              <w:t>Proposal</w:t>
            </w:r>
          </w:p>
        </w:tc>
        <w:tc>
          <w:tcPr>
            <w:tcW w:w="2605" w:type="dxa"/>
            <w:hideMark/>
          </w:tcPr>
          <w:p w:rsidR="00372EA3" w:rsidRPr="00FE59E0" w:rsidRDefault="00372EA3" w:rsidP="00372EA3">
            <w:pPr>
              <w:rPr>
                <w:lang w:val="en-US"/>
              </w:rPr>
            </w:pPr>
            <w:r w:rsidRPr="00FE59E0">
              <w:rPr>
                <w:lang w:val="en-US"/>
              </w:rPr>
              <w:t>Think of</w:t>
            </w:r>
          </w:p>
        </w:tc>
        <w:tc>
          <w:tcPr>
            <w:tcW w:w="1883" w:type="dxa"/>
          </w:tcPr>
          <w:p w:rsidR="00372EA3" w:rsidRPr="00FE59E0" w:rsidRDefault="00372EA3" w:rsidP="00372EA3">
            <w:pPr>
              <w:rPr>
                <w:lang w:val="en-US"/>
              </w:rPr>
            </w:pPr>
            <w:proofErr w:type="spellStart"/>
            <w:r w:rsidRPr="00FE59E0">
              <w:rPr>
                <w:lang w:val="en-US"/>
              </w:rPr>
              <w:t>Unravelment</w:t>
            </w:r>
            <w:proofErr w:type="spellEnd"/>
          </w:p>
        </w:tc>
      </w:tr>
      <w:tr w:rsidR="00372EA3" w:rsidTr="00372EA3">
        <w:trPr>
          <w:cnfStyle w:val="000000100000" w:firstRow="0" w:lastRow="0" w:firstColumn="0" w:lastColumn="0" w:oddVBand="0" w:evenVBand="0" w:oddHBand="1" w:evenHBand="0" w:firstRowFirstColumn="0" w:firstRowLastColumn="0" w:lastRowFirstColumn="0" w:lastRowLastColumn="0"/>
          <w:trHeight w:val="322"/>
        </w:trPr>
        <w:tc>
          <w:tcPr>
            <w:tcW w:w="1819" w:type="dxa"/>
            <w:hideMark/>
          </w:tcPr>
          <w:p w:rsidR="00372EA3" w:rsidRDefault="00372EA3" w:rsidP="00372EA3">
            <w:proofErr w:type="spellStart"/>
            <w:r>
              <w:t>Offer</w:t>
            </w:r>
            <w:proofErr w:type="spellEnd"/>
          </w:p>
        </w:tc>
        <w:tc>
          <w:tcPr>
            <w:tcW w:w="2227" w:type="dxa"/>
            <w:hideMark/>
          </w:tcPr>
          <w:p w:rsidR="00372EA3" w:rsidRPr="00FE59E0" w:rsidRDefault="00372EA3" w:rsidP="00372EA3">
            <w:pPr>
              <w:rPr>
                <w:lang w:val="en-US"/>
              </w:rPr>
            </w:pPr>
            <w:r w:rsidRPr="00FE59E0">
              <w:rPr>
                <w:lang w:val="en-US"/>
              </w:rPr>
              <w:t>Conclusion</w:t>
            </w:r>
          </w:p>
        </w:tc>
        <w:tc>
          <w:tcPr>
            <w:tcW w:w="2605" w:type="dxa"/>
            <w:hideMark/>
          </w:tcPr>
          <w:p w:rsidR="00372EA3" w:rsidRPr="00FE59E0" w:rsidRDefault="00372EA3" w:rsidP="00372EA3">
            <w:pPr>
              <w:rPr>
                <w:lang w:val="en-US"/>
              </w:rPr>
            </w:pPr>
            <w:r w:rsidRPr="00FE59E0">
              <w:rPr>
                <w:lang w:val="en-US"/>
              </w:rPr>
              <w:t>Possible</w:t>
            </w:r>
          </w:p>
        </w:tc>
        <w:tc>
          <w:tcPr>
            <w:tcW w:w="1883" w:type="dxa"/>
          </w:tcPr>
          <w:p w:rsidR="00372EA3" w:rsidRPr="00FE59E0" w:rsidRDefault="00372EA3" w:rsidP="00372EA3">
            <w:pPr>
              <w:rPr>
                <w:lang w:val="en-US"/>
              </w:rPr>
            </w:pPr>
            <w:proofErr w:type="spellStart"/>
            <w:r w:rsidRPr="00FE59E0">
              <w:rPr>
                <w:lang w:val="en-US"/>
              </w:rPr>
              <w:t>Unreveling</w:t>
            </w:r>
            <w:proofErr w:type="spellEnd"/>
          </w:p>
        </w:tc>
      </w:tr>
      <w:tr w:rsidR="00372EA3" w:rsidTr="00372EA3">
        <w:trPr>
          <w:trHeight w:val="322"/>
        </w:trPr>
        <w:tc>
          <w:tcPr>
            <w:tcW w:w="1819" w:type="dxa"/>
            <w:hideMark/>
          </w:tcPr>
          <w:p w:rsidR="00372EA3" w:rsidRDefault="00372EA3" w:rsidP="00372EA3">
            <w:proofErr w:type="spellStart"/>
            <w:r>
              <w:t>Help</w:t>
            </w:r>
            <w:proofErr w:type="spellEnd"/>
          </w:p>
        </w:tc>
        <w:tc>
          <w:tcPr>
            <w:tcW w:w="2227" w:type="dxa"/>
            <w:hideMark/>
          </w:tcPr>
          <w:p w:rsidR="00372EA3" w:rsidRPr="00FE59E0" w:rsidRDefault="00372EA3" w:rsidP="00372EA3">
            <w:pPr>
              <w:rPr>
                <w:lang w:val="en-US"/>
              </w:rPr>
            </w:pPr>
            <w:r w:rsidRPr="00FE59E0">
              <w:rPr>
                <w:lang w:val="en-US"/>
              </w:rPr>
              <w:t>Suggestion</w:t>
            </w:r>
          </w:p>
        </w:tc>
        <w:tc>
          <w:tcPr>
            <w:tcW w:w="2605" w:type="dxa"/>
            <w:hideMark/>
          </w:tcPr>
          <w:p w:rsidR="00372EA3" w:rsidRPr="00FE59E0" w:rsidRDefault="00372EA3" w:rsidP="00372EA3">
            <w:pPr>
              <w:rPr>
                <w:lang w:val="en-US"/>
              </w:rPr>
            </w:pPr>
            <w:r w:rsidRPr="00FE59E0">
              <w:rPr>
                <w:lang w:val="en-US"/>
              </w:rPr>
              <w:t>Key</w:t>
            </w:r>
          </w:p>
        </w:tc>
        <w:tc>
          <w:tcPr>
            <w:tcW w:w="1883" w:type="dxa"/>
          </w:tcPr>
          <w:p w:rsidR="00372EA3" w:rsidRPr="00FE59E0" w:rsidRDefault="00372EA3" w:rsidP="00372EA3">
            <w:pPr>
              <w:rPr>
                <w:lang w:val="en-US"/>
              </w:rPr>
            </w:pPr>
            <w:r w:rsidRPr="00FE59E0">
              <w:rPr>
                <w:lang w:val="en-US"/>
              </w:rPr>
              <w:t>Disown</w:t>
            </w:r>
          </w:p>
        </w:tc>
      </w:tr>
      <w:tr w:rsidR="00372EA3" w:rsidTr="00372EA3">
        <w:trPr>
          <w:cnfStyle w:val="000000100000" w:firstRow="0" w:lastRow="0" w:firstColumn="0" w:lastColumn="0" w:oddVBand="0" w:evenVBand="0" w:oddHBand="1" w:evenHBand="0" w:firstRowFirstColumn="0" w:firstRowLastColumn="0" w:lastRowFirstColumn="0" w:lastRowLastColumn="0"/>
          <w:trHeight w:val="322"/>
        </w:trPr>
        <w:tc>
          <w:tcPr>
            <w:tcW w:w="1819" w:type="dxa"/>
            <w:hideMark/>
          </w:tcPr>
          <w:p w:rsidR="00372EA3" w:rsidRDefault="00372EA3" w:rsidP="00372EA3">
            <w:proofErr w:type="spellStart"/>
            <w:r>
              <w:t>Unfolding</w:t>
            </w:r>
            <w:proofErr w:type="spellEnd"/>
          </w:p>
        </w:tc>
        <w:tc>
          <w:tcPr>
            <w:tcW w:w="2227" w:type="dxa"/>
            <w:hideMark/>
          </w:tcPr>
          <w:p w:rsidR="00372EA3" w:rsidRPr="00FE59E0" w:rsidRDefault="00372EA3" w:rsidP="00372EA3">
            <w:pPr>
              <w:rPr>
                <w:lang w:val="en-US"/>
              </w:rPr>
            </w:pPr>
            <w:r w:rsidRPr="00FE59E0">
              <w:rPr>
                <w:lang w:val="en-US"/>
              </w:rPr>
              <w:t>Explain</w:t>
            </w:r>
          </w:p>
        </w:tc>
        <w:tc>
          <w:tcPr>
            <w:tcW w:w="2605" w:type="dxa"/>
            <w:hideMark/>
          </w:tcPr>
          <w:p w:rsidR="00372EA3" w:rsidRPr="00FE59E0" w:rsidRDefault="00372EA3" w:rsidP="00372EA3">
            <w:pPr>
              <w:rPr>
                <w:lang w:val="en-US"/>
              </w:rPr>
            </w:pPr>
            <w:r w:rsidRPr="00FE59E0">
              <w:rPr>
                <w:lang w:val="en-US"/>
              </w:rPr>
              <w:t>Result</w:t>
            </w:r>
          </w:p>
        </w:tc>
        <w:tc>
          <w:tcPr>
            <w:tcW w:w="1883" w:type="dxa"/>
          </w:tcPr>
          <w:p w:rsidR="00372EA3" w:rsidRPr="00FE59E0" w:rsidRDefault="00372EA3" w:rsidP="00372EA3">
            <w:pPr>
              <w:rPr>
                <w:lang w:val="en-US"/>
              </w:rPr>
            </w:pPr>
          </w:p>
        </w:tc>
      </w:tr>
      <w:tr w:rsidR="00372EA3" w:rsidTr="00372EA3">
        <w:trPr>
          <w:trHeight w:val="322"/>
        </w:trPr>
        <w:tc>
          <w:tcPr>
            <w:tcW w:w="1819" w:type="dxa"/>
            <w:hideMark/>
          </w:tcPr>
          <w:p w:rsidR="00372EA3" w:rsidRDefault="00372EA3" w:rsidP="00372EA3">
            <w:proofErr w:type="spellStart"/>
            <w:r>
              <w:t>Explanation</w:t>
            </w:r>
            <w:proofErr w:type="spellEnd"/>
          </w:p>
        </w:tc>
        <w:tc>
          <w:tcPr>
            <w:tcW w:w="2227" w:type="dxa"/>
            <w:hideMark/>
          </w:tcPr>
          <w:p w:rsidR="00372EA3" w:rsidRPr="00FE59E0" w:rsidRDefault="00372EA3" w:rsidP="00372EA3">
            <w:pPr>
              <w:rPr>
                <w:lang w:val="en-US"/>
              </w:rPr>
            </w:pPr>
            <w:r w:rsidRPr="00FE59E0">
              <w:rPr>
                <w:lang w:val="en-US"/>
              </w:rPr>
              <w:t>Explication</w:t>
            </w:r>
          </w:p>
        </w:tc>
        <w:tc>
          <w:tcPr>
            <w:tcW w:w="2605" w:type="dxa"/>
            <w:hideMark/>
          </w:tcPr>
          <w:p w:rsidR="00372EA3" w:rsidRPr="00FE59E0" w:rsidRDefault="00372EA3" w:rsidP="00372EA3">
            <w:pPr>
              <w:rPr>
                <w:lang w:val="en-US"/>
              </w:rPr>
            </w:pPr>
            <w:r w:rsidRPr="00FE59E0">
              <w:rPr>
                <w:lang w:val="en-US"/>
              </w:rPr>
              <w:t>Clarification</w:t>
            </w:r>
          </w:p>
        </w:tc>
        <w:tc>
          <w:tcPr>
            <w:tcW w:w="1883" w:type="dxa"/>
          </w:tcPr>
          <w:p w:rsidR="00372EA3" w:rsidRPr="00FE59E0" w:rsidRDefault="00372EA3" w:rsidP="00372EA3">
            <w:pPr>
              <w:rPr>
                <w:lang w:val="en-US"/>
              </w:rPr>
            </w:pPr>
          </w:p>
        </w:tc>
      </w:tr>
    </w:tbl>
    <w:p w:rsidR="00372EA3" w:rsidRDefault="00372EA3" w:rsidP="00372EA3">
      <w:pPr>
        <w:widowControl w:val="0"/>
        <w:autoSpaceDE w:val="0"/>
        <w:autoSpaceDN w:val="0"/>
        <w:adjustRightInd w:val="0"/>
        <w:spacing w:line="240" w:lineRule="auto"/>
        <w:ind w:left="0" w:firstLine="0"/>
        <w:jc w:val="right"/>
        <w:rPr>
          <w:b/>
          <w:i/>
          <w:lang w:val="en-US"/>
        </w:rPr>
      </w:pPr>
      <w:r w:rsidRPr="00DF55CC">
        <w:rPr>
          <w:rFonts w:ascii="Helvetica" w:eastAsiaTheme="minorHAnsi" w:hAnsi="Helvetica" w:cs="Helvetica"/>
          <w:color w:val="auto"/>
          <w:sz w:val="16"/>
          <w:szCs w:val="16"/>
          <w:lang w:val="en-US" w:eastAsia="en-US"/>
        </w:rPr>
        <w:t xml:space="preserve"> </w:t>
      </w:r>
      <w:r w:rsidR="0040475A" w:rsidRPr="00DF55CC">
        <w:rPr>
          <w:rFonts w:ascii="Helvetica" w:eastAsiaTheme="minorHAnsi" w:hAnsi="Helvetica" w:cs="Helvetica"/>
          <w:color w:val="auto"/>
          <w:sz w:val="16"/>
          <w:szCs w:val="16"/>
          <w:lang w:val="en-US" w:eastAsia="en-US"/>
        </w:rPr>
        <w:t>Table 4: Keywords used in the solution section of a repor</w:t>
      </w:r>
      <w:r>
        <w:rPr>
          <w:rFonts w:ascii="Helvetica" w:eastAsiaTheme="minorHAnsi" w:hAnsi="Helvetica" w:cs="Helvetica"/>
          <w:color w:val="auto"/>
          <w:sz w:val="16"/>
          <w:szCs w:val="16"/>
          <w:lang w:val="en-US" w:eastAsia="en-US"/>
        </w:rPr>
        <w:t>t</w:t>
      </w:r>
    </w:p>
    <w:p w:rsidR="00372EA3" w:rsidRDefault="00372EA3" w:rsidP="00372EA3">
      <w:pPr>
        <w:widowControl w:val="0"/>
        <w:autoSpaceDE w:val="0"/>
        <w:autoSpaceDN w:val="0"/>
        <w:adjustRightInd w:val="0"/>
        <w:spacing w:line="240" w:lineRule="auto"/>
        <w:ind w:left="0" w:firstLine="0"/>
        <w:jc w:val="left"/>
        <w:rPr>
          <w:b/>
          <w:i/>
          <w:lang w:val="en-US"/>
        </w:rPr>
      </w:pPr>
    </w:p>
    <w:p w:rsidR="00372EA3" w:rsidRDefault="0085477E" w:rsidP="00372EA3">
      <w:pPr>
        <w:widowControl w:val="0"/>
        <w:autoSpaceDE w:val="0"/>
        <w:autoSpaceDN w:val="0"/>
        <w:adjustRightInd w:val="0"/>
        <w:spacing w:line="240" w:lineRule="auto"/>
        <w:ind w:left="0" w:firstLine="0"/>
        <w:jc w:val="left"/>
        <w:rPr>
          <w:b/>
          <w:i/>
          <w:lang w:val="en-US"/>
        </w:rPr>
      </w:pPr>
      <w:r w:rsidRPr="0085477E">
        <w:rPr>
          <w:b/>
          <w:i/>
          <w:lang w:val="en-US"/>
        </w:rPr>
        <w:t>Back of context:</w:t>
      </w:r>
    </w:p>
    <w:p w:rsidR="0085477E" w:rsidRPr="00372EA3" w:rsidRDefault="0085477E" w:rsidP="0026086F">
      <w:pPr>
        <w:widowControl w:val="0"/>
        <w:autoSpaceDE w:val="0"/>
        <w:autoSpaceDN w:val="0"/>
        <w:adjustRightInd w:val="0"/>
        <w:spacing w:line="240" w:lineRule="auto"/>
        <w:ind w:left="0" w:firstLine="708"/>
        <w:jc w:val="left"/>
        <w:rPr>
          <w:b/>
          <w:i/>
          <w:lang w:val="en-US"/>
        </w:rPr>
      </w:pPr>
      <w:r>
        <w:rPr>
          <w:lang w:val="en-US"/>
        </w:rPr>
        <w:t xml:space="preserve">In one hand, as a solution to the problem we mentioned previously, nothing will be sent to public without proper testing. Also, they should add an </w:t>
      </w:r>
      <w:r w:rsidR="0040475A">
        <w:rPr>
          <w:lang w:val="en-US"/>
        </w:rPr>
        <w:t xml:space="preserve">easy method to turn off the </w:t>
      </w:r>
      <w:proofErr w:type="spellStart"/>
      <w:proofErr w:type="gramStart"/>
      <w:r w:rsidR="0040475A">
        <w:rPr>
          <w:lang w:val="en-US"/>
        </w:rPr>
        <w:t>AI,s</w:t>
      </w:r>
      <w:r>
        <w:rPr>
          <w:lang w:val="en-US"/>
        </w:rPr>
        <w:t>o</w:t>
      </w:r>
      <w:proofErr w:type="spellEnd"/>
      <w:proofErr w:type="gramEnd"/>
      <w:r>
        <w:rPr>
          <w:lang w:val="en-US"/>
        </w:rPr>
        <w:t xml:space="preserve"> the driver could get the handling of the vehicle pretty fast.</w:t>
      </w:r>
    </w:p>
    <w:p w:rsidR="0040475A" w:rsidRDefault="0085477E" w:rsidP="0026086F">
      <w:pPr>
        <w:ind w:firstLine="698"/>
        <w:rPr>
          <w:lang w:val="en-US"/>
        </w:rPr>
      </w:pPr>
      <w:r>
        <w:rPr>
          <w:lang w:val="en-US"/>
        </w:rPr>
        <w:t>Another solution could be, an even better system of sensors, that could help the AI predict more easily objects, other vehicles and people closer to it. Sending a signal of an emergency in an unused frequency so the developers of the AI and some emergency personal coul</w:t>
      </w:r>
      <w:r w:rsidR="00DF55CC">
        <w:rPr>
          <w:lang w:val="en-US"/>
        </w:rPr>
        <w:t>d have be on</w:t>
      </w:r>
      <w:r w:rsidR="0040475A">
        <w:rPr>
          <w:lang w:val="en-US"/>
        </w:rPr>
        <w:t xml:space="preserve"> </w:t>
      </w:r>
      <w:r>
        <w:rPr>
          <w:lang w:val="en-US"/>
        </w:rPr>
        <w:t>the move to help the person affected by this problem.</w:t>
      </w:r>
      <w:r w:rsidR="00DF55CC" w:rsidRPr="00872F99">
        <w:rPr>
          <w:rFonts w:asciiTheme="minorHAnsi" w:eastAsiaTheme="minorHAnsi" w:hAnsiTheme="minorHAnsi" w:cstheme="minorHAnsi"/>
          <w:color w:val="auto"/>
          <w:lang w:val="en-US" w:eastAsia="en-US"/>
        </w:rPr>
        <w:t xml:space="preserve"> </w:t>
      </w:r>
      <w:r w:rsidR="00872F99" w:rsidRPr="00872F99">
        <w:rPr>
          <w:rFonts w:asciiTheme="minorHAnsi" w:eastAsiaTheme="minorHAnsi" w:hAnsiTheme="minorHAnsi" w:cstheme="minorHAnsi"/>
          <w:color w:val="auto"/>
          <w:lang w:val="en-US" w:eastAsia="en-US"/>
        </w:rPr>
        <w:t>[15]</w:t>
      </w:r>
    </w:p>
    <w:p w:rsidR="00F122B0" w:rsidRPr="00372EA3" w:rsidRDefault="0085477E" w:rsidP="0026086F">
      <w:pPr>
        <w:ind w:firstLine="698"/>
        <w:rPr>
          <w:lang w:val="en-US"/>
        </w:rPr>
      </w:pPr>
      <w:r>
        <w:rPr>
          <w:lang w:val="en-US"/>
        </w:rPr>
        <w:lastRenderedPageBreak/>
        <w:t>In the other hand, the reflex is a still a new thing in IA technology and it still there is doubt on using this kind of innovating technology, but like we hear and say, “nothing is perfect at the beginning” but we think that AI is going to rule the evolving world, sooner or later.</w:t>
      </w:r>
      <w:r w:rsidRPr="00F24FC9">
        <w:rPr>
          <w:lang w:val="en-US"/>
        </w:rPr>
        <w:t xml:space="preserve"> </w:t>
      </w:r>
    </w:p>
    <w:p w:rsidR="00116B42" w:rsidRDefault="00B10984" w:rsidP="00B10984">
      <w:pPr>
        <w:tabs>
          <w:tab w:val="left" w:pos="1872"/>
        </w:tabs>
        <w:jc w:val="center"/>
        <w:rPr>
          <w:b/>
          <w:i/>
          <w:sz w:val="48"/>
          <w:szCs w:val="48"/>
          <w:lang w:val="en-US"/>
        </w:rPr>
      </w:pPr>
      <w:r w:rsidRPr="00B10984">
        <w:rPr>
          <w:b/>
          <w:i/>
          <w:sz w:val="48"/>
          <w:szCs w:val="48"/>
          <w:lang w:val="en-US"/>
        </w:rPr>
        <w:t>Conclusion</w:t>
      </w:r>
    </w:p>
    <w:p w:rsidR="00607428" w:rsidRPr="00E14F7B" w:rsidRDefault="00607428" w:rsidP="0026086F">
      <w:pPr>
        <w:ind w:firstLine="698"/>
        <w:rPr>
          <w:sz w:val="32"/>
          <w:lang w:val="en-US"/>
        </w:rPr>
      </w:pPr>
      <w:r>
        <w:rPr>
          <w:lang w:val="en-US"/>
        </w:rPr>
        <w:t>When writing a report there are rules the writer should and must follow, for it to be correctly structured and meaningful. And one of the most important parts is the conclusion which is the last section of the report, therefore it should leave the readers thinking the report is complete while making them think about what they just read.</w:t>
      </w:r>
      <w:r>
        <w:rPr>
          <w:lang w:val="en-US"/>
        </w:rPr>
        <w:fldChar w:fldCharType="begin" w:fldLock="1"/>
      </w:r>
      <w:r>
        <w:rPr>
          <w:lang w:val="en-US"/>
        </w:rPr>
        <w:instrText>ADDIN CSL_CITATION { "citationItems" : [ { "id" : "ITEM-1", "itemData" : { "URL" : "http://www.crlsresearchguide.org/18_Writing_Conclusion.asp", "accessed" : { "date-parts" : [ [ "2018", "4", "29" ] ] }, "author" : [ { "dropping-particle" : "", "family" : "Holly Samuels", "given" : "", "non-dropping-particle" : "", "parse-names" : false, "suffix" : "" } ], "id" : "ITEM-1", "issued" : { "date-parts" : [ [ "0" ] ] }, "title" : "Writing a Conclusion- CRLS Research Guide", "type" : "webpage" }, "uris" : [ "http://www.mendeley.com/documents/?uuid=7ba8f7e4-4a34-302d-91fd-df3321f1e6fb" ] } ], "mendeley" : { "formattedCitation" : "[1]", "plainTextFormattedCitation" : "[1]", "previouslyFormattedCitation" : "[1]" }, "properties" : {  }, "schema" : "https://github.com/citation-style-language/schema/raw/master/csl-citation.json" }</w:instrText>
      </w:r>
      <w:r>
        <w:rPr>
          <w:lang w:val="en-US"/>
        </w:rPr>
        <w:fldChar w:fldCharType="separate"/>
      </w:r>
      <w:r w:rsidRPr="00E14F7B">
        <w:rPr>
          <w:noProof/>
          <w:lang w:val="en-US"/>
        </w:rPr>
        <w:t>[</w:t>
      </w:r>
      <w:r w:rsidR="00872F99">
        <w:rPr>
          <w:noProof/>
          <w:lang w:val="en-US"/>
        </w:rPr>
        <w:t>17</w:t>
      </w:r>
      <w:r w:rsidRPr="00E14F7B">
        <w:rPr>
          <w:noProof/>
          <w:lang w:val="en-US"/>
        </w:rPr>
        <w:t>]</w:t>
      </w:r>
      <w:r>
        <w:rPr>
          <w:lang w:val="en-US"/>
        </w:rPr>
        <w:fldChar w:fldCharType="end"/>
      </w:r>
      <w:r>
        <w:rPr>
          <w:lang w:val="en-US"/>
        </w:rPr>
        <w:t xml:space="preserve"> </w:t>
      </w:r>
    </w:p>
    <w:p w:rsidR="00C2013F" w:rsidRPr="006F6E6A" w:rsidRDefault="00607428" w:rsidP="0026086F">
      <w:pPr>
        <w:widowControl w:val="0"/>
        <w:autoSpaceDE w:val="0"/>
        <w:autoSpaceDN w:val="0"/>
        <w:adjustRightInd w:val="0"/>
        <w:spacing w:line="240" w:lineRule="auto"/>
        <w:ind w:firstLine="698"/>
        <w:rPr>
          <w:lang w:val="en-US"/>
        </w:rPr>
      </w:pPr>
      <w:r>
        <w:rPr>
          <w:lang w:val="en-US"/>
        </w:rPr>
        <w:t>Conclusions being the “grand final” of the report should or must leave a mark on the readers and there are several ways of doing that. Predict, quote, repeat and summarize are four of those ways, which in the end all have the purpose of reinstating the opinion expressed throughout the report.</w:t>
      </w:r>
      <w:r>
        <w:rPr>
          <w:lang w:val="en-US"/>
        </w:rPr>
        <w:fldChar w:fldCharType="begin" w:fldLock="1"/>
      </w:r>
      <w:r>
        <w:rPr>
          <w:lang w:val="en-US"/>
        </w:rPr>
        <w:instrText>ADDIN CSL_CITATION { "citationItems" : [ { "id" : "ITEM-1", "itemData" : { "URL" : "http://www.writing-skills.com/how-to-conclude-a-report-like-a-rock-star", "accessed" : { "date-parts" : [ [ "2018", "4", "29" ] ] }, "author" : [ { "dropping-particle" : "", "family" : "emphasis", "given" : "", "non-dropping-particle" : "", "parse-names" : false, "suffix" : "" } ], "id" : "ITEM-1", "issued" : { "date-parts" : [ [ "0" ] ] }, "title" : "How to conclude a report \u2013 like a rock star - Emphasis", "type" : "webpage" }, "uris" : [ "http://www.mendeley.com/documents/?uuid=f2440e25-ad50-3301-bcb7-96d8344307dc" ] } ], "mendeley" : { "formattedCitation" : "[2]", "plainTextFormattedCitation" : "[2]", "previouslyFormattedCitation" : "[2]" }, "properties" : {  }, "schema" : "https://github.com/citation-style-language/schema/raw/master/csl-citation.json" }</w:instrText>
      </w:r>
      <w:r>
        <w:rPr>
          <w:lang w:val="en-US"/>
        </w:rPr>
        <w:fldChar w:fldCharType="separate"/>
      </w:r>
      <w:r w:rsidRPr="00E14F7B">
        <w:rPr>
          <w:noProof/>
          <w:lang w:val="en-US"/>
        </w:rPr>
        <w:t>[</w:t>
      </w:r>
      <w:r w:rsidR="00872F99">
        <w:rPr>
          <w:noProof/>
          <w:lang w:val="en-US"/>
        </w:rPr>
        <w:t>18</w:t>
      </w:r>
      <w:r w:rsidRPr="00E14F7B">
        <w:rPr>
          <w:noProof/>
          <w:lang w:val="en-US"/>
        </w:rPr>
        <w:t>]</w:t>
      </w:r>
      <w:r>
        <w:rPr>
          <w:lang w:val="en-US"/>
        </w:rPr>
        <w:fldChar w:fldCharType="end"/>
      </w:r>
      <w:r w:rsidR="006F6E6A">
        <w:rPr>
          <w:b/>
          <w:i/>
          <w:sz w:val="24"/>
          <w:lang w:val="en-US"/>
        </w:rPr>
        <w:t xml:space="preserve">. </w:t>
      </w:r>
      <w:r w:rsidR="006F6E6A" w:rsidRPr="00FE59E0">
        <w:rPr>
          <w:lang w:val="en-US"/>
        </w:rPr>
        <w:t>In the following table, there are some keywords and expressions used in this section:</w:t>
      </w:r>
      <w:r w:rsidR="0040475A">
        <w:rPr>
          <w:lang w:val="en-US"/>
        </w:rPr>
        <w:t xml:space="preserve"> </w:t>
      </w:r>
      <w:r w:rsidR="0040475A">
        <w:rPr>
          <w:rFonts w:ascii="Helvetica" w:eastAsiaTheme="minorHAnsi" w:hAnsi="Helvetica" w:cs="Helvetica"/>
          <w:color w:val="auto"/>
          <w:sz w:val="16"/>
          <w:szCs w:val="16"/>
          <w:lang w:val="en-US" w:eastAsia="en-US"/>
        </w:rPr>
        <w:t>[19]</w:t>
      </w:r>
    </w:p>
    <w:tbl>
      <w:tblPr>
        <w:tblStyle w:val="TabeladeGrelha4-Destaque1"/>
        <w:tblW w:w="8507" w:type="dxa"/>
        <w:tblLook w:val="04A0" w:firstRow="1" w:lastRow="0" w:firstColumn="1" w:lastColumn="0" w:noHBand="0" w:noVBand="1"/>
      </w:tblPr>
      <w:tblGrid>
        <w:gridCol w:w="4245"/>
        <w:gridCol w:w="4262"/>
      </w:tblGrid>
      <w:tr w:rsidR="00B10984" w:rsidTr="00DF55CC">
        <w:trPr>
          <w:cnfStyle w:val="100000000000" w:firstRow="1" w:lastRow="0" w:firstColumn="0" w:lastColumn="0" w:oddVBand="0" w:evenVBand="0" w:oddHBand="0"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4245" w:type="dxa"/>
          </w:tcPr>
          <w:p w:rsidR="00B10984" w:rsidRDefault="00B10984" w:rsidP="00A1268C">
            <w:proofErr w:type="spellStart"/>
            <w:r>
              <w:t>Key</w:t>
            </w:r>
            <w:proofErr w:type="spellEnd"/>
            <w:r>
              <w:t xml:space="preserve"> </w:t>
            </w:r>
            <w:proofErr w:type="spellStart"/>
            <w:r>
              <w:t>words</w:t>
            </w:r>
            <w:proofErr w:type="spellEnd"/>
          </w:p>
        </w:tc>
        <w:tc>
          <w:tcPr>
            <w:tcW w:w="4262" w:type="dxa"/>
          </w:tcPr>
          <w:p w:rsidR="00B10984" w:rsidRDefault="00B10984" w:rsidP="00A1268C">
            <w:pPr>
              <w:cnfStyle w:val="100000000000" w:firstRow="1" w:lastRow="0" w:firstColumn="0" w:lastColumn="0" w:oddVBand="0" w:evenVBand="0" w:oddHBand="0" w:evenHBand="0" w:firstRowFirstColumn="0" w:firstRowLastColumn="0" w:lastRowFirstColumn="0" w:lastRowLastColumn="0"/>
            </w:pPr>
            <w:r>
              <w:t>Key phrases/expression</w:t>
            </w:r>
          </w:p>
        </w:tc>
      </w:tr>
      <w:tr w:rsidR="00B10984" w:rsidRPr="008F4623" w:rsidTr="00DF55CC">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Altogether</w:t>
            </w:r>
          </w:p>
        </w:tc>
        <w:tc>
          <w:tcPr>
            <w:tcW w:w="4262" w:type="dxa"/>
          </w:tcPr>
          <w:p w:rsidR="00B10984" w:rsidRPr="008F4623" w:rsidRDefault="00B10984" w:rsidP="00A1268C">
            <w:pPr>
              <w:cnfStyle w:val="000000100000" w:firstRow="0" w:lastRow="0" w:firstColumn="0" w:lastColumn="0" w:oddVBand="0" w:evenVBand="0" w:oddHBand="1" w:evenHBand="0" w:firstRowFirstColumn="0" w:firstRowLastColumn="0" w:lastRowFirstColumn="0" w:lastRowLastColumn="0"/>
            </w:pPr>
            <w:r>
              <w:t xml:space="preserve">In </w:t>
            </w:r>
            <w:proofErr w:type="gramStart"/>
            <w:r>
              <w:t>conclusion,…</w:t>
            </w:r>
            <w:proofErr w:type="gramEnd"/>
          </w:p>
        </w:tc>
      </w:tr>
      <w:tr w:rsidR="00B10984" w:rsidRPr="008F4623" w:rsidTr="00DF55CC">
        <w:trPr>
          <w:trHeight w:val="457"/>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Overall</w:t>
            </w:r>
          </w:p>
        </w:tc>
        <w:tc>
          <w:tcPr>
            <w:tcW w:w="4262" w:type="dxa"/>
          </w:tcPr>
          <w:p w:rsidR="00B10984" w:rsidRPr="008F4623" w:rsidRDefault="00B10984" w:rsidP="00A1268C">
            <w:pPr>
              <w:cnfStyle w:val="000000000000" w:firstRow="0" w:lastRow="0" w:firstColumn="0" w:lastColumn="0" w:oddVBand="0" w:evenVBand="0" w:oddHBand="0" w:evenHBand="0" w:firstRowFirstColumn="0" w:firstRowLastColumn="0" w:lastRowFirstColumn="0" w:lastRowLastColumn="0"/>
            </w:pPr>
            <w:r>
              <w:t xml:space="preserve">Above </w:t>
            </w:r>
            <w:proofErr w:type="gramStart"/>
            <w:r>
              <w:t>all,…</w:t>
            </w:r>
            <w:proofErr w:type="gramEnd"/>
          </w:p>
        </w:tc>
      </w:tr>
      <w:tr w:rsidR="00B10984" w:rsidRPr="008F4623" w:rsidTr="00DF55CC">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Usually</w:t>
            </w:r>
          </w:p>
        </w:tc>
        <w:tc>
          <w:tcPr>
            <w:tcW w:w="4262" w:type="dxa"/>
          </w:tcPr>
          <w:p w:rsidR="00B10984" w:rsidRPr="008F4623" w:rsidRDefault="00B10984" w:rsidP="00A1268C">
            <w:pPr>
              <w:cnfStyle w:val="000000100000" w:firstRow="0" w:lastRow="0" w:firstColumn="0" w:lastColumn="0" w:oddVBand="0" w:evenVBand="0" w:oddHBand="1" w:evenHBand="0" w:firstRowFirstColumn="0" w:firstRowLastColumn="0" w:lastRowFirstColumn="0" w:lastRowLastColumn="0"/>
            </w:pPr>
            <w:r>
              <w:t xml:space="preserve">All things </w:t>
            </w:r>
            <w:proofErr w:type="gramStart"/>
            <w:r>
              <w:t>considered,…</w:t>
            </w:r>
            <w:proofErr w:type="gramEnd"/>
          </w:p>
        </w:tc>
      </w:tr>
      <w:tr w:rsidR="00B10984" w:rsidRPr="008F4623" w:rsidTr="00DF55CC">
        <w:trPr>
          <w:trHeight w:val="457"/>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Ultimately</w:t>
            </w:r>
          </w:p>
        </w:tc>
        <w:tc>
          <w:tcPr>
            <w:tcW w:w="4262" w:type="dxa"/>
          </w:tcPr>
          <w:p w:rsidR="00B10984" w:rsidRPr="008F4623" w:rsidRDefault="00B10984" w:rsidP="00A1268C">
            <w:pPr>
              <w:cnfStyle w:val="000000000000" w:firstRow="0" w:lastRow="0" w:firstColumn="0" w:lastColumn="0" w:oddVBand="0" w:evenVBand="0" w:oddHBand="0" w:evenHBand="0" w:firstRowFirstColumn="0" w:firstRowLastColumn="0" w:lastRowFirstColumn="0" w:lastRowLastColumn="0"/>
            </w:pPr>
            <w:r>
              <w:t xml:space="preserve">In </w:t>
            </w:r>
            <w:proofErr w:type="gramStart"/>
            <w:r>
              <w:t>short,…</w:t>
            </w:r>
            <w:proofErr w:type="gramEnd"/>
          </w:p>
        </w:tc>
      </w:tr>
      <w:tr w:rsidR="00B10984" w:rsidRPr="008F4623" w:rsidTr="00DF55CC">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6F6E6A">
            <w:pPr>
              <w:ind w:left="0" w:firstLine="0"/>
              <w:rPr>
                <w:b w:val="0"/>
              </w:rPr>
            </w:pPr>
            <w:proofErr w:type="spellStart"/>
            <w:r>
              <w:rPr>
                <w:b w:val="0"/>
              </w:rPr>
              <w:t>Obviously</w:t>
            </w:r>
            <w:proofErr w:type="spellEnd"/>
          </w:p>
        </w:tc>
        <w:tc>
          <w:tcPr>
            <w:tcW w:w="4262" w:type="dxa"/>
          </w:tcPr>
          <w:p w:rsidR="00B10984" w:rsidRPr="008F4623" w:rsidRDefault="00B10984" w:rsidP="00A1268C">
            <w:pPr>
              <w:cnfStyle w:val="000000100000" w:firstRow="0" w:lastRow="0" w:firstColumn="0" w:lastColumn="0" w:oddVBand="0" w:evenVBand="0" w:oddHBand="1" w:evenHBand="0" w:firstRowFirstColumn="0" w:firstRowLastColumn="0" w:lastRowFirstColumn="0" w:lastRowLastColumn="0"/>
            </w:pPr>
            <w:r>
              <w:t xml:space="preserve">To sum </w:t>
            </w:r>
            <w:proofErr w:type="gramStart"/>
            <w:r>
              <w:t>up,…</w:t>
            </w:r>
            <w:proofErr w:type="gramEnd"/>
          </w:p>
        </w:tc>
      </w:tr>
      <w:tr w:rsidR="00B10984" w:rsidRPr="008F4623" w:rsidTr="00DF55CC">
        <w:trPr>
          <w:trHeight w:val="457"/>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Present</w:t>
            </w:r>
          </w:p>
        </w:tc>
        <w:tc>
          <w:tcPr>
            <w:tcW w:w="4262" w:type="dxa"/>
          </w:tcPr>
          <w:p w:rsidR="00B10984" w:rsidRPr="008F4623" w:rsidRDefault="00B10984" w:rsidP="00A1268C">
            <w:pPr>
              <w:cnfStyle w:val="000000000000" w:firstRow="0" w:lastRow="0" w:firstColumn="0" w:lastColumn="0" w:oddVBand="0" w:evenVBand="0" w:oddHBand="0" w:evenHBand="0" w:firstRowFirstColumn="0" w:firstRowLastColumn="0" w:lastRowFirstColumn="0" w:lastRowLastColumn="0"/>
            </w:pPr>
            <w:r>
              <w:t xml:space="preserve">To </w:t>
            </w:r>
            <w:proofErr w:type="gramStart"/>
            <w:r>
              <w:t>summarise,…</w:t>
            </w:r>
            <w:proofErr w:type="gramEnd"/>
          </w:p>
        </w:tc>
      </w:tr>
      <w:tr w:rsidR="00B10984" w:rsidRPr="008F4623" w:rsidTr="00DF55CC">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Provide</w:t>
            </w:r>
          </w:p>
        </w:tc>
        <w:tc>
          <w:tcPr>
            <w:tcW w:w="4262" w:type="dxa"/>
          </w:tcPr>
          <w:p w:rsidR="00B10984" w:rsidRPr="008F4623" w:rsidRDefault="00B10984" w:rsidP="00A1268C">
            <w:pPr>
              <w:cnfStyle w:val="000000100000" w:firstRow="0" w:lastRow="0" w:firstColumn="0" w:lastColumn="0" w:oddVBand="0" w:evenVBand="0" w:oddHBand="1" w:evenHBand="0" w:firstRowFirstColumn="0" w:firstRowLastColumn="0" w:lastRowFirstColumn="0" w:lastRowLastColumn="0"/>
            </w:pPr>
            <w:r>
              <w:t xml:space="preserve">In </w:t>
            </w:r>
            <w:proofErr w:type="gramStart"/>
            <w:r>
              <w:t>brief,…</w:t>
            </w:r>
            <w:proofErr w:type="gramEnd"/>
          </w:p>
        </w:tc>
      </w:tr>
      <w:tr w:rsidR="00B10984" w:rsidRPr="008F4623" w:rsidTr="00DF55CC">
        <w:trPr>
          <w:trHeight w:val="457"/>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Emphasize</w:t>
            </w:r>
          </w:p>
        </w:tc>
        <w:tc>
          <w:tcPr>
            <w:tcW w:w="4262" w:type="dxa"/>
          </w:tcPr>
          <w:p w:rsidR="00B10984" w:rsidRPr="008F4623" w:rsidRDefault="00B10984" w:rsidP="00A1268C">
            <w:pPr>
              <w:cnfStyle w:val="000000000000" w:firstRow="0" w:lastRow="0" w:firstColumn="0" w:lastColumn="0" w:oddVBand="0" w:evenVBand="0" w:oddHBand="0" w:evenHBand="0" w:firstRowFirstColumn="0" w:firstRowLastColumn="0" w:lastRowFirstColumn="0" w:lastRowLastColumn="0"/>
            </w:pPr>
            <w:r w:rsidRPr="008F4623">
              <w:t xml:space="preserve">In </w:t>
            </w:r>
            <w:proofErr w:type="gramStart"/>
            <w:r w:rsidRPr="008F4623">
              <w:t>general,…</w:t>
            </w:r>
            <w:proofErr w:type="gramEnd"/>
          </w:p>
        </w:tc>
      </w:tr>
      <w:tr w:rsidR="00B10984" w:rsidRPr="008F4623" w:rsidTr="00DF55CC">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Result</w:t>
            </w:r>
          </w:p>
        </w:tc>
        <w:tc>
          <w:tcPr>
            <w:tcW w:w="4262" w:type="dxa"/>
          </w:tcPr>
          <w:p w:rsidR="00B10984" w:rsidRPr="008F4623" w:rsidRDefault="00B10984" w:rsidP="00A1268C">
            <w:pPr>
              <w:cnfStyle w:val="000000100000" w:firstRow="0" w:lastRow="0" w:firstColumn="0" w:lastColumn="0" w:oddVBand="0" w:evenVBand="0" w:oddHBand="1" w:evenHBand="0" w:firstRowFirstColumn="0" w:firstRowLastColumn="0" w:lastRowFirstColumn="0" w:lastRowLastColumn="0"/>
            </w:pPr>
            <w:r w:rsidRPr="008F4623">
              <w:t xml:space="preserve">On the </w:t>
            </w:r>
            <w:proofErr w:type="gramStart"/>
            <w:r w:rsidRPr="008F4623">
              <w:t>whole,…</w:t>
            </w:r>
            <w:proofErr w:type="gramEnd"/>
          </w:p>
        </w:tc>
      </w:tr>
      <w:tr w:rsidR="00B10984" w:rsidRPr="008F4623" w:rsidTr="00DF55CC">
        <w:trPr>
          <w:trHeight w:val="471"/>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Despite</w:t>
            </w:r>
          </w:p>
        </w:tc>
        <w:tc>
          <w:tcPr>
            <w:tcW w:w="4262" w:type="dxa"/>
          </w:tcPr>
          <w:p w:rsidR="00B10984" w:rsidRPr="008F4623" w:rsidRDefault="00B10984" w:rsidP="00A1268C">
            <w:pPr>
              <w:cnfStyle w:val="000000000000" w:firstRow="0" w:lastRow="0" w:firstColumn="0" w:lastColumn="0" w:oddVBand="0" w:evenVBand="0" w:oddHBand="0" w:evenHBand="0" w:firstRowFirstColumn="0" w:firstRowLastColumn="0" w:lastRowFirstColumn="0" w:lastRowLastColumn="0"/>
            </w:pPr>
            <w:r w:rsidRPr="008F4623">
              <w:t xml:space="preserve">In </w:t>
            </w:r>
            <w:proofErr w:type="gramStart"/>
            <w:r w:rsidRPr="008F4623">
              <w:t>essence,…</w:t>
            </w:r>
            <w:proofErr w:type="gramEnd"/>
          </w:p>
        </w:tc>
      </w:tr>
      <w:tr w:rsidR="00B10984" w:rsidRPr="008F4623" w:rsidTr="00DF55CC">
        <w:trPr>
          <w:cnfStyle w:val="000000100000" w:firstRow="0" w:lastRow="0" w:firstColumn="0" w:lastColumn="0" w:oddVBand="0" w:evenVBand="0" w:oddHBand="1" w:evenHBand="0" w:firstRowFirstColumn="0" w:firstRowLastColumn="0" w:lastRowFirstColumn="0" w:lastRowLastColumn="0"/>
          <w:trHeight w:val="457"/>
        </w:trPr>
        <w:tc>
          <w:tcPr>
            <w:cnfStyle w:val="001000000000" w:firstRow="0" w:lastRow="0" w:firstColumn="1" w:lastColumn="0" w:oddVBand="0" w:evenVBand="0" w:oddHBand="0" w:evenHBand="0" w:firstRowFirstColumn="0" w:firstRowLastColumn="0" w:lastRowFirstColumn="0" w:lastRowLastColumn="0"/>
            <w:tcW w:w="4245" w:type="dxa"/>
          </w:tcPr>
          <w:p w:rsidR="00B10984" w:rsidRPr="008F4623" w:rsidRDefault="00B10984" w:rsidP="00A1268C">
            <w:pPr>
              <w:rPr>
                <w:b w:val="0"/>
              </w:rPr>
            </w:pPr>
            <w:r>
              <w:rPr>
                <w:b w:val="0"/>
              </w:rPr>
              <w:t>Compare</w:t>
            </w:r>
          </w:p>
        </w:tc>
        <w:tc>
          <w:tcPr>
            <w:tcW w:w="4262" w:type="dxa"/>
          </w:tcPr>
          <w:p w:rsidR="00B10984" w:rsidRPr="008F4623" w:rsidRDefault="00B10984" w:rsidP="00A1268C">
            <w:pPr>
              <w:cnfStyle w:val="000000100000" w:firstRow="0" w:lastRow="0" w:firstColumn="0" w:lastColumn="0" w:oddVBand="0" w:evenVBand="0" w:oddHBand="1" w:evenHBand="0" w:firstRowFirstColumn="0" w:firstRowLastColumn="0" w:lastRowFirstColumn="0" w:lastRowLastColumn="0"/>
            </w:pPr>
            <w:r w:rsidRPr="008F4623">
              <w:t xml:space="preserve">In other </w:t>
            </w:r>
            <w:proofErr w:type="gramStart"/>
            <w:r w:rsidRPr="008F4623">
              <w:t>words,…</w:t>
            </w:r>
            <w:proofErr w:type="gramEnd"/>
          </w:p>
        </w:tc>
      </w:tr>
    </w:tbl>
    <w:p w:rsidR="00607428" w:rsidRPr="00DF55CC" w:rsidRDefault="00DF55CC" w:rsidP="00DF55CC">
      <w:pPr>
        <w:tabs>
          <w:tab w:val="left" w:pos="1872"/>
        </w:tabs>
        <w:ind w:left="0" w:firstLine="0"/>
        <w:jc w:val="right"/>
        <w:rPr>
          <w:b/>
          <w:i/>
          <w:sz w:val="16"/>
          <w:szCs w:val="16"/>
          <w:lang w:val="en-US"/>
        </w:rPr>
      </w:pPr>
      <w:r w:rsidRPr="00DF55CC">
        <w:rPr>
          <w:rFonts w:ascii="Helvetica" w:eastAsiaTheme="minorHAnsi" w:hAnsi="Helvetica" w:cs="Helvetica"/>
          <w:color w:val="auto"/>
          <w:sz w:val="16"/>
          <w:szCs w:val="16"/>
          <w:lang w:val="en-US" w:eastAsia="en-US"/>
        </w:rPr>
        <w:t>Table 5: Key words and expressions commonly used in the “Conclusion” section</w:t>
      </w:r>
      <w:r w:rsidR="00872F99">
        <w:rPr>
          <w:rFonts w:ascii="Helvetica" w:eastAsiaTheme="minorHAnsi" w:hAnsi="Helvetica" w:cs="Helvetica"/>
          <w:color w:val="auto"/>
          <w:sz w:val="16"/>
          <w:szCs w:val="16"/>
          <w:lang w:val="en-US" w:eastAsia="en-US"/>
        </w:rPr>
        <w:t xml:space="preserve"> </w:t>
      </w:r>
    </w:p>
    <w:p w:rsidR="0040475A" w:rsidRDefault="0040475A" w:rsidP="0040475A">
      <w:pPr>
        <w:tabs>
          <w:tab w:val="left" w:pos="1872"/>
        </w:tabs>
        <w:ind w:left="0" w:firstLine="0"/>
        <w:jc w:val="center"/>
        <w:rPr>
          <w:lang w:val="en-US"/>
        </w:rPr>
      </w:pPr>
    </w:p>
    <w:p w:rsidR="00372EA3" w:rsidRDefault="00372EA3" w:rsidP="00372EA3">
      <w:pPr>
        <w:tabs>
          <w:tab w:val="left" w:pos="1872"/>
        </w:tabs>
        <w:ind w:left="0" w:firstLine="0"/>
        <w:jc w:val="center"/>
        <w:rPr>
          <w:b/>
          <w:i/>
          <w:sz w:val="48"/>
          <w:szCs w:val="48"/>
          <w:lang w:val="en-US"/>
        </w:rPr>
      </w:pPr>
    </w:p>
    <w:p w:rsidR="00372EA3" w:rsidRDefault="00372EA3" w:rsidP="00372EA3">
      <w:pPr>
        <w:tabs>
          <w:tab w:val="left" w:pos="1872"/>
        </w:tabs>
        <w:ind w:left="0" w:firstLine="0"/>
        <w:jc w:val="center"/>
        <w:rPr>
          <w:b/>
          <w:i/>
          <w:sz w:val="48"/>
          <w:szCs w:val="48"/>
          <w:lang w:val="en-US"/>
        </w:rPr>
      </w:pPr>
    </w:p>
    <w:p w:rsidR="00372EA3" w:rsidRDefault="00372EA3" w:rsidP="00372EA3">
      <w:pPr>
        <w:tabs>
          <w:tab w:val="left" w:pos="1872"/>
        </w:tabs>
        <w:ind w:left="0" w:firstLine="0"/>
        <w:jc w:val="center"/>
        <w:rPr>
          <w:b/>
          <w:i/>
          <w:sz w:val="48"/>
          <w:szCs w:val="48"/>
          <w:lang w:val="en-US"/>
        </w:rPr>
      </w:pPr>
    </w:p>
    <w:p w:rsidR="00372EA3" w:rsidRDefault="00372EA3" w:rsidP="00372EA3">
      <w:pPr>
        <w:tabs>
          <w:tab w:val="left" w:pos="1872"/>
        </w:tabs>
        <w:ind w:left="0" w:firstLine="0"/>
        <w:jc w:val="center"/>
        <w:rPr>
          <w:b/>
          <w:i/>
          <w:sz w:val="48"/>
          <w:szCs w:val="48"/>
          <w:lang w:val="en-US"/>
        </w:rPr>
      </w:pPr>
    </w:p>
    <w:p w:rsidR="00DF55CC" w:rsidRDefault="00DF55CC" w:rsidP="00372EA3">
      <w:pPr>
        <w:tabs>
          <w:tab w:val="left" w:pos="1872"/>
        </w:tabs>
        <w:ind w:left="0" w:firstLine="0"/>
        <w:jc w:val="center"/>
        <w:rPr>
          <w:b/>
          <w:i/>
          <w:sz w:val="48"/>
          <w:szCs w:val="48"/>
          <w:lang w:val="en-US"/>
        </w:rPr>
      </w:pPr>
      <w:r>
        <w:rPr>
          <w:b/>
          <w:i/>
          <w:sz w:val="48"/>
          <w:szCs w:val="48"/>
          <w:lang w:val="en-US"/>
        </w:rPr>
        <w:t>References</w:t>
      </w:r>
    </w:p>
    <w:p w:rsidR="00411E5A" w:rsidRPr="0040475A" w:rsidRDefault="00872F99" w:rsidP="00872F99">
      <w:pPr>
        <w:rPr>
          <w:rFonts w:ascii="Arial" w:hAnsi="Arial" w:cs="Arial"/>
          <w:b/>
          <w:i/>
          <w:lang w:val="en-US"/>
        </w:rPr>
      </w:pPr>
      <w:r w:rsidRPr="0040475A">
        <w:rPr>
          <w:rFonts w:ascii="Arial" w:hAnsi="Arial" w:cs="Arial"/>
          <w:lang w:val="en-US"/>
        </w:rPr>
        <w:t xml:space="preserve">[1]    </w:t>
      </w:r>
      <w:r w:rsidRPr="0040475A">
        <w:rPr>
          <w:rFonts w:ascii="Arial" w:hAnsi="Arial" w:cs="Arial"/>
          <w:lang w:val="en-US"/>
        </w:rPr>
        <w:tab/>
      </w:r>
      <w:proofErr w:type="spellStart"/>
      <w:r w:rsidRPr="0040475A">
        <w:rPr>
          <w:rFonts w:ascii="Arial" w:hAnsi="Arial" w:cs="Arial"/>
          <w:lang w:val="en-US"/>
        </w:rPr>
        <w:t>IFrogTees</w:t>
      </w:r>
      <w:proofErr w:type="spellEnd"/>
      <w:r w:rsidRPr="0040475A">
        <w:rPr>
          <w:rFonts w:ascii="Arial" w:hAnsi="Arial" w:cs="Arial"/>
          <w:lang w:val="en-US"/>
        </w:rPr>
        <w:t>, “FFOR OIIRFF SHIRT. 2018.”</w:t>
      </w:r>
      <w:r w:rsidRPr="0040475A">
        <w:rPr>
          <w:rFonts w:ascii="Arial" w:hAnsi="Arial" w:cs="Arial"/>
          <w:b/>
          <w:i/>
          <w:lang w:val="en-US"/>
        </w:rPr>
        <w:t xml:space="preserve"> </w:t>
      </w:r>
      <w:r w:rsidR="00411E5A" w:rsidRPr="0040475A">
        <w:rPr>
          <w:rFonts w:ascii="Arial" w:eastAsia="Times New Roman" w:hAnsi="Arial" w:cs="Arial"/>
          <w:color w:val="777777"/>
        </w:rPr>
        <w:fldChar w:fldCharType="begin" w:fldLock="1"/>
      </w:r>
      <w:r w:rsidR="00411E5A" w:rsidRPr="0040475A">
        <w:rPr>
          <w:rFonts w:ascii="Arial" w:eastAsia="Times New Roman" w:hAnsi="Arial" w:cs="Arial"/>
          <w:color w:val="777777"/>
          <w:lang w:val="en-US"/>
        </w:rPr>
        <w:instrText xml:space="preserve">ADDIN Mendeley Bibliography CSL_BIBLIOGRAPHY </w:instrText>
      </w:r>
      <w:r w:rsidR="00411E5A" w:rsidRPr="0040475A">
        <w:rPr>
          <w:rFonts w:ascii="Arial" w:eastAsia="Times New Roman" w:hAnsi="Arial" w:cs="Arial"/>
          <w:color w:val="777777"/>
        </w:rPr>
        <w:fldChar w:fldCharType="separate"/>
      </w:r>
    </w:p>
    <w:p w:rsidR="00411E5A" w:rsidRPr="0040475A" w:rsidRDefault="00411E5A" w:rsidP="00411E5A">
      <w:pPr>
        <w:widowControl w:val="0"/>
        <w:autoSpaceDE w:val="0"/>
        <w:autoSpaceDN w:val="0"/>
        <w:adjustRightInd w:val="0"/>
        <w:spacing w:line="240" w:lineRule="auto"/>
        <w:ind w:left="640" w:hanging="640"/>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2</w:t>
      </w:r>
      <w:r w:rsidRPr="0040475A">
        <w:rPr>
          <w:rFonts w:ascii="Arial" w:hAnsi="Arial" w:cs="Arial"/>
          <w:noProof/>
          <w:lang w:val="en-US"/>
        </w:rPr>
        <w:t>]</w:t>
      </w:r>
      <w:r w:rsidRPr="0040475A">
        <w:rPr>
          <w:rFonts w:ascii="Arial" w:hAnsi="Arial" w:cs="Arial"/>
          <w:noProof/>
          <w:lang w:val="en-US"/>
        </w:rPr>
        <w:tab/>
        <w:t xml:space="preserve">M. J. Harris, “Three Steps to Teaching Abstract and Critique Writing,” </w:t>
      </w:r>
      <w:r w:rsidRPr="0040475A">
        <w:rPr>
          <w:rFonts w:ascii="Arial" w:hAnsi="Arial" w:cs="Arial"/>
          <w:i/>
          <w:iCs/>
          <w:noProof/>
          <w:lang w:val="en-US"/>
        </w:rPr>
        <w:t>Int. J. Teach. Learn. High. Educ.</w:t>
      </w:r>
      <w:r w:rsidRPr="0040475A">
        <w:rPr>
          <w:rFonts w:ascii="Arial" w:hAnsi="Arial" w:cs="Arial"/>
          <w:noProof/>
          <w:lang w:val="en-US"/>
        </w:rPr>
        <w:t>, vol. 17, no. 2, pp. 136–146, 2006.</w:t>
      </w:r>
    </w:p>
    <w:p w:rsidR="00411E5A" w:rsidRPr="0040475A" w:rsidRDefault="00411E5A" w:rsidP="00411E5A">
      <w:pPr>
        <w:widowControl w:val="0"/>
        <w:autoSpaceDE w:val="0"/>
        <w:autoSpaceDN w:val="0"/>
        <w:adjustRightInd w:val="0"/>
        <w:spacing w:line="240" w:lineRule="auto"/>
        <w:ind w:left="640" w:hanging="640"/>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3</w:t>
      </w:r>
      <w:r w:rsidRPr="0040475A">
        <w:rPr>
          <w:rFonts w:ascii="Arial" w:hAnsi="Arial" w:cs="Arial"/>
          <w:noProof/>
          <w:lang w:val="en-US"/>
        </w:rPr>
        <w:t>]</w:t>
      </w:r>
      <w:r w:rsidRPr="0040475A">
        <w:rPr>
          <w:rFonts w:ascii="Arial" w:hAnsi="Arial" w:cs="Arial"/>
          <w:noProof/>
          <w:lang w:val="en-US"/>
        </w:rPr>
        <w:tab/>
        <w:t>“How to Write your Introduction, Abstract and Summary « The Art of Scientific Communication.” [Online]. Available: https://thesistips.wordpress.com/2012/03/25/how-to-write-your-introduction-abstract-and-summary/. [Accessed: 29-Apr-2018].</w:t>
      </w:r>
    </w:p>
    <w:p w:rsidR="00411E5A" w:rsidRPr="0040475A" w:rsidRDefault="00411E5A" w:rsidP="00411E5A">
      <w:pPr>
        <w:rPr>
          <w:rFonts w:ascii="Arial" w:hAnsi="Arial" w:cs="Arial"/>
          <w:noProof/>
          <w:lang w:val="en-US"/>
        </w:rPr>
      </w:pPr>
      <w:r w:rsidRPr="0040475A">
        <w:rPr>
          <w:rFonts w:ascii="Arial" w:eastAsia="Times New Roman" w:hAnsi="Arial" w:cs="Arial"/>
          <w:color w:val="777777"/>
        </w:rPr>
        <w:fldChar w:fldCharType="end"/>
      </w:r>
      <w:r w:rsidRPr="0040475A">
        <w:rPr>
          <w:rFonts w:ascii="Arial" w:hAnsi="Arial" w:cs="Arial"/>
          <w:noProof/>
          <w:lang w:val="en-US"/>
        </w:rPr>
        <w:t>[</w:t>
      </w:r>
      <w:r w:rsidR="00872F99" w:rsidRPr="0040475A">
        <w:rPr>
          <w:rFonts w:ascii="Arial" w:hAnsi="Arial" w:cs="Arial"/>
          <w:noProof/>
          <w:lang w:val="en-US"/>
        </w:rPr>
        <w:t>4</w:t>
      </w:r>
      <w:r w:rsidRPr="0040475A">
        <w:rPr>
          <w:rFonts w:ascii="Arial" w:hAnsi="Arial" w:cs="Arial"/>
          <w:noProof/>
          <w:lang w:val="en-US"/>
        </w:rPr>
        <w:t>]</w:t>
      </w:r>
      <w:r w:rsidR="001C2822" w:rsidRPr="0040475A">
        <w:rPr>
          <w:rFonts w:ascii="Arial" w:hAnsi="Arial" w:cs="Arial"/>
          <w:noProof/>
          <w:lang w:val="en-US"/>
        </w:rPr>
        <w:tab/>
      </w:r>
      <w:r w:rsidRPr="0040475A">
        <w:rPr>
          <w:rFonts w:ascii="Arial" w:hAnsi="Arial" w:cs="Arial"/>
          <w:noProof/>
          <w:lang w:val="en-US"/>
        </w:rPr>
        <w:t>Neil Patel, “9 Simple Ways to Write Stronger Introductions.” [Online]. Available: https://blog.hubspot.com/marketing/write-stronger-introductions. [Accessed: 29-Apr-2018].</w:t>
      </w:r>
    </w:p>
    <w:p w:rsidR="00411E5A" w:rsidRPr="0040475A" w:rsidRDefault="00411E5A" w:rsidP="00411E5A">
      <w:pPr>
        <w:widowControl w:val="0"/>
        <w:autoSpaceDE w:val="0"/>
        <w:autoSpaceDN w:val="0"/>
        <w:adjustRightInd w:val="0"/>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5</w:t>
      </w:r>
      <w:r w:rsidR="001C2822" w:rsidRPr="0040475A">
        <w:rPr>
          <w:rFonts w:ascii="Arial" w:hAnsi="Arial" w:cs="Arial"/>
          <w:noProof/>
          <w:lang w:val="en-US"/>
        </w:rPr>
        <w:t>]</w:t>
      </w:r>
      <w:r w:rsidR="001C2822" w:rsidRPr="0040475A">
        <w:rPr>
          <w:rFonts w:ascii="Arial" w:hAnsi="Arial" w:cs="Arial"/>
          <w:noProof/>
          <w:lang w:val="en-US"/>
        </w:rPr>
        <w:tab/>
      </w:r>
      <w:r w:rsidRPr="0040475A">
        <w:rPr>
          <w:rFonts w:ascii="Arial" w:hAnsi="Arial" w:cs="Arial"/>
          <w:noProof/>
          <w:lang w:val="en-US"/>
        </w:rPr>
        <w:t>Sherrie Lee, “Report Writing - Introduction section.” [Online]. Available: https://pt.slideshare.net/orangecanton/report-writing-introduction. [Accessed: 29-Apr-2018].</w:t>
      </w:r>
    </w:p>
    <w:p w:rsidR="00411E5A" w:rsidRPr="0040475A" w:rsidRDefault="00411E5A" w:rsidP="00411E5A">
      <w:pPr>
        <w:widowControl w:val="0"/>
        <w:autoSpaceDE w:val="0"/>
        <w:autoSpaceDN w:val="0"/>
        <w:adjustRightInd w:val="0"/>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6</w:t>
      </w:r>
      <w:r w:rsidRPr="0040475A">
        <w:rPr>
          <w:rFonts w:ascii="Arial" w:hAnsi="Arial" w:cs="Arial"/>
          <w:noProof/>
          <w:lang w:val="en-US"/>
        </w:rPr>
        <w:t>]</w:t>
      </w:r>
      <w:r w:rsidR="001C2822" w:rsidRPr="0040475A">
        <w:rPr>
          <w:rFonts w:ascii="Arial" w:hAnsi="Arial" w:cs="Arial"/>
          <w:noProof/>
          <w:lang w:val="en-US"/>
        </w:rPr>
        <w:tab/>
      </w:r>
      <w:r w:rsidRPr="0040475A">
        <w:rPr>
          <w:rFonts w:ascii="Arial" w:hAnsi="Arial" w:cs="Arial"/>
          <w:noProof/>
          <w:lang w:val="en-US"/>
        </w:rPr>
        <w:t>Oxford Royale Academy, “40 Useful Words and Phrases for Top-Notch Essays.” [Online]. Available: https://www.oxford-royale.co.uk/articles/words-phrases-good-essays.html. [Accessed: 29-Apr-2018].</w:t>
      </w:r>
    </w:p>
    <w:p w:rsidR="00411E5A" w:rsidRPr="0040475A" w:rsidRDefault="00411E5A" w:rsidP="00411E5A">
      <w:pPr>
        <w:widowControl w:val="0"/>
        <w:autoSpaceDE w:val="0"/>
        <w:autoSpaceDN w:val="0"/>
        <w:adjustRightInd w:val="0"/>
        <w:ind w:left="640" w:hanging="640"/>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7</w:t>
      </w:r>
      <w:r w:rsidRPr="0040475A">
        <w:rPr>
          <w:rFonts w:ascii="Arial" w:hAnsi="Arial" w:cs="Arial"/>
          <w:noProof/>
          <w:lang w:val="en-US"/>
        </w:rPr>
        <w:t xml:space="preserve">] </w:t>
      </w:r>
      <w:r w:rsidR="001C2822" w:rsidRPr="0040475A">
        <w:rPr>
          <w:rFonts w:ascii="Arial" w:hAnsi="Arial" w:cs="Arial"/>
          <w:noProof/>
          <w:lang w:val="en-US"/>
        </w:rPr>
        <w:tab/>
      </w:r>
      <w:r w:rsidRPr="0040475A">
        <w:rPr>
          <w:rFonts w:ascii="Arial" w:hAnsi="Arial" w:cs="Arial"/>
          <w:noProof/>
          <w:lang w:val="en-US"/>
        </w:rPr>
        <w:t>W. Staff, “Useful vocabulary for writing reports.” .</w:t>
      </w:r>
    </w:p>
    <w:p w:rsidR="001C2822" w:rsidRPr="0040475A" w:rsidRDefault="001C2822" w:rsidP="001C2822">
      <w:pPr>
        <w:widowControl w:val="0"/>
        <w:autoSpaceDE w:val="0"/>
        <w:autoSpaceDN w:val="0"/>
        <w:adjustRightInd w:val="0"/>
        <w:spacing w:line="240" w:lineRule="auto"/>
        <w:ind w:left="640" w:hanging="640"/>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8</w:t>
      </w:r>
      <w:r w:rsidRPr="0040475A">
        <w:rPr>
          <w:rFonts w:ascii="Arial" w:hAnsi="Arial" w:cs="Arial"/>
          <w:noProof/>
          <w:lang w:val="en-US"/>
        </w:rPr>
        <w:t>]</w:t>
      </w:r>
      <w:r w:rsidRPr="0040475A">
        <w:rPr>
          <w:rFonts w:ascii="Arial" w:hAnsi="Arial" w:cs="Arial"/>
          <w:noProof/>
          <w:lang w:val="en-US"/>
        </w:rPr>
        <w:tab/>
        <w:t>“Presentation phrases for English Presentations - How to present well.” [Online]. Available: https://www.tolingo.com/sites/en/service/business-english/presentation-phrases/. [Accessed: 30-Apr-2018].</w:t>
      </w:r>
    </w:p>
    <w:p w:rsidR="007F79A3" w:rsidRPr="0040475A" w:rsidRDefault="007F79A3" w:rsidP="007151CD">
      <w:pPr>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9</w:t>
      </w:r>
      <w:r w:rsidRPr="0040475A">
        <w:rPr>
          <w:rFonts w:ascii="Arial" w:hAnsi="Arial" w:cs="Arial"/>
          <w:noProof/>
          <w:lang w:val="en-US"/>
        </w:rPr>
        <w:t>]</w:t>
      </w:r>
      <w:r w:rsidRPr="0040475A">
        <w:rPr>
          <w:rFonts w:ascii="Arial" w:hAnsi="Arial" w:cs="Arial"/>
          <w:noProof/>
          <w:lang w:val="en-US"/>
        </w:rPr>
        <w:tab/>
        <w:t>V. Albino, U. Berardi, and R. M. Dangelico, “Smart Cities: Definitions, Dimensions, Performance, and Initiatives, ”J. Urban Technol., vol. 0, no. 1, pp. 3–21, 2014.</w:t>
      </w:r>
    </w:p>
    <w:p w:rsidR="007F79A3" w:rsidRPr="0040475A" w:rsidRDefault="007F79A3" w:rsidP="007F79A3">
      <w:pPr>
        <w:rPr>
          <w:rFonts w:ascii="Arial" w:hAnsi="Arial" w:cs="Arial"/>
          <w:noProof/>
          <w:lang w:val="en-US"/>
        </w:rPr>
      </w:pPr>
      <w:r w:rsidRPr="0040475A">
        <w:rPr>
          <w:rFonts w:ascii="Arial" w:hAnsi="Arial" w:cs="Arial"/>
          <w:noProof/>
          <w:lang w:val="en-US"/>
        </w:rPr>
        <w:t>[</w:t>
      </w:r>
      <w:r w:rsidR="00872F99" w:rsidRPr="0040475A">
        <w:rPr>
          <w:rFonts w:ascii="Arial" w:hAnsi="Arial" w:cs="Arial"/>
          <w:noProof/>
          <w:lang w:val="en-US"/>
        </w:rPr>
        <w:t>10</w:t>
      </w:r>
      <w:r w:rsidRPr="0040475A">
        <w:rPr>
          <w:rFonts w:ascii="Arial" w:hAnsi="Arial" w:cs="Arial"/>
          <w:noProof/>
          <w:lang w:val="en-US"/>
        </w:rPr>
        <w:t>]</w:t>
      </w:r>
      <w:r w:rsidR="007151CD" w:rsidRPr="0040475A">
        <w:rPr>
          <w:rFonts w:ascii="Arial" w:hAnsi="Arial" w:cs="Arial"/>
          <w:noProof/>
          <w:lang w:val="en-US"/>
        </w:rPr>
        <w:tab/>
      </w:r>
      <w:r w:rsidRPr="0040475A">
        <w:rPr>
          <w:rFonts w:ascii="Arial" w:hAnsi="Arial" w:cs="Arial"/>
          <w:noProof/>
          <w:lang w:val="en-US"/>
        </w:rPr>
        <w:t>B. J. Saradha, G. Vijayshri, and T. Subha, “Intelligent traffic signal control system for ambulance using RFID and cloud,</w:t>
      </w:r>
      <w:r w:rsidR="007151CD" w:rsidRPr="0040475A">
        <w:rPr>
          <w:rFonts w:ascii="Arial" w:hAnsi="Arial" w:cs="Arial"/>
          <w:noProof/>
          <w:lang w:val="en-US"/>
        </w:rPr>
        <w:t xml:space="preserve"> </w:t>
      </w:r>
      <w:r w:rsidRPr="0040475A">
        <w:rPr>
          <w:rFonts w:ascii="Arial" w:hAnsi="Arial" w:cs="Arial"/>
          <w:noProof/>
          <w:lang w:val="en-US"/>
        </w:rPr>
        <w:t>”2017 2nd Int. Conf. Comput. Commun. Technol., pp.90–96, 2017.</w:t>
      </w:r>
    </w:p>
    <w:p w:rsidR="001C2822" w:rsidRPr="0040475A" w:rsidRDefault="007F79A3" w:rsidP="007151CD">
      <w:pPr>
        <w:rPr>
          <w:rFonts w:ascii="Arial" w:hAnsi="Arial" w:cs="Arial"/>
          <w:noProof/>
          <w:lang w:val="en-US"/>
        </w:rPr>
      </w:pPr>
      <w:r w:rsidRPr="0040475A">
        <w:rPr>
          <w:rFonts w:ascii="Arial" w:hAnsi="Arial" w:cs="Arial"/>
          <w:noProof/>
          <w:lang w:val="en-US"/>
        </w:rPr>
        <w:t>[</w:t>
      </w:r>
      <w:r w:rsidR="007151CD" w:rsidRPr="0040475A">
        <w:rPr>
          <w:rFonts w:ascii="Arial" w:hAnsi="Arial" w:cs="Arial"/>
          <w:noProof/>
          <w:lang w:val="en-US"/>
        </w:rPr>
        <w:t>1</w:t>
      </w:r>
      <w:r w:rsidR="00872F99" w:rsidRPr="0040475A">
        <w:rPr>
          <w:rFonts w:ascii="Arial" w:hAnsi="Arial" w:cs="Arial"/>
          <w:noProof/>
          <w:lang w:val="en-US"/>
        </w:rPr>
        <w:t>1</w:t>
      </w:r>
      <w:r w:rsidRPr="0040475A">
        <w:rPr>
          <w:rFonts w:ascii="Arial" w:hAnsi="Arial" w:cs="Arial"/>
          <w:noProof/>
          <w:lang w:val="en-US"/>
        </w:rPr>
        <w:t>]</w:t>
      </w:r>
      <w:r w:rsidR="005046E8" w:rsidRPr="0040475A">
        <w:rPr>
          <w:rFonts w:ascii="Arial" w:hAnsi="Arial" w:cs="Arial"/>
          <w:noProof/>
          <w:lang w:val="en-US"/>
        </w:rPr>
        <w:t xml:space="preserve"> </w:t>
      </w:r>
      <w:r w:rsidR="005046E8" w:rsidRPr="0040475A">
        <w:rPr>
          <w:rFonts w:ascii="Arial" w:hAnsi="Arial" w:cs="Arial"/>
          <w:noProof/>
          <w:lang w:val="en-US"/>
        </w:rPr>
        <w:tab/>
      </w:r>
      <w:r w:rsidRPr="0040475A">
        <w:rPr>
          <w:rFonts w:ascii="Arial" w:hAnsi="Arial" w:cs="Arial"/>
          <w:noProof/>
          <w:lang w:val="en-US"/>
        </w:rPr>
        <w:t>A. Zanella, N. Bui, A. Castellani, L. Vangelista, and M. Zorzi, “Internet of Things for Smart Cities,”IEEE Internet Things J.</w:t>
      </w:r>
      <w:r w:rsidR="007151CD" w:rsidRPr="0040475A">
        <w:rPr>
          <w:rFonts w:ascii="Arial" w:hAnsi="Arial" w:cs="Arial"/>
          <w:noProof/>
          <w:lang w:val="en-US"/>
        </w:rPr>
        <w:t xml:space="preserve"> </w:t>
      </w:r>
      <w:r w:rsidRPr="0040475A">
        <w:rPr>
          <w:rFonts w:ascii="Arial" w:hAnsi="Arial" w:cs="Arial"/>
          <w:noProof/>
          <w:lang w:val="en-US"/>
        </w:rPr>
        <w:t>, vol. 1, no. 1, pp. 22–32, 2014.</w:t>
      </w:r>
    </w:p>
    <w:p w:rsidR="007151CD" w:rsidRPr="0040475A" w:rsidRDefault="007151CD" w:rsidP="007151CD">
      <w:pPr>
        <w:rPr>
          <w:rFonts w:ascii="Arial" w:hAnsi="Arial" w:cs="Arial"/>
          <w:noProof/>
          <w:lang w:val="en-US"/>
        </w:rPr>
      </w:pPr>
      <w:r w:rsidRPr="0040475A">
        <w:rPr>
          <w:rFonts w:ascii="Arial" w:hAnsi="Arial" w:cs="Arial"/>
          <w:noProof/>
          <w:lang w:val="en-US"/>
        </w:rPr>
        <w:t>[1</w:t>
      </w:r>
      <w:r w:rsidR="00872F99" w:rsidRPr="0040475A">
        <w:rPr>
          <w:rFonts w:ascii="Arial" w:hAnsi="Arial" w:cs="Arial"/>
          <w:noProof/>
          <w:lang w:val="en-US"/>
        </w:rPr>
        <w:t>2</w:t>
      </w:r>
      <w:r w:rsidRPr="0040475A">
        <w:rPr>
          <w:rFonts w:ascii="Arial" w:hAnsi="Arial" w:cs="Arial"/>
          <w:noProof/>
          <w:lang w:val="en-US"/>
        </w:rPr>
        <w:t>]</w:t>
      </w:r>
      <w:r w:rsidRPr="0040475A">
        <w:rPr>
          <w:rFonts w:ascii="Arial" w:hAnsi="Arial" w:cs="Arial"/>
          <w:noProof/>
          <w:lang w:val="en-US"/>
        </w:rPr>
        <w:tab/>
        <w:t>F. Safety, “How to Write a Technical Report : Firesafe.org.uk.” [Online]. Available: https://www.firesafe.org.uk/how-to-write-a-technical-report/. [Accessed: 21-Apr-2018].</w:t>
      </w:r>
    </w:p>
    <w:p w:rsidR="005046E8" w:rsidRPr="0040475A" w:rsidRDefault="005046E8" w:rsidP="005046E8">
      <w:pPr>
        <w:widowControl w:val="0"/>
        <w:autoSpaceDE w:val="0"/>
        <w:autoSpaceDN w:val="0"/>
        <w:adjustRightInd w:val="0"/>
        <w:spacing w:line="240" w:lineRule="auto"/>
        <w:ind w:left="640" w:hanging="640"/>
        <w:rPr>
          <w:rFonts w:ascii="Arial" w:hAnsi="Arial" w:cs="Arial"/>
          <w:noProof/>
          <w:lang w:val="en-US"/>
        </w:rPr>
      </w:pPr>
      <w:r w:rsidRPr="0040475A">
        <w:rPr>
          <w:rFonts w:ascii="Arial" w:hAnsi="Arial" w:cs="Arial"/>
          <w:noProof/>
          <w:lang w:val="en-US"/>
        </w:rPr>
        <w:t>[1</w:t>
      </w:r>
      <w:r w:rsidR="00872F99" w:rsidRPr="0040475A">
        <w:rPr>
          <w:rFonts w:ascii="Arial" w:hAnsi="Arial" w:cs="Arial"/>
          <w:noProof/>
          <w:lang w:val="en-US"/>
        </w:rPr>
        <w:t>3</w:t>
      </w:r>
      <w:r w:rsidRPr="0040475A">
        <w:rPr>
          <w:rFonts w:ascii="Arial" w:hAnsi="Arial" w:cs="Arial"/>
          <w:noProof/>
          <w:lang w:val="en-US"/>
        </w:rPr>
        <w:t xml:space="preserve">] </w:t>
      </w:r>
      <w:r w:rsidRPr="0040475A">
        <w:rPr>
          <w:rFonts w:ascii="Arial" w:hAnsi="Arial" w:cs="Arial"/>
          <w:noProof/>
          <w:lang w:val="en-US"/>
        </w:rPr>
        <w:tab/>
        <w:t xml:space="preserve">B. English and B. English, “Useful phrases,” </w:t>
      </w:r>
      <w:r w:rsidRPr="0040475A">
        <w:rPr>
          <w:rFonts w:ascii="Arial" w:hAnsi="Arial" w:cs="Arial"/>
          <w:i/>
          <w:iCs/>
          <w:noProof/>
          <w:lang w:val="en-US"/>
        </w:rPr>
        <w:t>Business</w:t>
      </w:r>
      <w:r w:rsidRPr="0040475A">
        <w:rPr>
          <w:rFonts w:ascii="Arial" w:hAnsi="Arial" w:cs="Arial"/>
          <w:noProof/>
          <w:lang w:val="en-US"/>
        </w:rPr>
        <w:t>, pp. 1–4, 2008.</w:t>
      </w:r>
    </w:p>
    <w:p w:rsidR="005046E8" w:rsidRPr="0040475A" w:rsidRDefault="005046E8" w:rsidP="005046E8">
      <w:pPr>
        <w:widowControl w:val="0"/>
        <w:autoSpaceDE w:val="0"/>
        <w:autoSpaceDN w:val="0"/>
        <w:adjustRightInd w:val="0"/>
        <w:spacing w:line="240" w:lineRule="auto"/>
        <w:ind w:left="640" w:hanging="640"/>
        <w:rPr>
          <w:rFonts w:ascii="Arial" w:hAnsi="Arial" w:cs="Arial"/>
          <w:lang w:val="en-US"/>
        </w:rPr>
      </w:pPr>
      <w:r w:rsidRPr="0040475A">
        <w:rPr>
          <w:rFonts w:ascii="Arial" w:hAnsi="Arial" w:cs="Arial"/>
          <w:lang w:val="en-US"/>
        </w:rPr>
        <w:t>[1</w:t>
      </w:r>
      <w:r w:rsidR="00872F99" w:rsidRPr="0040475A">
        <w:rPr>
          <w:rFonts w:ascii="Arial" w:hAnsi="Arial" w:cs="Arial"/>
          <w:lang w:val="en-US"/>
        </w:rPr>
        <w:t>4</w:t>
      </w:r>
      <w:r w:rsidRPr="0040475A">
        <w:rPr>
          <w:rFonts w:ascii="Arial" w:hAnsi="Arial" w:cs="Arial"/>
          <w:lang w:val="en-US"/>
        </w:rPr>
        <w:t xml:space="preserve">] </w:t>
      </w:r>
      <w:r w:rsidRPr="0040475A">
        <w:rPr>
          <w:rFonts w:ascii="Arial" w:hAnsi="Arial" w:cs="Arial"/>
          <w:lang w:val="en-US"/>
        </w:rPr>
        <w:tab/>
        <w:t xml:space="preserve">"Ceptara.com. (2018). How </w:t>
      </w:r>
      <w:proofErr w:type="gramStart"/>
      <w:r w:rsidRPr="0040475A">
        <w:rPr>
          <w:rFonts w:ascii="Arial" w:hAnsi="Arial" w:cs="Arial"/>
          <w:lang w:val="en-US"/>
        </w:rPr>
        <w:t>To</w:t>
      </w:r>
      <w:proofErr w:type="gramEnd"/>
      <w:r w:rsidRPr="0040475A">
        <w:rPr>
          <w:rFonts w:ascii="Arial" w:hAnsi="Arial" w:cs="Arial"/>
          <w:lang w:val="en-US"/>
        </w:rPr>
        <w:t xml:space="preserve"> Write A Problem Statement: </w:t>
      </w:r>
      <w:proofErr w:type="spellStart"/>
      <w:r w:rsidRPr="0040475A">
        <w:rPr>
          <w:rFonts w:ascii="Arial" w:hAnsi="Arial" w:cs="Arial"/>
          <w:lang w:val="en-US"/>
        </w:rPr>
        <w:t>Ceptara</w:t>
      </w:r>
      <w:proofErr w:type="spellEnd"/>
      <w:r w:rsidRPr="0040475A">
        <w:rPr>
          <w:rFonts w:ascii="Arial" w:hAnsi="Arial" w:cs="Arial"/>
          <w:lang w:val="en-US"/>
        </w:rPr>
        <w:t>." [online] Available: http://www.ceptara.com/blog/how-to-write-problem-statement [Accessed 19 Apr. 2018].</w:t>
      </w:r>
    </w:p>
    <w:p w:rsidR="00872F99" w:rsidRPr="0040475A" w:rsidRDefault="00872F99" w:rsidP="00872F99">
      <w:pPr>
        <w:widowControl w:val="0"/>
        <w:autoSpaceDE w:val="0"/>
        <w:autoSpaceDN w:val="0"/>
        <w:adjustRightInd w:val="0"/>
        <w:spacing w:line="240" w:lineRule="auto"/>
        <w:ind w:left="640" w:hanging="640"/>
        <w:rPr>
          <w:rFonts w:ascii="Arial" w:hAnsi="Arial" w:cs="Arial"/>
          <w:noProof/>
          <w:color w:val="auto"/>
          <w:lang w:val="en-US"/>
        </w:rPr>
      </w:pPr>
      <w:r w:rsidRPr="0040475A">
        <w:rPr>
          <w:rFonts w:ascii="Arial" w:hAnsi="Arial" w:cs="Arial"/>
          <w:noProof/>
          <w:color w:val="auto"/>
        </w:rPr>
        <w:t>[15]</w:t>
      </w:r>
      <w:r w:rsidRPr="0040475A">
        <w:rPr>
          <w:rFonts w:ascii="Arial" w:hAnsi="Arial" w:cs="Arial"/>
          <w:noProof/>
          <w:color w:val="auto"/>
        </w:rPr>
        <w:tab/>
        <w:t xml:space="preserve">“Vamos confabular, acredita que a Inteligência Artificial pode aprender os reflexos humanos? - Gloove | Perguntas e Respostas.” </w:t>
      </w:r>
      <w:r w:rsidRPr="0040475A">
        <w:rPr>
          <w:rFonts w:ascii="Arial" w:hAnsi="Arial" w:cs="Arial"/>
          <w:noProof/>
          <w:color w:val="auto"/>
          <w:lang w:val="en-US"/>
        </w:rPr>
        <w:t>[Online]. Available: http://gloove.com.br/140514/confabular-acredita-inteligencia-artificial-aprender-</w:t>
      </w:r>
      <w:r w:rsidRPr="0040475A">
        <w:rPr>
          <w:rFonts w:ascii="Arial" w:hAnsi="Arial" w:cs="Arial"/>
          <w:noProof/>
          <w:color w:val="auto"/>
          <w:lang w:val="en-US"/>
        </w:rPr>
        <w:lastRenderedPageBreak/>
        <w:t>reflexos. [Accessed: 20-Apr-2018].</w:t>
      </w:r>
    </w:p>
    <w:p w:rsidR="007151CD" w:rsidRPr="0040475A" w:rsidRDefault="00872F99" w:rsidP="007151CD">
      <w:pPr>
        <w:rPr>
          <w:rFonts w:ascii="Arial" w:hAnsi="Arial" w:cs="Arial"/>
          <w:noProof/>
          <w:lang w:val="en-US"/>
        </w:rPr>
      </w:pPr>
      <w:r w:rsidRPr="0040475A">
        <w:rPr>
          <w:rFonts w:ascii="Arial" w:hAnsi="Arial" w:cs="Arial"/>
          <w:lang w:val="en-US"/>
        </w:rPr>
        <w:t>[16]</w:t>
      </w:r>
      <w:r w:rsidRPr="0040475A">
        <w:rPr>
          <w:rFonts w:ascii="Arial" w:hAnsi="Arial" w:cs="Arial"/>
          <w:lang w:val="en-US"/>
        </w:rPr>
        <w:tab/>
        <w:t xml:space="preserve">L. Flowerdew, </w:t>
      </w:r>
      <w:r w:rsidRPr="0040475A">
        <w:rPr>
          <w:rFonts w:ascii="Arial" w:hAnsi="Arial" w:cs="Arial"/>
          <w:i/>
          <w:iCs/>
          <w:lang w:val="en-US"/>
        </w:rPr>
        <w:t>Corpus-based analyses of the problem-solution pattern: a phraseological approach</w:t>
      </w:r>
      <w:r w:rsidRPr="0040475A">
        <w:rPr>
          <w:rFonts w:ascii="Arial" w:hAnsi="Arial" w:cs="Arial"/>
          <w:lang w:val="en-US"/>
        </w:rPr>
        <w:t>. John Benjamins Pub, 2008.</w:t>
      </w:r>
    </w:p>
    <w:p w:rsidR="00411E5A" w:rsidRPr="00872F99" w:rsidRDefault="00411E5A" w:rsidP="00872F99">
      <w:pPr>
        <w:ind w:left="0" w:firstLine="0"/>
        <w:rPr>
          <w:rFonts w:ascii="Arial" w:hAnsi="Arial" w:cs="Arial"/>
          <w:noProof/>
          <w:lang w:val="en-US"/>
        </w:rPr>
      </w:pPr>
      <w:r w:rsidRPr="00872F99">
        <w:rPr>
          <w:rFonts w:ascii="Arial" w:hAnsi="Arial" w:cs="Arial"/>
          <w:noProof/>
          <w:lang w:val="en-US"/>
        </w:rPr>
        <w:t>[</w:t>
      </w:r>
      <w:r w:rsidR="00872F99" w:rsidRPr="00872F99">
        <w:rPr>
          <w:rFonts w:ascii="Arial" w:hAnsi="Arial" w:cs="Arial"/>
          <w:noProof/>
          <w:lang w:val="en-US"/>
        </w:rPr>
        <w:t>1</w:t>
      </w:r>
      <w:r w:rsidR="00872F99">
        <w:rPr>
          <w:rFonts w:ascii="Arial" w:hAnsi="Arial" w:cs="Arial"/>
          <w:noProof/>
          <w:lang w:val="en-US"/>
        </w:rPr>
        <w:t>7</w:t>
      </w:r>
      <w:r w:rsidRPr="00872F99">
        <w:rPr>
          <w:rFonts w:ascii="Arial" w:hAnsi="Arial" w:cs="Arial"/>
          <w:noProof/>
          <w:lang w:val="en-US"/>
        </w:rPr>
        <w:t xml:space="preserve">] Holly Samuels, “Writing a Conclusion- CRLS Research Guide.” [Online]. Available:http://www.crlsresearchguide.org/18_Writing_Conclusion.asp. [Accessed: 29-Apr-2018]. </w:t>
      </w:r>
    </w:p>
    <w:p w:rsidR="001C2822" w:rsidRPr="00872F99" w:rsidRDefault="00411E5A" w:rsidP="00872F99">
      <w:pPr>
        <w:rPr>
          <w:rFonts w:ascii="Arial" w:hAnsi="Arial" w:cs="Arial"/>
          <w:noProof/>
          <w:color w:val="auto"/>
          <w:szCs w:val="24"/>
          <w:lang w:val="en-US"/>
        </w:rPr>
      </w:pPr>
      <w:r w:rsidRPr="00872F99">
        <w:rPr>
          <w:rFonts w:ascii="Arial" w:hAnsi="Arial" w:cs="Arial"/>
          <w:noProof/>
          <w:lang w:val="en-US"/>
        </w:rPr>
        <w:t>[</w:t>
      </w:r>
      <w:r w:rsidR="00872F99" w:rsidRPr="00872F99">
        <w:rPr>
          <w:rFonts w:ascii="Arial" w:hAnsi="Arial" w:cs="Arial"/>
          <w:noProof/>
          <w:lang w:val="en-US"/>
        </w:rPr>
        <w:t>1</w:t>
      </w:r>
      <w:r w:rsidR="00872F99">
        <w:rPr>
          <w:rFonts w:ascii="Arial" w:hAnsi="Arial" w:cs="Arial"/>
          <w:noProof/>
          <w:lang w:val="en-US"/>
        </w:rPr>
        <w:t>8</w:t>
      </w:r>
      <w:r w:rsidRPr="00872F99">
        <w:rPr>
          <w:rFonts w:ascii="Arial" w:hAnsi="Arial" w:cs="Arial"/>
          <w:noProof/>
          <w:lang w:val="en-US"/>
        </w:rPr>
        <w:t xml:space="preserve">]  emphasis, “How to conclude a report – like a rock star - Emphasis.” [Online]. Available: http://www.writing-skills.com/how-to-conclude-a-report-like-a-rock-star. </w:t>
      </w:r>
      <w:r w:rsidRPr="0040475A">
        <w:rPr>
          <w:rFonts w:ascii="Arial" w:hAnsi="Arial" w:cs="Arial"/>
          <w:noProof/>
          <w:lang w:val="en-US"/>
        </w:rPr>
        <w:t>[Accessed: 29-Apr-2018].</w:t>
      </w:r>
      <w:r w:rsidR="00872F99" w:rsidRPr="0040475A">
        <w:rPr>
          <w:rFonts w:ascii="Arial" w:hAnsi="Arial" w:cs="Arial"/>
          <w:lang w:val="en-US"/>
        </w:rPr>
        <w:t xml:space="preserve"> </w:t>
      </w:r>
      <w:r w:rsidR="00A90D56" w:rsidRPr="00872F99">
        <w:rPr>
          <w:rFonts w:ascii="Arial" w:hAnsi="Arial" w:cs="Arial"/>
          <w:color w:val="auto"/>
        </w:rPr>
        <w:fldChar w:fldCharType="begin" w:fldLock="1"/>
      </w:r>
      <w:r w:rsidR="00A90D56" w:rsidRPr="0040475A">
        <w:rPr>
          <w:rFonts w:ascii="Arial" w:hAnsi="Arial" w:cs="Arial"/>
          <w:color w:val="auto"/>
          <w:lang w:val="en-US"/>
        </w:rPr>
        <w:instrText xml:space="preserve">ADDIN Mendeley Bibliography CSL_BIBLIOGRAPHY </w:instrText>
      </w:r>
      <w:r w:rsidR="00A90D56" w:rsidRPr="00872F99">
        <w:rPr>
          <w:rFonts w:ascii="Arial" w:hAnsi="Arial" w:cs="Arial"/>
          <w:color w:val="auto"/>
        </w:rPr>
        <w:fldChar w:fldCharType="separate"/>
      </w:r>
    </w:p>
    <w:p w:rsidR="001C2822" w:rsidRPr="00872F99" w:rsidRDefault="001C2822" w:rsidP="00872F99">
      <w:pPr>
        <w:widowControl w:val="0"/>
        <w:autoSpaceDE w:val="0"/>
        <w:autoSpaceDN w:val="0"/>
        <w:adjustRightInd w:val="0"/>
        <w:spacing w:line="240" w:lineRule="auto"/>
        <w:ind w:left="640" w:hanging="640"/>
        <w:rPr>
          <w:rFonts w:ascii="Arial" w:hAnsi="Arial" w:cs="Arial"/>
          <w:noProof/>
          <w:color w:val="auto"/>
          <w:szCs w:val="24"/>
          <w:lang w:val="en-US"/>
        </w:rPr>
      </w:pPr>
      <w:r w:rsidRPr="00872F99">
        <w:rPr>
          <w:rFonts w:ascii="Arial" w:hAnsi="Arial" w:cs="Arial"/>
          <w:noProof/>
          <w:szCs w:val="24"/>
          <w:lang w:val="en-US"/>
        </w:rPr>
        <w:t xml:space="preserve"> [1</w:t>
      </w:r>
      <w:r w:rsidR="00872F99">
        <w:rPr>
          <w:rFonts w:ascii="Arial" w:hAnsi="Arial" w:cs="Arial"/>
          <w:noProof/>
          <w:szCs w:val="24"/>
          <w:lang w:val="en-US"/>
        </w:rPr>
        <w:t>9</w:t>
      </w:r>
      <w:r w:rsidRPr="00872F99">
        <w:rPr>
          <w:rFonts w:ascii="Arial" w:hAnsi="Arial" w:cs="Arial"/>
          <w:noProof/>
          <w:szCs w:val="24"/>
          <w:lang w:val="en-US"/>
        </w:rPr>
        <w:t>]</w:t>
      </w:r>
      <w:r w:rsidRPr="00872F99">
        <w:rPr>
          <w:rFonts w:ascii="Arial" w:hAnsi="Arial" w:cs="Arial"/>
          <w:noProof/>
          <w:szCs w:val="24"/>
          <w:lang w:val="en-US"/>
        </w:rPr>
        <w:tab/>
        <w:t>“Online Guides: Sentence Starters, transitional and other useful words.” [Online]. Available: http://www2.eit.ac.nz/library/ls_guides_sentencestarters.html. [Accessed: 30-Apr-2018].</w:t>
      </w:r>
    </w:p>
    <w:p w:rsidR="00872F99" w:rsidRPr="00872F99" w:rsidRDefault="00A90D56" w:rsidP="00872F99">
      <w:pPr>
        <w:widowControl w:val="0"/>
        <w:autoSpaceDE w:val="0"/>
        <w:autoSpaceDN w:val="0"/>
        <w:adjustRightInd w:val="0"/>
        <w:spacing w:line="240" w:lineRule="auto"/>
        <w:rPr>
          <w:rFonts w:ascii="Arial" w:hAnsi="Arial" w:cs="Arial"/>
          <w:noProof/>
          <w:color w:val="auto"/>
          <w:szCs w:val="24"/>
          <w:lang w:val="en-US"/>
        </w:rPr>
      </w:pPr>
      <w:r w:rsidRPr="00872F99">
        <w:rPr>
          <w:rFonts w:ascii="Arial" w:hAnsi="Arial" w:cs="Arial"/>
          <w:color w:val="auto"/>
        </w:rPr>
        <w:fldChar w:fldCharType="end"/>
      </w:r>
    </w:p>
    <w:p w:rsidR="00411E5A" w:rsidRPr="00DF55CC" w:rsidRDefault="00411E5A" w:rsidP="00A90D56">
      <w:pPr>
        <w:tabs>
          <w:tab w:val="left" w:pos="1872"/>
        </w:tabs>
        <w:jc w:val="center"/>
        <w:rPr>
          <w:b/>
          <w:i/>
          <w:sz w:val="48"/>
          <w:szCs w:val="48"/>
          <w:lang w:val="en-US"/>
        </w:rPr>
      </w:pPr>
    </w:p>
    <w:sectPr w:rsidR="00411E5A" w:rsidRPr="00DF55CC" w:rsidSect="000F14E0">
      <w:headerReference w:type="even" r:id="rId14"/>
      <w:footerReference w:type="even" r:id="rId15"/>
      <w:footerReference w:type="default" r:id="rId16"/>
      <w:footerReference w:type="first" r:id="rId17"/>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0F1C" w:rsidRDefault="004F0F1C" w:rsidP="00CA3CED">
      <w:pPr>
        <w:spacing w:after="0" w:line="240" w:lineRule="auto"/>
      </w:pPr>
      <w:r>
        <w:separator/>
      </w:r>
    </w:p>
  </w:endnote>
  <w:endnote w:type="continuationSeparator" w:id="0">
    <w:p w:rsidR="004F0F1C" w:rsidRDefault="004F0F1C" w:rsidP="00CA3C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Schoolbook">
    <w:altName w:val="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216582519"/>
      <w:docPartObj>
        <w:docPartGallery w:val="Page Numbers (Bottom of Page)"/>
        <w:docPartUnique/>
      </w:docPartObj>
    </w:sdtPr>
    <w:sdtEndPr>
      <w:rPr>
        <w:rStyle w:val="Nmerodepgina"/>
      </w:rPr>
    </w:sdtEndPr>
    <w:sdtContent>
      <w:p w:rsidR="00BD417E" w:rsidRDefault="00BD417E" w:rsidP="00772BDB">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8</w:t>
        </w:r>
        <w:r>
          <w:rPr>
            <w:rStyle w:val="Nmerodepgina"/>
          </w:rPr>
          <w:fldChar w:fldCharType="end"/>
        </w:r>
      </w:p>
    </w:sdtContent>
  </w:sdt>
  <w:p w:rsidR="00437E73" w:rsidRDefault="00437E73" w:rsidP="00BD417E">
    <w:pPr>
      <w:pStyle w:val="Rodap"/>
      <w:ind w:right="360"/>
      <w:jc w:val="right"/>
    </w:pPr>
  </w:p>
  <w:p w:rsidR="00437E73" w:rsidRDefault="00437E73" w:rsidP="00437E73">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17542670"/>
      <w:docPartObj>
        <w:docPartGallery w:val="Page Numbers (Bottom of Page)"/>
        <w:docPartUnique/>
      </w:docPartObj>
    </w:sdtPr>
    <w:sdtEndPr>
      <w:rPr>
        <w:rStyle w:val="Nmerodepgina"/>
      </w:rPr>
    </w:sdtEndPr>
    <w:sdtContent>
      <w:p w:rsidR="00BD417E" w:rsidRDefault="00BD417E" w:rsidP="00772BDB">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9</w:t>
        </w:r>
        <w:r>
          <w:rPr>
            <w:rStyle w:val="Nmerodepgina"/>
          </w:rPr>
          <w:fldChar w:fldCharType="end"/>
        </w:r>
      </w:p>
    </w:sdtContent>
  </w:sdt>
  <w:p w:rsidR="00437E73" w:rsidRDefault="00437E73" w:rsidP="00BD417E">
    <w:pPr>
      <w:pStyle w:val="Rodap"/>
      <w:ind w:right="360"/>
      <w:jc w:val="right"/>
    </w:pPr>
  </w:p>
  <w:p w:rsidR="00E50276" w:rsidRDefault="00E50276" w:rsidP="00E50276">
    <w:pPr>
      <w:pStyle w:val="Rodap"/>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7E73" w:rsidRDefault="00437E73" w:rsidP="00437E73">
    <w:pPr>
      <w:pStyle w:val="Rodap"/>
      <w:ind w:right="360"/>
    </w:pPr>
  </w:p>
  <w:p w:rsidR="000F14E0" w:rsidRDefault="000F14E0" w:rsidP="00437E73">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0F1C" w:rsidRDefault="004F0F1C" w:rsidP="00CA3CED">
      <w:pPr>
        <w:spacing w:after="0" w:line="240" w:lineRule="auto"/>
      </w:pPr>
      <w:r>
        <w:separator/>
      </w:r>
    </w:p>
  </w:footnote>
  <w:footnote w:type="continuationSeparator" w:id="0">
    <w:p w:rsidR="004F0F1C" w:rsidRDefault="004F0F1C" w:rsidP="00CA3C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37E73" w:rsidRDefault="00437E73" w:rsidP="00437E73">
    <w:pPr>
      <w:pStyle w:val="Cabealh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50056"/>
    <w:multiLevelType w:val="hybridMultilevel"/>
    <w:tmpl w:val="230A945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41005180"/>
    <w:multiLevelType w:val="hybridMultilevel"/>
    <w:tmpl w:val="BADE8020"/>
    <w:lvl w:ilvl="0" w:tplc="08160001">
      <w:start w:val="1"/>
      <w:numFmt w:val="bullet"/>
      <w:lvlText w:val=""/>
      <w:lvlJc w:val="left"/>
      <w:pPr>
        <w:ind w:left="826" w:hanging="360"/>
      </w:pPr>
      <w:rPr>
        <w:rFonts w:ascii="Symbol" w:hAnsi="Symbol" w:hint="default"/>
      </w:rPr>
    </w:lvl>
    <w:lvl w:ilvl="1" w:tplc="08160003" w:tentative="1">
      <w:start w:val="1"/>
      <w:numFmt w:val="bullet"/>
      <w:lvlText w:val="o"/>
      <w:lvlJc w:val="left"/>
      <w:pPr>
        <w:ind w:left="1546" w:hanging="360"/>
      </w:pPr>
      <w:rPr>
        <w:rFonts w:ascii="Courier New" w:hAnsi="Courier New" w:cs="Courier New" w:hint="default"/>
      </w:rPr>
    </w:lvl>
    <w:lvl w:ilvl="2" w:tplc="08160005" w:tentative="1">
      <w:start w:val="1"/>
      <w:numFmt w:val="bullet"/>
      <w:lvlText w:val=""/>
      <w:lvlJc w:val="left"/>
      <w:pPr>
        <w:ind w:left="2266" w:hanging="360"/>
      </w:pPr>
      <w:rPr>
        <w:rFonts w:ascii="Wingdings" w:hAnsi="Wingdings" w:hint="default"/>
      </w:rPr>
    </w:lvl>
    <w:lvl w:ilvl="3" w:tplc="08160001" w:tentative="1">
      <w:start w:val="1"/>
      <w:numFmt w:val="bullet"/>
      <w:lvlText w:val=""/>
      <w:lvlJc w:val="left"/>
      <w:pPr>
        <w:ind w:left="2986" w:hanging="360"/>
      </w:pPr>
      <w:rPr>
        <w:rFonts w:ascii="Symbol" w:hAnsi="Symbol" w:hint="default"/>
      </w:rPr>
    </w:lvl>
    <w:lvl w:ilvl="4" w:tplc="08160003" w:tentative="1">
      <w:start w:val="1"/>
      <w:numFmt w:val="bullet"/>
      <w:lvlText w:val="o"/>
      <w:lvlJc w:val="left"/>
      <w:pPr>
        <w:ind w:left="3706" w:hanging="360"/>
      </w:pPr>
      <w:rPr>
        <w:rFonts w:ascii="Courier New" w:hAnsi="Courier New" w:cs="Courier New" w:hint="default"/>
      </w:rPr>
    </w:lvl>
    <w:lvl w:ilvl="5" w:tplc="08160005" w:tentative="1">
      <w:start w:val="1"/>
      <w:numFmt w:val="bullet"/>
      <w:lvlText w:val=""/>
      <w:lvlJc w:val="left"/>
      <w:pPr>
        <w:ind w:left="4426" w:hanging="360"/>
      </w:pPr>
      <w:rPr>
        <w:rFonts w:ascii="Wingdings" w:hAnsi="Wingdings" w:hint="default"/>
      </w:rPr>
    </w:lvl>
    <w:lvl w:ilvl="6" w:tplc="08160001" w:tentative="1">
      <w:start w:val="1"/>
      <w:numFmt w:val="bullet"/>
      <w:lvlText w:val=""/>
      <w:lvlJc w:val="left"/>
      <w:pPr>
        <w:ind w:left="5146" w:hanging="360"/>
      </w:pPr>
      <w:rPr>
        <w:rFonts w:ascii="Symbol" w:hAnsi="Symbol" w:hint="default"/>
      </w:rPr>
    </w:lvl>
    <w:lvl w:ilvl="7" w:tplc="08160003" w:tentative="1">
      <w:start w:val="1"/>
      <w:numFmt w:val="bullet"/>
      <w:lvlText w:val="o"/>
      <w:lvlJc w:val="left"/>
      <w:pPr>
        <w:ind w:left="5866" w:hanging="360"/>
      </w:pPr>
      <w:rPr>
        <w:rFonts w:ascii="Courier New" w:hAnsi="Courier New" w:cs="Courier New" w:hint="default"/>
      </w:rPr>
    </w:lvl>
    <w:lvl w:ilvl="8" w:tplc="08160005" w:tentative="1">
      <w:start w:val="1"/>
      <w:numFmt w:val="bullet"/>
      <w:lvlText w:val=""/>
      <w:lvlJc w:val="left"/>
      <w:pPr>
        <w:ind w:left="6586" w:hanging="360"/>
      </w:pPr>
      <w:rPr>
        <w:rFonts w:ascii="Wingdings" w:hAnsi="Wingdings" w:hint="default"/>
      </w:rPr>
    </w:lvl>
  </w:abstractNum>
  <w:abstractNum w:abstractNumId="2" w15:restartNumberingAfterBreak="0">
    <w:nsid w:val="491F5E2A"/>
    <w:multiLevelType w:val="hybridMultilevel"/>
    <w:tmpl w:val="840C5956"/>
    <w:lvl w:ilvl="0" w:tplc="08160001">
      <w:start w:val="1"/>
      <w:numFmt w:val="bullet"/>
      <w:lvlText w:val=""/>
      <w:lvlJc w:val="left"/>
      <w:pPr>
        <w:ind w:left="764" w:hanging="360"/>
      </w:pPr>
      <w:rPr>
        <w:rFonts w:ascii="Symbol" w:hAnsi="Symbol" w:hint="default"/>
      </w:rPr>
    </w:lvl>
    <w:lvl w:ilvl="1" w:tplc="08160003" w:tentative="1">
      <w:start w:val="1"/>
      <w:numFmt w:val="bullet"/>
      <w:lvlText w:val="o"/>
      <w:lvlJc w:val="left"/>
      <w:pPr>
        <w:ind w:left="1484" w:hanging="360"/>
      </w:pPr>
      <w:rPr>
        <w:rFonts w:ascii="Courier New" w:hAnsi="Courier New" w:cs="Courier New" w:hint="default"/>
      </w:rPr>
    </w:lvl>
    <w:lvl w:ilvl="2" w:tplc="08160005" w:tentative="1">
      <w:start w:val="1"/>
      <w:numFmt w:val="bullet"/>
      <w:lvlText w:val=""/>
      <w:lvlJc w:val="left"/>
      <w:pPr>
        <w:ind w:left="2204" w:hanging="360"/>
      </w:pPr>
      <w:rPr>
        <w:rFonts w:ascii="Wingdings" w:hAnsi="Wingdings" w:hint="default"/>
      </w:rPr>
    </w:lvl>
    <w:lvl w:ilvl="3" w:tplc="08160001" w:tentative="1">
      <w:start w:val="1"/>
      <w:numFmt w:val="bullet"/>
      <w:lvlText w:val=""/>
      <w:lvlJc w:val="left"/>
      <w:pPr>
        <w:ind w:left="2924" w:hanging="360"/>
      </w:pPr>
      <w:rPr>
        <w:rFonts w:ascii="Symbol" w:hAnsi="Symbol" w:hint="default"/>
      </w:rPr>
    </w:lvl>
    <w:lvl w:ilvl="4" w:tplc="08160003" w:tentative="1">
      <w:start w:val="1"/>
      <w:numFmt w:val="bullet"/>
      <w:lvlText w:val="o"/>
      <w:lvlJc w:val="left"/>
      <w:pPr>
        <w:ind w:left="3644" w:hanging="360"/>
      </w:pPr>
      <w:rPr>
        <w:rFonts w:ascii="Courier New" w:hAnsi="Courier New" w:cs="Courier New" w:hint="default"/>
      </w:rPr>
    </w:lvl>
    <w:lvl w:ilvl="5" w:tplc="08160005" w:tentative="1">
      <w:start w:val="1"/>
      <w:numFmt w:val="bullet"/>
      <w:lvlText w:val=""/>
      <w:lvlJc w:val="left"/>
      <w:pPr>
        <w:ind w:left="4364" w:hanging="360"/>
      </w:pPr>
      <w:rPr>
        <w:rFonts w:ascii="Wingdings" w:hAnsi="Wingdings" w:hint="default"/>
      </w:rPr>
    </w:lvl>
    <w:lvl w:ilvl="6" w:tplc="08160001" w:tentative="1">
      <w:start w:val="1"/>
      <w:numFmt w:val="bullet"/>
      <w:lvlText w:val=""/>
      <w:lvlJc w:val="left"/>
      <w:pPr>
        <w:ind w:left="5084" w:hanging="360"/>
      </w:pPr>
      <w:rPr>
        <w:rFonts w:ascii="Symbol" w:hAnsi="Symbol" w:hint="default"/>
      </w:rPr>
    </w:lvl>
    <w:lvl w:ilvl="7" w:tplc="08160003" w:tentative="1">
      <w:start w:val="1"/>
      <w:numFmt w:val="bullet"/>
      <w:lvlText w:val="o"/>
      <w:lvlJc w:val="left"/>
      <w:pPr>
        <w:ind w:left="5804" w:hanging="360"/>
      </w:pPr>
      <w:rPr>
        <w:rFonts w:ascii="Courier New" w:hAnsi="Courier New" w:cs="Courier New" w:hint="default"/>
      </w:rPr>
    </w:lvl>
    <w:lvl w:ilvl="8" w:tplc="08160005" w:tentative="1">
      <w:start w:val="1"/>
      <w:numFmt w:val="bullet"/>
      <w:lvlText w:val=""/>
      <w:lvlJc w:val="left"/>
      <w:pPr>
        <w:ind w:left="6524"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CED"/>
    <w:rsid w:val="000051E3"/>
    <w:rsid w:val="00056835"/>
    <w:rsid w:val="00061951"/>
    <w:rsid w:val="000918BD"/>
    <w:rsid w:val="000F14E0"/>
    <w:rsid w:val="00103E13"/>
    <w:rsid w:val="00116B42"/>
    <w:rsid w:val="00117662"/>
    <w:rsid w:val="001434C6"/>
    <w:rsid w:val="00162D94"/>
    <w:rsid w:val="00180EC7"/>
    <w:rsid w:val="001A3CFE"/>
    <w:rsid w:val="001C2822"/>
    <w:rsid w:val="001C3117"/>
    <w:rsid w:val="001D43FF"/>
    <w:rsid w:val="001E1AEB"/>
    <w:rsid w:val="002420C0"/>
    <w:rsid w:val="00242FAC"/>
    <w:rsid w:val="00255ECB"/>
    <w:rsid w:val="0026086F"/>
    <w:rsid w:val="002939F7"/>
    <w:rsid w:val="00297A05"/>
    <w:rsid w:val="002B2A60"/>
    <w:rsid w:val="002D5ED4"/>
    <w:rsid w:val="002F2418"/>
    <w:rsid w:val="0030161E"/>
    <w:rsid w:val="00306B73"/>
    <w:rsid w:val="00372AE0"/>
    <w:rsid w:val="00372EA3"/>
    <w:rsid w:val="00386C5A"/>
    <w:rsid w:val="0040475A"/>
    <w:rsid w:val="00411E5A"/>
    <w:rsid w:val="00421AD9"/>
    <w:rsid w:val="00437E73"/>
    <w:rsid w:val="00462333"/>
    <w:rsid w:val="00470BB3"/>
    <w:rsid w:val="004C45BD"/>
    <w:rsid w:val="004C5D9D"/>
    <w:rsid w:val="004F00B0"/>
    <w:rsid w:val="004F0F1C"/>
    <w:rsid w:val="00502BEE"/>
    <w:rsid w:val="005046E8"/>
    <w:rsid w:val="00532AB1"/>
    <w:rsid w:val="00556FDF"/>
    <w:rsid w:val="0056132E"/>
    <w:rsid w:val="00574812"/>
    <w:rsid w:val="005D24F3"/>
    <w:rsid w:val="005D7E10"/>
    <w:rsid w:val="005E528C"/>
    <w:rsid w:val="00607428"/>
    <w:rsid w:val="00626E05"/>
    <w:rsid w:val="00691F15"/>
    <w:rsid w:val="006947EB"/>
    <w:rsid w:val="006C0B7C"/>
    <w:rsid w:val="006D701A"/>
    <w:rsid w:val="006F0C05"/>
    <w:rsid w:val="006F44BF"/>
    <w:rsid w:val="006F6E6A"/>
    <w:rsid w:val="00707C69"/>
    <w:rsid w:val="007151CD"/>
    <w:rsid w:val="00747CFD"/>
    <w:rsid w:val="007719D0"/>
    <w:rsid w:val="0079230D"/>
    <w:rsid w:val="00796AA4"/>
    <w:rsid w:val="007A1C6A"/>
    <w:rsid w:val="007B65D8"/>
    <w:rsid w:val="007C66F0"/>
    <w:rsid w:val="007F35C4"/>
    <w:rsid w:val="007F79A3"/>
    <w:rsid w:val="008164EB"/>
    <w:rsid w:val="008337AA"/>
    <w:rsid w:val="0085477E"/>
    <w:rsid w:val="00872F99"/>
    <w:rsid w:val="008B4BC8"/>
    <w:rsid w:val="008B5B15"/>
    <w:rsid w:val="008D23A1"/>
    <w:rsid w:val="009402DB"/>
    <w:rsid w:val="00957B4B"/>
    <w:rsid w:val="009862AD"/>
    <w:rsid w:val="009A6658"/>
    <w:rsid w:val="009E5A92"/>
    <w:rsid w:val="00A07D02"/>
    <w:rsid w:val="00A11B59"/>
    <w:rsid w:val="00A15AC2"/>
    <w:rsid w:val="00A223A7"/>
    <w:rsid w:val="00A37B0D"/>
    <w:rsid w:val="00A43BD4"/>
    <w:rsid w:val="00A7396F"/>
    <w:rsid w:val="00A84429"/>
    <w:rsid w:val="00A90D56"/>
    <w:rsid w:val="00AC452A"/>
    <w:rsid w:val="00AC4953"/>
    <w:rsid w:val="00B10984"/>
    <w:rsid w:val="00B17818"/>
    <w:rsid w:val="00BD417E"/>
    <w:rsid w:val="00C013F8"/>
    <w:rsid w:val="00C01411"/>
    <w:rsid w:val="00C10192"/>
    <w:rsid w:val="00C16B2D"/>
    <w:rsid w:val="00C2013F"/>
    <w:rsid w:val="00C727D7"/>
    <w:rsid w:val="00CA3CED"/>
    <w:rsid w:val="00CA6D2B"/>
    <w:rsid w:val="00D0178D"/>
    <w:rsid w:val="00D15946"/>
    <w:rsid w:val="00D22069"/>
    <w:rsid w:val="00D50832"/>
    <w:rsid w:val="00DB6F11"/>
    <w:rsid w:val="00DD7207"/>
    <w:rsid w:val="00DE0DE7"/>
    <w:rsid w:val="00DF55CC"/>
    <w:rsid w:val="00E14F19"/>
    <w:rsid w:val="00E240AE"/>
    <w:rsid w:val="00E42D3E"/>
    <w:rsid w:val="00E50276"/>
    <w:rsid w:val="00E6554A"/>
    <w:rsid w:val="00EB0C75"/>
    <w:rsid w:val="00F000BF"/>
    <w:rsid w:val="00F122B0"/>
    <w:rsid w:val="00F675B3"/>
    <w:rsid w:val="00FC0EE2"/>
    <w:rsid w:val="00FC778E"/>
    <w:rsid w:val="00FE59E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ADA3D"/>
  <w14:defaultImageDpi w14:val="32767"/>
  <w15:chartTrackingRefBased/>
  <w15:docId w15:val="{3B711C5E-7CE6-C047-AF6B-547EE56C0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3CED"/>
    <w:pPr>
      <w:spacing w:after="168" w:line="267" w:lineRule="auto"/>
      <w:ind w:left="10" w:right="4" w:hanging="10"/>
      <w:jc w:val="both"/>
    </w:pPr>
    <w:rPr>
      <w:rFonts w:ascii="Calibri" w:eastAsia="Calibri" w:hAnsi="Calibri" w:cs="Calibri"/>
      <w:color w:val="000000"/>
      <w:sz w:val="22"/>
      <w:szCs w:val="22"/>
      <w:lang w:eastAsia="pt-PT"/>
    </w:rPr>
  </w:style>
  <w:style w:type="paragraph" w:styleId="Ttulo1">
    <w:name w:val="heading 1"/>
    <w:basedOn w:val="Normal"/>
    <w:next w:val="Normal"/>
    <w:link w:val="Ttulo1Carter"/>
    <w:uiPriority w:val="9"/>
    <w:qFormat/>
    <w:rsid w:val="000918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arter"/>
    <w:uiPriority w:val="99"/>
    <w:unhideWhenUsed/>
    <w:rsid w:val="00CA3CED"/>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CA3CED"/>
    <w:rPr>
      <w:rFonts w:ascii="Calibri" w:eastAsia="Calibri" w:hAnsi="Calibri" w:cs="Calibri"/>
      <w:color w:val="000000"/>
      <w:sz w:val="22"/>
      <w:szCs w:val="22"/>
      <w:lang w:eastAsia="pt-PT"/>
    </w:rPr>
  </w:style>
  <w:style w:type="paragraph" w:styleId="Rodap">
    <w:name w:val="footer"/>
    <w:basedOn w:val="Normal"/>
    <w:link w:val="RodapCarter"/>
    <w:uiPriority w:val="99"/>
    <w:unhideWhenUsed/>
    <w:rsid w:val="00CA3CED"/>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CA3CED"/>
    <w:rPr>
      <w:rFonts w:ascii="Calibri" w:eastAsia="Calibri" w:hAnsi="Calibri" w:cs="Calibri"/>
      <w:color w:val="000000"/>
      <w:sz w:val="22"/>
      <w:szCs w:val="22"/>
      <w:lang w:eastAsia="pt-PT"/>
    </w:rPr>
  </w:style>
  <w:style w:type="paragraph" w:styleId="PargrafodaLista">
    <w:name w:val="List Paragraph"/>
    <w:basedOn w:val="Normal"/>
    <w:uiPriority w:val="34"/>
    <w:qFormat/>
    <w:rsid w:val="00E50276"/>
    <w:pPr>
      <w:ind w:left="720"/>
      <w:contextualSpacing/>
    </w:pPr>
  </w:style>
  <w:style w:type="character" w:styleId="Nmerodepgina">
    <w:name w:val="page number"/>
    <w:basedOn w:val="Tipodeletrapredefinidodopargrafo"/>
    <w:uiPriority w:val="99"/>
    <w:semiHidden/>
    <w:unhideWhenUsed/>
    <w:rsid w:val="00437E73"/>
  </w:style>
  <w:style w:type="paragraph" w:customStyle="1" w:styleId="Default">
    <w:name w:val="Default"/>
    <w:rsid w:val="009862AD"/>
    <w:pPr>
      <w:autoSpaceDE w:val="0"/>
      <w:autoSpaceDN w:val="0"/>
      <w:adjustRightInd w:val="0"/>
    </w:pPr>
    <w:rPr>
      <w:rFonts w:ascii="Century Schoolbook" w:hAnsi="Century Schoolbook" w:cs="Century Schoolbook"/>
      <w:color w:val="000000"/>
    </w:rPr>
  </w:style>
  <w:style w:type="table" w:styleId="TabelaSimples1">
    <w:name w:val="Plain Table 1"/>
    <w:basedOn w:val="Tabelanormal"/>
    <w:uiPriority w:val="41"/>
    <w:rsid w:val="00470BB3"/>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elha">
    <w:name w:val="Table Grid"/>
    <w:basedOn w:val="Tabelanormal"/>
    <w:uiPriority w:val="39"/>
    <w:rsid w:val="00470BB3"/>
    <w:rPr>
      <w:sz w:val="22"/>
      <w:szCs w:val="22"/>
      <w:lang w:eastAsia="pt-PT"/>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eladeGrelha4">
    <w:name w:val="Grid Table 4"/>
    <w:basedOn w:val="Tabelanormal"/>
    <w:uiPriority w:val="49"/>
    <w:rsid w:val="00116B4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5Escura">
    <w:name w:val="Grid Table 5 Dark"/>
    <w:basedOn w:val="Tabelanormal"/>
    <w:uiPriority w:val="50"/>
    <w:rsid w:val="00116B4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eladeGrelha5Escura-Destaque2">
    <w:name w:val="Grid Table 5 Dark Accent 2"/>
    <w:basedOn w:val="Tabelanormal"/>
    <w:uiPriority w:val="50"/>
    <w:rsid w:val="00116B4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abeladeGrelha4-Destaque1">
    <w:name w:val="Grid Table 4 Accent 1"/>
    <w:basedOn w:val="Tabelanormal"/>
    <w:uiPriority w:val="49"/>
    <w:rsid w:val="00116B42"/>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pple-converted-space">
    <w:name w:val="apple-converted-space"/>
    <w:basedOn w:val="Tipodeletrapredefinidodopargrafo"/>
    <w:rsid w:val="00116B42"/>
  </w:style>
  <w:style w:type="table" w:styleId="TabeladeGrelha2-Destaque3">
    <w:name w:val="Grid Table 2 Accent 3"/>
    <w:basedOn w:val="Tabelanormal"/>
    <w:uiPriority w:val="47"/>
    <w:rsid w:val="00B10984"/>
    <w:rPr>
      <w:sz w:val="22"/>
      <w:szCs w:val="22"/>
      <w:lang w:val="en-GB"/>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2-Destaque5">
    <w:name w:val="Grid Table 2 Accent 5"/>
    <w:basedOn w:val="Tabelanormal"/>
    <w:uiPriority w:val="47"/>
    <w:rsid w:val="00FE59E0"/>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Lista6Colorida-Destaque1">
    <w:name w:val="List Table 6 Colorful Accent 1"/>
    <w:basedOn w:val="Tabelanormal"/>
    <w:uiPriority w:val="51"/>
    <w:rsid w:val="00FE59E0"/>
    <w:rPr>
      <w:color w:val="2F5496" w:themeColor="accent1" w:themeShade="BF"/>
      <w:sz w:val="22"/>
      <w:szCs w:val="22"/>
      <w:lang w:eastAsia="pt-PT"/>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deLista5Escura-Destaque1">
    <w:name w:val="List Table 5 Dark Accent 1"/>
    <w:basedOn w:val="Tabelanormal"/>
    <w:uiPriority w:val="50"/>
    <w:rsid w:val="00FE59E0"/>
    <w:rPr>
      <w:color w:val="FFFFFF" w:themeColor="background1"/>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5Escura-Destaque5">
    <w:name w:val="List Table 5 Dark Accent 5"/>
    <w:basedOn w:val="Tabelanormal"/>
    <w:uiPriority w:val="50"/>
    <w:rsid w:val="00FE59E0"/>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6Colorida-Destaque5">
    <w:name w:val="List Table 6 Colorful Accent 5"/>
    <w:basedOn w:val="Tabelanormal"/>
    <w:uiPriority w:val="51"/>
    <w:rsid w:val="00FE59E0"/>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dice2">
    <w:name w:val="toc 2"/>
    <w:basedOn w:val="Normal"/>
    <w:next w:val="Normal"/>
    <w:autoRedefine/>
    <w:uiPriority w:val="39"/>
    <w:unhideWhenUsed/>
    <w:rsid w:val="000918BD"/>
    <w:pPr>
      <w:spacing w:after="0"/>
      <w:ind w:left="220"/>
      <w:jc w:val="left"/>
    </w:pPr>
    <w:rPr>
      <w:rFonts w:asciiTheme="minorHAnsi" w:hAnsiTheme="minorHAnsi" w:cstheme="minorHAnsi"/>
      <w:smallCaps/>
      <w:sz w:val="20"/>
      <w:szCs w:val="20"/>
    </w:rPr>
  </w:style>
  <w:style w:type="paragraph" w:styleId="ndice1">
    <w:name w:val="toc 1"/>
    <w:basedOn w:val="Normal"/>
    <w:next w:val="Normal"/>
    <w:autoRedefine/>
    <w:uiPriority w:val="39"/>
    <w:unhideWhenUsed/>
    <w:rsid w:val="000918BD"/>
    <w:pPr>
      <w:spacing w:before="120" w:after="120"/>
      <w:ind w:left="0"/>
      <w:jc w:val="left"/>
    </w:pPr>
    <w:rPr>
      <w:rFonts w:asciiTheme="minorHAnsi" w:hAnsiTheme="minorHAnsi" w:cstheme="minorHAnsi"/>
      <w:b/>
      <w:bCs/>
      <w:caps/>
      <w:sz w:val="20"/>
      <w:szCs w:val="20"/>
    </w:rPr>
  </w:style>
  <w:style w:type="paragraph" w:styleId="ndice3">
    <w:name w:val="toc 3"/>
    <w:basedOn w:val="Normal"/>
    <w:next w:val="Normal"/>
    <w:autoRedefine/>
    <w:uiPriority w:val="39"/>
    <w:unhideWhenUsed/>
    <w:rsid w:val="000918BD"/>
    <w:pPr>
      <w:spacing w:after="0"/>
      <w:ind w:left="440"/>
      <w:jc w:val="left"/>
    </w:pPr>
    <w:rPr>
      <w:rFonts w:asciiTheme="minorHAnsi" w:hAnsiTheme="minorHAnsi" w:cstheme="minorHAnsi"/>
      <w:i/>
      <w:iCs/>
      <w:sz w:val="20"/>
      <w:szCs w:val="20"/>
    </w:rPr>
  </w:style>
  <w:style w:type="character" w:customStyle="1" w:styleId="Ttulo1Carter">
    <w:name w:val="Título 1 Caráter"/>
    <w:basedOn w:val="Tipodeletrapredefinidodopargrafo"/>
    <w:link w:val="Ttulo1"/>
    <w:uiPriority w:val="9"/>
    <w:rsid w:val="000918BD"/>
    <w:rPr>
      <w:rFonts w:asciiTheme="majorHAnsi" w:eastAsiaTheme="majorEastAsia" w:hAnsiTheme="majorHAnsi" w:cstheme="majorBidi"/>
      <w:color w:val="2F5496" w:themeColor="accent1" w:themeShade="BF"/>
      <w:sz w:val="32"/>
      <w:szCs w:val="32"/>
      <w:lang w:eastAsia="pt-PT"/>
    </w:rPr>
  </w:style>
  <w:style w:type="paragraph" w:styleId="Cabealhodondice">
    <w:name w:val="TOC Heading"/>
    <w:basedOn w:val="Normal"/>
    <w:next w:val="Normal"/>
    <w:uiPriority w:val="39"/>
    <w:unhideWhenUsed/>
    <w:qFormat/>
    <w:rsid w:val="000918BD"/>
    <w:pPr>
      <w:keepNext/>
      <w:keepLines/>
      <w:spacing w:before="480" w:after="0" w:line="276" w:lineRule="auto"/>
      <w:ind w:left="0" w:right="0" w:firstLine="0"/>
      <w:jc w:val="left"/>
    </w:pPr>
    <w:rPr>
      <w:rFonts w:asciiTheme="majorHAnsi" w:eastAsiaTheme="majorEastAsia" w:hAnsiTheme="majorHAnsi" w:cstheme="majorBidi"/>
      <w:b/>
      <w:bCs/>
      <w:color w:val="2F5496" w:themeColor="accent1" w:themeShade="BF"/>
      <w:sz w:val="28"/>
      <w:szCs w:val="28"/>
    </w:rPr>
  </w:style>
  <w:style w:type="paragraph" w:styleId="ndice4">
    <w:name w:val="toc 4"/>
    <w:basedOn w:val="Normal"/>
    <w:next w:val="Normal"/>
    <w:autoRedefine/>
    <w:uiPriority w:val="39"/>
    <w:semiHidden/>
    <w:unhideWhenUsed/>
    <w:rsid w:val="000918BD"/>
    <w:pPr>
      <w:spacing w:after="0"/>
      <w:ind w:left="660"/>
      <w:jc w:val="left"/>
    </w:pPr>
    <w:rPr>
      <w:rFonts w:asciiTheme="minorHAnsi" w:hAnsiTheme="minorHAnsi" w:cstheme="minorHAnsi"/>
      <w:sz w:val="18"/>
      <w:szCs w:val="18"/>
    </w:rPr>
  </w:style>
  <w:style w:type="paragraph" w:styleId="ndice5">
    <w:name w:val="toc 5"/>
    <w:basedOn w:val="Normal"/>
    <w:next w:val="Normal"/>
    <w:autoRedefine/>
    <w:uiPriority w:val="39"/>
    <w:semiHidden/>
    <w:unhideWhenUsed/>
    <w:rsid w:val="000918BD"/>
    <w:pPr>
      <w:spacing w:after="0"/>
      <w:ind w:left="880"/>
      <w:jc w:val="left"/>
    </w:pPr>
    <w:rPr>
      <w:rFonts w:asciiTheme="minorHAnsi" w:hAnsiTheme="minorHAnsi" w:cstheme="minorHAnsi"/>
      <w:sz w:val="18"/>
      <w:szCs w:val="18"/>
    </w:rPr>
  </w:style>
  <w:style w:type="paragraph" w:styleId="ndice6">
    <w:name w:val="toc 6"/>
    <w:basedOn w:val="Normal"/>
    <w:next w:val="Normal"/>
    <w:autoRedefine/>
    <w:uiPriority w:val="39"/>
    <w:semiHidden/>
    <w:unhideWhenUsed/>
    <w:rsid w:val="000918BD"/>
    <w:pPr>
      <w:spacing w:after="0"/>
      <w:ind w:left="1100"/>
      <w:jc w:val="left"/>
    </w:pPr>
    <w:rPr>
      <w:rFonts w:asciiTheme="minorHAnsi" w:hAnsiTheme="minorHAnsi" w:cstheme="minorHAnsi"/>
      <w:sz w:val="18"/>
      <w:szCs w:val="18"/>
    </w:rPr>
  </w:style>
  <w:style w:type="paragraph" w:styleId="ndice7">
    <w:name w:val="toc 7"/>
    <w:basedOn w:val="Normal"/>
    <w:next w:val="Normal"/>
    <w:autoRedefine/>
    <w:uiPriority w:val="39"/>
    <w:semiHidden/>
    <w:unhideWhenUsed/>
    <w:rsid w:val="000918BD"/>
    <w:pPr>
      <w:spacing w:after="0"/>
      <w:ind w:left="1320"/>
      <w:jc w:val="left"/>
    </w:pPr>
    <w:rPr>
      <w:rFonts w:asciiTheme="minorHAnsi" w:hAnsiTheme="minorHAnsi" w:cstheme="minorHAnsi"/>
      <w:sz w:val="18"/>
      <w:szCs w:val="18"/>
    </w:rPr>
  </w:style>
  <w:style w:type="paragraph" w:styleId="ndice8">
    <w:name w:val="toc 8"/>
    <w:basedOn w:val="Normal"/>
    <w:next w:val="Normal"/>
    <w:autoRedefine/>
    <w:uiPriority w:val="39"/>
    <w:semiHidden/>
    <w:unhideWhenUsed/>
    <w:rsid w:val="000918BD"/>
    <w:pPr>
      <w:spacing w:after="0"/>
      <w:ind w:left="1540"/>
      <w:jc w:val="left"/>
    </w:pPr>
    <w:rPr>
      <w:rFonts w:asciiTheme="minorHAnsi" w:hAnsiTheme="minorHAnsi" w:cstheme="minorHAnsi"/>
      <w:sz w:val="18"/>
      <w:szCs w:val="18"/>
    </w:rPr>
  </w:style>
  <w:style w:type="paragraph" w:styleId="ndice9">
    <w:name w:val="toc 9"/>
    <w:basedOn w:val="Normal"/>
    <w:next w:val="Normal"/>
    <w:autoRedefine/>
    <w:uiPriority w:val="39"/>
    <w:semiHidden/>
    <w:unhideWhenUsed/>
    <w:rsid w:val="000918BD"/>
    <w:pPr>
      <w:spacing w:after="0"/>
      <w:ind w:left="1760"/>
      <w:jc w:val="left"/>
    </w:pPr>
    <w:rPr>
      <w:rFonts w:asciiTheme="minorHAnsi" w:hAnsiTheme="minorHAnsi" w:cstheme="minorHAnsi"/>
      <w:sz w:val="18"/>
      <w:szCs w:val="18"/>
    </w:rPr>
  </w:style>
  <w:style w:type="paragraph" w:styleId="NormalWeb">
    <w:name w:val="Normal (Web)"/>
    <w:basedOn w:val="Normal"/>
    <w:uiPriority w:val="99"/>
    <w:semiHidden/>
    <w:unhideWhenUsed/>
    <w:rsid w:val="0056132E"/>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rPr>
  </w:style>
  <w:style w:type="table" w:styleId="TabeladeLista2-Destaque1">
    <w:name w:val="List Table 2 Accent 1"/>
    <w:basedOn w:val="Tabelanormal"/>
    <w:uiPriority w:val="47"/>
    <w:rsid w:val="00F122B0"/>
    <w:rPr>
      <w:sz w:val="22"/>
      <w:szCs w:val="22"/>
      <w:lang w:eastAsia="pt-PT"/>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deLista4-Destaque1">
    <w:name w:val="List Table 4 Accent 1"/>
    <w:basedOn w:val="Tabelanormal"/>
    <w:uiPriority w:val="49"/>
    <w:rsid w:val="006F6E6A"/>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deLista3-Destaque6">
    <w:name w:val="List Table 3 Accent 6"/>
    <w:basedOn w:val="Tabelanormal"/>
    <w:uiPriority w:val="48"/>
    <w:rsid w:val="0040475A"/>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TabeladeGrelha5Escura-Destaque1">
    <w:name w:val="Grid Table 5 Dark Accent 1"/>
    <w:basedOn w:val="Tabelanormal"/>
    <w:uiPriority w:val="50"/>
    <w:rsid w:val="0040475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355190">
      <w:bodyDiv w:val="1"/>
      <w:marLeft w:val="0"/>
      <w:marRight w:val="0"/>
      <w:marTop w:val="0"/>
      <w:marBottom w:val="0"/>
      <w:divBdr>
        <w:top w:val="none" w:sz="0" w:space="0" w:color="auto"/>
        <w:left w:val="none" w:sz="0" w:space="0" w:color="auto"/>
        <w:bottom w:val="none" w:sz="0" w:space="0" w:color="auto"/>
        <w:right w:val="none" w:sz="0" w:space="0" w:color="auto"/>
      </w:divBdr>
      <w:divsChild>
        <w:div w:id="1747605785">
          <w:marLeft w:val="0"/>
          <w:marRight w:val="0"/>
          <w:marTop w:val="0"/>
          <w:marBottom w:val="0"/>
          <w:divBdr>
            <w:top w:val="none" w:sz="0" w:space="0" w:color="auto"/>
            <w:left w:val="none" w:sz="0" w:space="0" w:color="auto"/>
            <w:bottom w:val="none" w:sz="0" w:space="0" w:color="auto"/>
            <w:right w:val="none" w:sz="0" w:space="0" w:color="auto"/>
          </w:divBdr>
          <w:divsChild>
            <w:div w:id="1847860494">
              <w:marLeft w:val="0"/>
              <w:marRight w:val="0"/>
              <w:marTop w:val="0"/>
              <w:marBottom w:val="0"/>
              <w:divBdr>
                <w:top w:val="none" w:sz="0" w:space="0" w:color="auto"/>
                <w:left w:val="none" w:sz="0" w:space="0" w:color="auto"/>
                <w:bottom w:val="none" w:sz="0" w:space="0" w:color="auto"/>
                <w:right w:val="none" w:sz="0" w:space="0" w:color="auto"/>
              </w:divBdr>
            </w:div>
            <w:div w:id="666252243">
              <w:marLeft w:val="0"/>
              <w:marRight w:val="0"/>
              <w:marTop w:val="0"/>
              <w:marBottom w:val="0"/>
              <w:divBdr>
                <w:top w:val="none" w:sz="0" w:space="0" w:color="auto"/>
                <w:left w:val="none" w:sz="0" w:space="0" w:color="auto"/>
                <w:bottom w:val="none" w:sz="0" w:space="0" w:color="auto"/>
                <w:right w:val="none" w:sz="0" w:space="0" w:color="auto"/>
              </w:divBdr>
            </w:div>
            <w:div w:id="707796893">
              <w:marLeft w:val="0"/>
              <w:marRight w:val="0"/>
              <w:marTop w:val="0"/>
              <w:marBottom w:val="0"/>
              <w:divBdr>
                <w:top w:val="none" w:sz="0" w:space="0" w:color="auto"/>
                <w:left w:val="none" w:sz="0" w:space="0" w:color="auto"/>
                <w:bottom w:val="none" w:sz="0" w:space="0" w:color="auto"/>
                <w:right w:val="none" w:sz="0" w:space="0" w:color="auto"/>
              </w:divBdr>
            </w:div>
            <w:div w:id="1521775653">
              <w:marLeft w:val="0"/>
              <w:marRight w:val="0"/>
              <w:marTop w:val="0"/>
              <w:marBottom w:val="0"/>
              <w:divBdr>
                <w:top w:val="none" w:sz="0" w:space="0" w:color="auto"/>
                <w:left w:val="none" w:sz="0" w:space="0" w:color="auto"/>
                <w:bottom w:val="none" w:sz="0" w:space="0" w:color="auto"/>
                <w:right w:val="none" w:sz="0" w:space="0" w:color="auto"/>
              </w:divBdr>
            </w:div>
            <w:div w:id="1411974024">
              <w:marLeft w:val="0"/>
              <w:marRight w:val="0"/>
              <w:marTop w:val="0"/>
              <w:marBottom w:val="0"/>
              <w:divBdr>
                <w:top w:val="none" w:sz="0" w:space="0" w:color="auto"/>
                <w:left w:val="none" w:sz="0" w:space="0" w:color="auto"/>
                <w:bottom w:val="none" w:sz="0" w:space="0" w:color="auto"/>
                <w:right w:val="none" w:sz="0" w:space="0" w:color="auto"/>
              </w:divBdr>
            </w:div>
            <w:div w:id="110173756">
              <w:marLeft w:val="0"/>
              <w:marRight w:val="0"/>
              <w:marTop w:val="0"/>
              <w:marBottom w:val="0"/>
              <w:divBdr>
                <w:top w:val="none" w:sz="0" w:space="0" w:color="auto"/>
                <w:left w:val="none" w:sz="0" w:space="0" w:color="auto"/>
                <w:bottom w:val="none" w:sz="0" w:space="0" w:color="auto"/>
                <w:right w:val="none" w:sz="0" w:space="0" w:color="auto"/>
              </w:divBdr>
            </w:div>
            <w:div w:id="32005566">
              <w:marLeft w:val="0"/>
              <w:marRight w:val="0"/>
              <w:marTop w:val="0"/>
              <w:marBottom w:val="0"/>
              <w:divBdr>
                <w:top w:val="none" w:sz="0" w:space="0" w:color="auto"/>
                <w:left w:val="none" w:sz="0" w:space="0" w:color="auto"/>
                <w:bottom w:val="none" w:sz="0" w:space="0" w:color="auto"/>
                <w:right w:val="none" w:sz="0" w:space="0" w:color="auto"/>
              </w:divBdr>
            </w:div>
            <w:div w:id="1741904892">
              <w:marLeft w:val="0"/>
              <w:marRight w:val="0"/>
              <w:marTop w:val="0"/>
              <w:marBottom w:val="0"/>
              <w:divBdr>
                <w:top w:val="none" w:sz="0" w:space="0" w:color="auto"/>
                <w:left w:val="none" w:sz="0" w:space="0" w:color="auto"/>
                <w:bottom w:val="none" w:sz="0" w:space="0" w:color="auto"/>
                <w:right w:val="none" w:sz="0" w:space="0" w:color="auto"/>
              </w:divBdr>
            </w:div>
            <w:div w:id="110514207">
              <w:marLeft w:val="0"/>
              <w:marRight w:val="0"/>
              <w:marTop w:val="0"/>
              <w:marBottom w:val="0"/>
              <w:divBdr>
                <w:top w:val="none" w:sz="0" w:space="0" w:color="auto"/>
                <w:left w:val="none" w:sz="0" w:space="0" w:color="auto"/>
                <w:bottom w:val="none" w:sz="0" w:space="0" w:color="auto"/>
                <w:right w:val="none" w:sz="0" w:space="0" w:color="auto"/>
              </w:divBdr>
            </w:div>
            <w:div w:id="1414863202">
              <w:marLeft w:val="0"/>
              <w:marRight w:val="0"/>
              <w:marTop w:val="0"/>
              <w:marBottom w:val="0"/>
              <w:divBdr>
                <w:top w:val="none" w:sz="0" w:space="0" w:color="auto"/>
                <w:left w:val="none" w:sz="0" w:space="0" w:color="auto"/>
                <w:bottom w:val="none" w:sz="0" w:space="0" w:color="auto"/>
                <w:right w:val="none" w:sz="0" w:space="0" w:color="auto"/>
              </w:divBdr>
            </w:div>
            <w:div w:id="1475294703">
              <w:marLeft w:val="0"/>
              <w:marRight w:val="0"/>
              <w:marTop w:val="0"/>
              <w:marBottom w:val="0"/>
              <w:divBdr>
                <w:top w:val="none" w:sz="0" w:space="0" w:color="auto"/>
                <w:left w:val="none" w:sz="0" w:space="0" w:color="auto"/>
                <w:bottom w:val="none" w:sz="0" w:space="0" w:color="auto"/>
                <w:right w:val="none" w:sz="0" w:space="0" w:color="auto"/>
              </w:divBdr>
            </w:div>
            <w:div w:id="632105139">
              <w:marLeft w:val="0"/>
              <w:marRight w:val="0"/>
              <w:marTop w:val="0"/>
              <w:marBottom w:val="0"/>
              <w:divBdr>
                <w:top w:val="none" w:sz="0" w:space="0" w:color="auto"/>
                <w:left w:val="none" w:sz="0" w:space="0" w:color="auto"/>
                <w:bottom w:val="none" w:sz="0" w:space="0" w:color="auto"/>
                <w:right w:val="none" w:sz="0" w:space="0" w:color="auto"/>
              </w:divBdr>
            </w:div>
            <w:div w:id="1962690295">
              <w:marLeft w:val="0"/>
              <w:marRight w:val="0"/>
              <w:marTop w:val="0"/>
              <w:marBottom w:val="0"/>
              <w:divBdr>
                <w:top w:val="none" w:sz="0" w:space="0" w:color="auto"/>
                <w:left w:val="none" w:sz="0" w:space="0" w:color="auto"/>
                <w:bottom w:val="none" w:sz="0" w:space="0" w:color="auto"/>
                <w:right w:val="none" w:sz="0" w:space="0" w:color="auto"/>
              </w:divBdr>
            </w:div>
            <w:div w:id="256645171">
              <w:marLeft w:val="0"/>
              <w:marRight w:val="0"/>
              <w:marTop w:val="0"/>
              <w:marBottom w:val="0"/>
              <w:divBdr>
                <w:top w:val="none" w:sz="0" w:space="0" w:color="auto"/>
                <w:left w:val="none" w:sz="0" w:space="0" w:color="auto"/>
                <w:bottom w:val="none" w:sz="0" w:space="0" w:color="auto"/>
                <w:right w:val="none" w:sz="0" w:space="0" w:color="auto"/>
              </w:divBdr>
            </w:div>
            <w:div w:id="1580099426">
              <w:marLeft w:val="0"/>
              <w:marRight w:val="0"/>
              <w:marTop w:val="0"/>
              <w:marBottom w:val="0"/>
              <w:divBdr>
                <w:top w:val="none" w:sz="0" w:space="0" w:color="auto"/>
                <w:left w:val="none" w:sz="0" w:space="0" w:color="auto"/>
                <w:bottom w:val="none" w:sz="0" w:space="0" w:color="auto"/>
                <w:right w:val="none" w:sz="0" w:space="0" w:color="auto"/>
              </w:divBdr>
            </w:div>
            <w:div w:id="792023168">
              <w:marLeft w:val="0"/>
              <w:marRight w:val="0"/>
              <w:marTop w:val="0"/>
              <w:marBottom w:val="0"/>
              <w:divBdr>
                <w:top w:val="none" w:sz="0" w:space="0" w:color="auto"/>
                <w:left w:val="none" w:sz="0" w:space="0" w:color="auto"/>
                <w:bottom w:val="none" w:sz="0" w:space="0" w:color="auto"/>
                <w:right w:val="none" w:sz="0" w:space="0" w:color="auto"/>
              </w:divBdr>
            </w:div>
            <w:div w:id="1368407899">
              <w:marLeft w:val="0"/>
              <w:marRight w:val="0"/>
              <w:marTop w:val="0"/>
              <w:marBottom w:val="0"/>
              <w:divBdr>
                <w:top w:val="none" w:sz="0" w:space="0" w:color="auto"/>
                <w:left w:val="none" w:sz="0" w:space="0" w:color="auto"/>
                <w:bottom w:val="none" w:sz="0" w:space="0" w:color="auto"/>
                <w:right w:val="none" w:sz="0" w:space="0" w:color="auto"/>
              </w:divBdr>
            </w:div>
            <w:div w:id="522599023">
              <w:marLeft w:val="0"/>
              <w:marRight w:val="0"/>
              <w:marTop w:val="0"/>
              <w:marBottom w:val="0"/>
              <w:divBdr>
                <w:top w:val="none" w:sz="0" w:space="0" w:color="auto"/>
                <w:left w:val="none" w:sz="0" w:space="0" w:color="auto"/>
                <w:bottom w:val="none" w:sz="0" w:space="0" w:color="auto"/>
                <w:right w:val="none" w:sz="0" w:space="0" w:color="auto"/>
              </w:divBdr>
            </w:div>
            <w:div w:id="1426153767">
              <w:marLeft w:val="0"/>
              <w:marRight w:val="0"/>
              <w:marTop w:val="0"/>
              <w:marBottom w:val="0"/>
              <w:divBdr>
                <w:top w:val="none" w:sz="0" w:space="0" w:color="auto"/>
                <w:left w:val="none" w:sz="0" w:space="0" w:color="auto"/>
                <w:bottom w:val="none" w:sz="0" w:space="0" w:color="auto"/>
                <w:right w:val="none" w:sz="0" w:space="0" w:color="auto"/>
              </w:divBdr>
            </w:div>
            <w:div w:id="1054085381">
              <w:marLeft w:val="0"/>
              <w:marRight w:val="0"/>
              <w:marTop w:val="0"/>
              <w:marBottom w:val="0"/>
              <w:divBdr>
                <w:top w:val="none" w:sz="0" w:space="0" w:color="auto"/>
                <w:left w:val="none" w:sz="0" w:space="0" w:color="auto"/>
                <w:bottom w:val="none" w:sz="0" w:space="0" w:color="auto"/>
                <w:right w:val="none" w:sz="0" w:space="0" w:color="auto"/>
              </w:divBdr>
            </w:div>
            <w:div w:id="104889776">
              <w:marLeft w:val="0"/>
              <w:marRight w:val="0"/>
              <w:marTop w:val="0"/>
              <w:marBottom w:val="0"/>
              <w:divBdr>
                <w:top w:val="none" w:sz="0" w:space="0" w:color="auto"/>
                <w:left w:val="none" w:sz="0" w:space="0" w:color="auto"/>
                <w:bottom w:val="none" w:sz="0" w:space="0" w:color="auto"/>
                <w:right w:val="none" w:sz="0" w:space="0" w:color="auto"/>
              </w:divBdr>
            </w:div>
            <w:div w:id="174360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722554">
      <w:bodyDiv w:val="1"/>
      <w:marLeft w:val="0"/>
      <w:marRight w:val="0"/>
      <w:marTop w:val="0"/>
      <w:marBottom w:val="0"/>
      <w:divBdr>
        <w:top w:val="none" w:sz="0" w:space="0" w:color="auto"/>
        <w:left w:val="none" w:sz="0" w:space="0" w:color="auto"/>
        <w:bottom w:val="none" w:sz="0" w:space="0" w:color="auto"/>
        <w:right w:val="none" w:sz="0" w:space="0" w:color="auto"/>
      </w:divBdr>
      <w:divsChild>
        <w:div w:id="534925032">
          <w:marLeft w:val="0"/>
          <w:marRight w:val="0"/>
          <w:marTop w:val="0"/>
          <w:marBottom w:val="0"/>
          <w:divBdr>
            <w:top w:val="none" w:sz="0" w:space="0" w:color="auto"/>
            <w:left w:val="none" w:sz="0" w:space="0" w:color="auto"/>
            <w:bottom w:val="none" w:sz="0" w:space="0" w:color="auto"/>
            <w:right w:val="none" w:sz="0" w:space="0" w:color="auto"/>
          </w:divBdr>
        </w:div>
        <w:div w:id="938872792">
          <w:marLeft w:val="0"/>
          <w:marRight w:val="0"/>
          <w:marTop w:val="0"/>
          <w:marBottom w:val="0"/>
          <w:divBdr>
            <w:top w:val="none" w:sz="0" w:space="0" w:color="auto"/>
            <w:left w:val="none" w:sz="0" w:space="0" w:color="auto"/>
            <w:bottom w:val="none" w:sz="0" w:space="0" w:color="auto"/>
            <w:right w:val="none" w:sz="0" w:space="0" w:color="auto"/>
          </w:divBdr>
        </w:div>
        <w:div w:id="1894005958">
          <w:marLeft w:val="0"/>
          <w:marRight w:val="0"/>
          <w:marTop w:val="0"/>
          <w:marBottom w:val="0"/>
          <w:divBdr>
            <w:top w:val="none" w:sz="0" w:space="0" w:color="auto"/>
            <w:left w:val="none" w:sz="0" w:space="0" w:color="auto"/>
            <w:bottom w:val="none" w:sz="0" w:space="0" w:color="auto"/>
            <w:right w:val="none" w:sz="0" w:space="0" w:color="auto"/>
          </w:divBdr>
        </w:div>
        <w:div w:id="421069382">
          <w:marLeft w:val="0"/>
          <w:marRight w:val="0"/>
          <w:marTop w:val="0"/>
          <w:marBottom w:val="0"/>
          <w:divBdr>
            <w:top w:val="none" w:sz="0" w:space="0" w:color="auto"/>
            <w:left w:val="none" w:sz="0" w:space="0" w:color="auto"/>
            <w:bottom w:val="none" w:sz="0" w:space="0" w:color="auto"/>
            <w:right w:val="none" w:sz="0" w:space="0" w:color="auto"/>
          </w:divBdr>
        </w:div>
        <w:div w:id="1121848339">
          <w:marLeft w:val="0"/>
          <w:marRight w:val="0"/>
          <w:marTop w:val="0"/>
          <w:marBottom w:val="0"/>
          <w:divBdr>
            <w:top w:val="none" w:sz="0" w:space="0" w:color="auto"/>
            <w:left w:val="none" w:sz="0" w:space="0" w:color="auto"/>
            <w:bottom w:val="none" w:sz="0" w:space="0" w:color="auto"/>
            <w:right w:val="none" w:sz="0" w:space="0" w:color="auto"/>
          </w:divBdr>
        </w:div>
        <w:div w:id="1115947837">
          <w:marLeft w:val="0"/>
          <w:marRight w:val="0"/>
          <w:marTop w:val="0"/>
          <w:marBottom w:val="0"/>
          <w:divBdr>
            <w:top w:val="none" w:sz="0" w:space="0" w:color="auto"/>
            <w:left w:val="none" w:sz="0" w:space="0" w:color="auto"/>
            <w:bottom w:val="none" w:sz="0" w:space="0" w:color="auto"/>
            <w:right w:val="none" w:sz="0" w:space="0" w:color="auto"/>
          </w:divBdr>
        </w:div>
        <w:div w:id="926113697">
          <w:marLeft w:val="0"/>
          <w:marRight w:val="0"/>
          <w:marTop w:val="0"/>
          <w:marBottom w:val="0"/>
          <w:divBdr>
            <w:top w:val="none" w:sz="0" w:space="0" w:color="auto"/>
            <w:left w:val="none" w:sz="0" w:space="0" w:color="auto"/>
            <w:bottom w:val="none" w:sz="0" w:space="0" w:color="auto"/>
            <w:right w:val="none" w:sz="0" w:space="0" w:color="auto"/>
          </w:divBdr>
        </w:div>
        <w:div w:id="1208641407">
          <w:marLeft w:val="0"/>
          <w:marRight w:val="0"/>
          <w:marTop w:val="0"/>
          <w:marBottom w:val="0"/>
          <w:divBdr>
            <w:top w:val="none" w:sz="0" w:space="0" w:color="auto"/>
            <w:left w:val="none" w:sz="0" w:space="0" w:color="auto"/>
            <w:bottom w:val="none" w:sz="0" w:space="0" w:color="auto"/>
            <w:right w:val="none" w:sz="0" w:space="0" w:color="auto"/>
          </w:divBdr>
        </w:div>
        <w:div w:id="454255780">
          <w:marLeft w:val="0"/>
          <w:marRight w:val="0"/>
          <w:marTop w:val="0"/>
          <w:marBottom w:val="0"/>
          <w:divBdr>
            <w:top w:val="none" w:sz="0" w:space="0" w:color="auto"/>
            <w:left w:val="none" w:sz="0" w:space="0" w:color="auto"/>
            <w:bottom w:val="none" w:sz="0" w:space="0" w:color="auto"/>
            <w:right w:val="none" w:sz="0" w:space="0" w:color="auto"/>
          </w:divBdr>
        </w:div>
        <w:div w:id="2055540706">
          <w:marLeft w:val="0"/>
          <w:marRight w:val="0"/>
          <w:marTop w:val="0"/>
          <w:marBottom w:val="0"/>
          <w:divBdr>
            <w:top w:val="none" w:sz="0" w:space="0" w:color="auto"/>
            <w:left w:val="none" w:sz="0" w:space="0" w:color="auto"/>
            <w:bottom w:val="none" w:sz="0" w:space="0" w:color="auto"/>
            <w:right w:val="none" w:sz="0" w:space="0" w:color="auto"/>
          </w:divBdr>
        </w:div>
        <w:div w:id="1760640524">
          <w:marLeft w:val="0"/>
          <w:marRight w:val="0"/>
          <w:marTop w:val="0"/>
          <w:marBottom w:val="0"/>
          <w:divBdr>
            <w:top w:val="none" w:sz="0" w:space="0" w:color="auto"/>
            <w:left w:val="none" w:sz="0" w:space="0" w:color="auto"/>
            <w:bottom w:val="none" w:sz="0" w:space="0" w:color="auto"/>
            <w:right w:val="none" w:sz="0" w:space="0" w:color="auto"/>
          </w:divBdr>
        </w:div>
        <w:div w:id="1588804143">
          <w:marLeft w:val="0"/>
          <w:marRight w:val="0"/>
          <w:marTop w:val="0"/>
          <w:marBottom w:val="0"/>
          <w:divBdr>
            <w:top w:val="none" w:sz="0" w:space="0" w:color="auto"/>
            <w:left w:val="none" w:sz="0" w:space="0" w:color="auto"/>
            <w:bottom w:val="none" w:sz="0" w:space="0" w:color="auto"/>
            <w:right w:val="none" w:sz="0" w:space="0" w:color="auto"/>
          </w:divBdr>
        </w:div>
        <w:div w:id="778649758">
          <w:marLeft w:val="0"/>
          <w:marRight w:val="0"/>
          <w:marTop w:val="0"/>
          <w:marBottom w:val="0"/>
          <w:divBdr>
            <w:top w:val="none" w:sz="0" w:space="0" w:color="auto"/>
            <w:left w:val="none" w:sz="0" w:space="0" w:color="auto"/>
            <w:bottom w:val="none" w:sz="0" w:space="0" w:color="auto"/>
            <w:right w:val="none" w:sz="0" w:space="0" w:color="auto"/>
          </w:divBdr>
        </w:div>
        <w:div w:id="366763878">
          <w:marLeft w:val="0"/>
          <w:marRight w:val="0"/>
          <w:marTop w:val="0"/>
          <w:marBottom w:val="0"/>
          <w:divBdr>
            <w:top w:val="none" w:sz="0" w:space="0" w:color="auto"/>
            <w:left w:val="none" w:sz="0" w:space="0" w:color="auto"/>
            <w:bottom w:val="none" w:sz="0" w:space="0" w:color="auto"/>
            <w:right w:val="none" w:sz="0" w:space="0" w:color="auto"/>
          </w:divBdr>
        </w:div>
        <w:div w:id="2094741178">
          <w:marLeft w:val="0"/>
          <w:marRight w:val="0"/>
          <w:marTop w:val="0"/>
          <w:marBottom w:val="0"/>
          <w:divBdr>
            <w:top w:val="none" w:sz="0" w:space="0" w:color="auto"/>
            <w:left w:val="none" w:sz="0" w:space="0" w:color="auto"/>
            <w:bottom w:val="none" w:sz="0" w:space="0" w:color="auto"/>
            <w:right w:val="none" w:sz="0" w:space="0" w:color="auto"/>
          </w:divBdr>
        </w:div>
        <w:div w:id="76054131">
          <w:marLeft w:val="0"/>
          <w:marRight w:val="0"/>
          <w:marTop w:val="0"/>
          <w:marBottom w:val="0"/>
          <w:divBdr>
            <w:top w:val="none" w:sz="0" w:space="0" w:color="auto"/>
            <w:left w:val="none" w:sz="0" w:space="0" w:color="auto"/>
            <w:bottom w:val="none" w:sz="0" w:space="0" w:color="auto"/>
            <w:right w:val="none" w:sz="0" w:space="0" w:color="auto"/>
          </w:divBdr>
        </w:div>
        <w:div w:id="662049144">
          <w:marLeft w:val="0"/>
          <w:marRight w:val="0"/>
          <w:marTop w:val="0"/>
          <w:marBottom w:val="0"/>
          <w:divBdr>
            <w:top w:val="none" w:sz="0" w:space="0" w:color="auto"/>
            <w:left w:val="none" w:sz="0" w:space="0" w:color="auto"/>
            <w:bottom w:val="none" w:sz="0" w:space="0" w:color="auto"/>
            <w:right w:val="none" w:sz="0" w:space="0" w:color="auto"/>
          </w:divBdr>
        </w:div>
        <w:div w:id="761223532">
          <w:marLeft w:val="0"/>
          <w:marRight w:val="0"/>
          <w:marTop w:val="0"/>
          <w:marBottom w:val="0"/>
          <w:divBdr>
            <w:top w:val="none" w:sz="0" w:space="0" w:color="auto"/>
            <w:left w:val="none" w:sz="0" w:space="0" w:color="auto"/>
            <w:bottom w:val="none" w:sz="0" w:space="0" w:color="auto"/>
            <w:right w:val="none" w:sz="0" w:space="0" w:color="auto"/>
          </w:divBdr>
        </w:div>
        <w:div w:id="379981825">
          <w:marLeft w:val="0"/>
          <w:marRight w:val="0"/>
          <w:marTop w:val="0"/>
          <w:marBottom w:val="0"/>
          <w:divBdr>
            <w:top w:val="none" w:sz="0" w:space="0" w:color="auto"/>
            <w:left w:val="none" w:sz="0" w:space="0" w:color="auto"/>
            <w:bottom w:val="none" w:sz="0" w:space="0" w:color="auto"/>
            <w:right w:val="none" w:sz="0" w:space="0" w:color="auto"/>
          </w:divBdr>
        </w:div>
        <w:div w:id="224265722">
          <w:marLeft w:val="0"/>
          <w:marRight w:val="0"/>
          <w:marTop w:val="0"/>
          <w:marBottom w:val="0"/>
          <w:divBdr>
            <w:top w:val="none" w:sz="0" w:space="0" w:color="auto"/>
            <w:left w:val="none" w:sz="0" w:space="0" w:color="auto"/>
            <w:bottom w:val="none" w:sz="0" w:space="0" w:color="auto"/>
            <w:right w:val="none" w:sz="0" w:space="0" w:color="auto"/>
          </w:divBdr>
        </w:div>
        <w:div w:id="1252857334">
          <w:marLeft w:val="0"/>
          <w:marRight w:val="0"/>
          <w:marTop w:val="0"/>
          <w:marBottom w:val="0"/>
          <w:divBdr>
            <w:top w:val="none" w:sz="0" w:space="0" w:color="auto"/>
            <w:left w:val="none" w:sz="0" w:space="0" w:color="auto"/>
            <w:bottom w:val="none" w:sz="0" w:space="0" w:color="auto"/>
            <w:right w:val="none" w:sz="0" w:space="0" w:color="auto"/>
          </w:divBdr>
        </w:div>
        <w:div w:id="471755994">
          <w:marLeft w:val="0"/>
          <w:marRight w:val="0"/>
          <w:marTop w:val="0"/>
          <w:marBottom w:val="0"/>
          <w:divBdr>
            <w:top w:val="none" w:sz="0" w:space="0" w:color="auto"/>
            <w:left w:val="none" w:sz="0" w:space="0" w:color="auto"/>
            <w:bottom w:val="none" w:sz="0" w:space="0" w:color="auto"/>
            <w:right w:val="none" w:sz="0" w:space="0" w:color="auto"/>
          </w:divBdr>
        </w:div>
        <w:div w:id="407581724">
          <w:marLeft w:val="0"/>
          <w:marRight w:val="0"/>
          <w:marTop w:val="0"/>
          <w:marBottom w:val="0"/>
          <w:divBdr>
            <w:top w:val="none" w:sz="0" w:space="0" w:color="auto"/>
            <w:left w:val="none" w:sz="0" w:space="0" w:color="auto"/>
            <w:bottom w:val="none" w:sz="0" w:space="0" w:color="auto"/>
            <w:right w:val="none" w:sz="0" w:space="0" w:color="auto"/>
          </w:divBdr>
        </w:div>
        <w:div w:id="574626347">
          <w:marLeft w:val="0"/>
          <w:marRight w:val="0"/>
          <w:marTop w:val="0"/>
          <w:marBottom w:val="0"/>
          <w:divBdr>
            <w:top w:val="none" w:sz="0" w:space="0" w:color="auto"/>
            <w:left w:val="none" w:sz="0" w:space="0" w:color="auto"/>
            <w:bottom w:val="none" w:sz="0" w:space="0" w:color="auto"/>
            <w:right w:val="none" w:sz="0" w:space="0" w:color="auto"/>
          </w:divBdr>
        </w:div>
        <w:div w:id="1709450418">
          <w:marLeft w:val="0"/>
          <w:marRight w:val="0"/>
          <w:marTop w:val="0"/>
          <w:marBottom w:val="0"/>
          <w:divBdr>
            <w:top w:val="none" w:sz="0" w:space="0" w:color="auto"/>
            <w:left w:val="none" w:sz="0" w:space="0" w:color="auto"/>
            <w:bottom w:val="none" w:sz="0" w:space="0" w:color="auto"/>
            <w:right w:val="none" w:sz="0" w:space="0" w:color="auto"/>
          </w:divBdr>
        </w:div>
        <w:div w:id="1307516854">
          <w:marLeft w:val="0"/>
          <w:marRight w:val="0"/>
          <w:marTop w:val="0"/>
          <w:marBottom w:val="0"/>
          <w:divBdr>
            <w:top w:val="none" w:sz="0" w:space="0" w:color="auto"/>
            <w:left w:val="none" w:sz="0" w:space="0" w:color="auto"/>
            <w:bottom w:val="none" w:sz="0" w:space="0" w:color="auto"/>
            <w:right w:val="none" w:sz="0" w:space="0" w:color="auto"/>
          </w:divBdr>
        </w:div>
        <w:div w:id="222108869">
          <w:marLeft w:val="0"/>
          <w:marRight w:val="0"/>
          <w:marTop w:val="0"/>
          <w:marBottom w:val="0"/>
          <w:divBdr>
            <w:top w:val="none" w:sz="0" w:space="0" w:color="auto"/>
            <w:left w:val="none" w:sz="0" w:space="0" w:color="auto"/>
            <w:bottom w:val="none" w:sz="0" w:space="0" w:color="auto"/>
            <w:right w:val="none" w:sz="0" w:space="0" w:color="auto"/>
          </w:divBdr>
        </w:div>
        <w:div w:id="922182404">
          <w:marLeft w:val="0"/>
          <w:marRight w:val="0"/>
          <w:marTop w:val="0"/>
          <w:marBottom w:val="0"/>
          <w:divBdr>
            <w:top w:val="none" w:sz="0" w:space="0" w:color="auto"/>
            <w:left w:val="none" w:sz="0" w:space="0" w:color="auto"/>
            <w:bottom w:val="none" w:sz="0" w:space="0" w:color="auto"/>
            <w:right w:val="none" w:sz="0" w:space="0" w:color="auto"/>
          </w:divBdr>
        </w:div>
        <w:div w:id="1186557005">
          <w:marLeft w:val="0"/>
          <w:marRight w:val="0"/>
          <w:marTop w:val="0"/>
          <w:marBottom w:val="0"/>
          <w:divBdr>
            <w:top w:val="none" w:sz="0" w:space="0" w:color="auto"/>
            <w:left w:val="none" w:sz="0" w:space="0" w:color="auto"/>
            <w:bottom w:val="none" w:sz="0" w:space="0" w:color="auto"/>
            <w:right w:val="none" w:sz="0" w:space="0" w:color="auto"/>
          </w:divBdr>
        </w:div>
        <w:div w:id="1860005070">
          <w:marLeft w:val="0"/>
          <w:marRight w:val="0"/>
          <w:marTop w:val="0"/>
          <w:marBottom w:val="0"/>
          <w:divBdr>
            <w:top w:val="none" w:sz="0" w:space="0" w:color="auto"/>
            <w:left w:val="none" w:sz="0" w:space="0" w:color="auto"/>
            <w:bottom w:val="none" w:sz="0" w:space="0" w:color="auto"/>
            <w:right w:val="none" w:sz="0" w:space="0" w:color="auto"/>
          </w:divBdr>
        </w:div>
        <w:div w:id="1400516987">
          <w:marLeft w:val="0"/>
          <w:marRight w:val="0"/>
          <w:marTop w:val="0"/>
          <w:marBottom w:val="0"/>
          <w:divBdr>
            <w:top w:val="none" w:sz="0" w:space="0" w:color="auto"/>
            <w:left w:val="none" w:sz="0" w:space="0" w:color="auto"/>
            <w:bottom w:val="none" w:sz="0" w:space="0" w:color="auto"/>
            <w:right w:val="none" w:sz="0" w:space="0" w:color="auto"/>
          </w:divBdr>
        </w:div>
        <w:div w:id="1415932450">
          <w:marLeft w:val="0"/>
          <w:marRight w:val="0"/>
          <w:marTop w:val="0"/>
          <w:marBottom w:val="0"/>
          <w:divBdr>
            <w:top w:val="none" w:sz="0" w:space="0" w:color="auto"/>
            <w:left w:val="none" w:sz="0" w:space="0" w:color="auto"/>
            <w:bottom w:val="none" w:sz="0" w:space="0" w:color="auto"/>
            <w:right w:val="none" w:sz="0" w:space="0" w:color="auto"/>
          </w:divBdr>
        </w:div>
      </w:divsChild>
    </w:div>
    <w:div w:id="1446270089">
      <w:bodyDiv w:val="1"/>
      <w:marLeft w:val="0"/>
      <w:marRight w:val="0"/>
      <w:marTop w:val="0"/>
      <w:marBottom w:val="0"/>
      <w:divBdr>
        <w:top w:val="none" w:sz="0" w:space="0" w:color="auto"/>
        <w:left w:val="none" w:sz="0" w:space="0" w:color="auto"/>
        <w:bottom w:val="none" w:sz="0" w:space="0" w:color="auto"/>
        <w:right w:val="none" w:sz="0" w:space="0" w:color="auto"/>
      </w:divBdr>
      <w:divsChild>
        <w:div w:id="1661272547">
          <w:marLeft w:val="0"/>
          <w:marRight w:val="0"/>
          <w:marTop w:val="0"/>
          <w:marBottom w:val="0"/>
          <w:divBdr>
            <w:top w:val="none" w:sz="0" w:space="0" w:color="auto"/>
            <w:left w:val="none" w:sz="0" w:space="0" w:color="auto"/>
            <w:bottom w:val="none" w:sz="0" w:space="0" w:color="auto"/>
            <w:right w:val="none" w:sz="0" w:space="0" w:color="auto"/>
          </w:divBdr>
        </w:div>
        <w:div w:id="1885824389">
          <w:marLeft w:val="0"/>
          <w:marRight w:val="0"/>
          <w:marTop w:val="0"/>
          <w:marBottom w:val="0"/>
          <w:divBdr>
            <w:top w:val="none" w:sz="0" w:space="0" w:color="auto"/>
            <w:left w:val="none" w:sz="0" w:space="0" w:color="auto"/>
            <w:bottom w:val="none" w:sz="0" w:space="0" w:color="auto"/>
            <w:right w:val="none" w:sz="0" w:space="0" w:color="auto"/>
          </w:divBdr>
        </w:div>
        <w:div w:id="1453750056">
          <w:marLeft w:val="0"/>
          <w:marRight w:val="0"/>
          <w:marTop w:val="0"/>
          <w:marBottom w:val="0"/>
          <w:divBdr>
            <w:top w:val="none" w:sz="0" w:space="0" w:color="auto"/>
            <w:left w:val="none" w:sz="0" w:space="0" w:color="auto"/>
            <w:bottom w:val="none" w:sz="0" w:space="0" w:color="auto"/>
            <w:right w:val="none" w:sz="0" w:space="0" w:color="auto"/>
          </w:divBdr>
        </w:div>
        <w:div w:id="1822038134">
          <w:marLeft w:val="0"/>
          <w:marRight w:val="0"/>
          <w:marTop w:val="0"/>
          <w:marBottom w:val="0"/>
          <w:divBdr>
            <w:top w:val="none" w:sz="0" w:space="0" w:color="auto"/>
            <w:left w:val="none" w:sz="0" w:space="0" w:color="auto"/>
            <w:bottom w:val="none" w:sz="0" w:space="0" w:color="auto"/>
            <w:right w:val="none" w:sz="0" w:space="0" w:color="auto"/>
          </w:divBdr>
        </w:div>
        <w:div w:id="143163275">
          <w:marLeft w:val="0"/>
          <w:marRight w:val="0"/>
          <w:marTop w:val="0"/>
          <w:marBottom w:val="0"/>
          <w:divBdr>
            <w:top w:val="none" w:sz="0" w:space="0" w:color="auto"/>
            <w:left w:val="none" w:sz="0" w:space="0" w:color="auto"/>
            <w:bottom w:val="none" w:sz="0" w:space="0" w:color="auto"/>
            <w:right w:val="none" w:sz="0" w:space="0" w:color="auto"/>
          </w:divBdr>
        </w:div>
        <w:div w:id="333149508">
          <w:marLeft w:val="0"/>
          <w:marRight w:val="0"/>
          <w:marTop w:val="0"/>
          <w:marBottom w:val="0"/>
          <w:divBdr>
            <w:top w:val="none" w:sz="0" w:space="0" w:color="auto"/>
            <w:left w:val="none" w:sz="0" w:space="0" w:color="auto"/>
            <w:bottom w:val="none" w:sz="0" w:space="0" w:color="auto"/>
            <w:right w:val="none" w:sz="0" w:space="0" w:color="auto"/>
          </w:divBdr>
        </w:div>
        <w:div w:id="1539001668">
          <w:marLeft w:val="0"/>
          <w:marRight w:val="0"/>
          <w:marTop w:val="0"/>
          <w:marBottom w:val="0"/>
          <w:divBdr>
            <w:top w:val="none" w:sz="0" w:space="0" w:color="auto"/>
            <w:left w:val="none" w:sz="0" w:space="0" w:color="auto"/>
            <w:bottom w:val="none" w:sz="0" w:space="0" w:color="auto"/>
            <w:right w:val="none" w:sz="0" w:space="0" w:color="auto"/>
          </w:divBdr>
        </w:div>
      </w:divsChild>
    </w:div>
    <w:div w:id="1694266259">
      <w:bodyDiv w:val="1"/>
      <w:marLeft w:val="0"/>
      <w:marRight w:val="0"/>
      <w:marTop w:val="0"/>
      <w:marBottom w:val="0"/>
      <w:divBdr>
        <w:top w:val="none" w:sz="0" w:space="0" w:color="auto"/>
        <w:left w:val="none" w:sz="0" w:space="0" w:color="auto"/>
        <w:bottom w:val="none" w:sz="0" w:space="0" w:color="auto"/>
        <w:right w:val="none" w:sz="0" w:space="0" w:color="auto"/>
      </w:divBdr>
    </w:div>
    <w:div w:id="2035374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E81AB-8D1C-4551-B181-F1858DDED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2</Pages>
  <Words>3835</Words>
  <Characters>20710</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Flores (1171409)</dc:creator>
  <cp:keywords/>
  <dc:description/>
  <cp:lastModifiedBy>Gonçalo Cabral (1170568)</cp:lastModifiedBy>
  <cp:revision>89</cp:revision>
  <dcterms:created xsi:type="dcterms:W3CDTF">2018-05-03T14:03:00Z</dcterms:created>
  <dcterms:modified xsi:type="dcterms:W3CDTF">2018-05-05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